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D51F2" w14:textId="27D8271B" w:rsidR="0034176F" w:rsidRDefault="009A1C27" w:rsidP="00606707">
      <w:pPr>
        <w:pStyle w:val="Heading1"/>
      </w:pPr>
      <w:r w:rsidRPr="009A1C27">
        <w:t xml:space="preserve">Integrating urban household solid waste management with WASH: </w:t>
      </w:r>
      <w:r w:rsidR="00653C13">
        <w:t xml:space="preserve">implications from </w:t>
      </w:r>
      <w:r w:rsidRPr="009A1C27">
        <w:t>case studies</w:t>
      </w:r>
      <w:r w:rsidR="00937745">
        <w:t xml:space="preserve"> of monitoring</w:t>
      </w:r>
      <w:r>
        <w:t xml:space="preserve"> </w:t>
      </w:r>
      <w:r w:rsidR="00653C13">
        <w:t>in</w:t>
      </w:r>
      <w:r w:rsidRPr="009A1C27">
        <w:t xml:space="preserve"> Sub-Saharan Africa</w:t>
      </w:r>
    </w:p>
    <w:p w14:paraId="187B91B3" w14:textId="77777777" w:rsidR="00293D6E" w:rsidRDefault="00293D6E" w:rsidP="0034176F"/>
    <w:p w14:paraId="773922AB" w14:textId="5DDA3DA3" w:rsidR="00776E20" w:rsidRDefault="00417DF4" w:rsidP="0034176F">
      <w:pPr>
        <w:rPr>
          <w:vertAlign w:val="superscript"/>
        </w:rPr>
      </w:pPr>
      <w:r>
        <w:t>Wright, J</w:t>
      </w:r>
      <w:r w:rsidR="001805B4">
        <w:t>im</w:t>
      </w:r>
      <w:r w:rsidR="003E6F8B">
        <w:rPr>
          <w:vertAlign w:val="superscript"/>
        </w:rPr>
        <w:t>1</w:t>
      </w:r>
      <w:r w:rsidR="004C490C">
        <w:rPr>
          <w:vertAlign w:val="superscript"/>
        </w:rPr>
        <w:t>*</w:t>
      </w:r>
      <w:r w:rsidR="00D4009E">
        <w:t xml:space="preserve">, </w:t>
      </w:r>
      <w:r>
        <w:t>Dzodzomenyo, M</w:t>
      </w:r>
      <w:r w:rsidR="003E6F8B">
        <w:t>awuli</w:t>
      </w:r>
      <w:r w:rsidR="003E6F8B">
        <w:rPr>
          <w:vertAlign w:val="superscript"/>
        </w:rPr>
        <w:t>2</w:t>
      </w:r>
      <w:r w:rsidR="00BB6761">
        <w:t>, Hill</w:t>
      </w:r>
      <w:r w:rsidR="00484F1C">
        <w:t>,</w:t>
      </w:r>
      <w:r w:rsidR="00BB6761">
        <w:t xml:space="preserve"> A</w:t>
      </w:r>
      <w:r w:rsidR="003E6F8B">
        <w:t xml:space="preserve">llan </w:t>
      </w:r>
      <w:r w:rsidR="00BB6761">
        <w:t>G</w:t>
      </w:r>
      <w:r w:rsidR="003E6F8B">
        <w:t>.</w:t>
      </w:r>
      <w:r w:rsidR="003E6F8B">
        <w:rPr>
          <w:vertAlign w:val="superscript"/>
        </w:rPr>
        <w:t>3</w:t>
      </w:r>
      <w:r w:rsidR="00BB6761">
        <w:t>, Okotto</w:t>
      </w:r>
      <w:r w:rsidR="00484F1C">
        <w:t>,</w:t>
      </w:r>
      <w:r w:rsidR="00BB6761">
        <w:t xml:space="preserve"> L</w:t>
      </w:r>
      <w:r w:rsidR="002238FD">
        <w:t>orna G.</w:t>
      </w:r>
      <w:r w:rsidR="002238FD">
        <w:rPr>
          <w:vertAlign w:val="superscript"/>
        </w:rPr>
        <w:t>4</w:t>
      </w:r>
      <w:r w:rsidR="008701BC">
        <w:t>,</w:t>
      </w:r>
      <w:r w:rsidR="001C18E7">
        <w:t xml:space="preserve"> Thomas-Possee, M</w:t>
      </w:r>
      <w:r w:rsidR="002238FD">
        <w:t xml:space="preserve">air </w:t>
      </w:r>
      <w:r w:rsidR="00FF7E45">
        <w:t>L.H</w:t>
      </w:r>
      <w:r w:rsidR="002238FD">
        <w:t>.</w:t>
      </w:r>
      <w:r w:rsidR="00484F1C">
        <w:rPr>
          <w:vertAlign w:val="superscript"/>
        </w:rPr>
        <w:t>3</w:t>
      </w:r>
      <w:r w:rsidR="005C63D8">
        <w:rPr>
          <w:vertAlign w:val="superscript"/>
        </w:rPr>
        <w:t xml:space="preserve">, </w:t>
      </w:r>
      <w:r w:rsidR="002E3A3B">
        <w:rPr>
          <w:vertAlign w:val="superscript"/>
        </w:rPr>
        <w:t>6</w:t>
      </w:r>
      <w:r w:rsidR="001C18E7">
        <w:t>,</w:t>
      </w:r>
      <w:r w:rsidR="001D384C">
        <w:t xml:space="preserve"> Shaw, P</w:t>
      </w:r>
      <w:r w:rsidR="00484F1C">
        <w:t xml:space="preserve">eter </w:t>
      </w:r>
      <w:r w:rsidR="001D384C">
        <w:t>J.</w:t>
      </w:r>
      <w:r w:rsidR="004C490C">
        <w:rPr>
          <w:vertAlign w:val="superscript"/>
        </w:rPr>
        <w:t>1</w:t>
      </w:r>
      <w:r w:rsidR="00040620">
        <w:t xml:space="preserve">, </w:t>
      </w:r>
      <w:r w:rsidR="001C18E7">
        <w:t>Okotto-Okotto, J</w:t>
      </w:r>
      <w:r w:rsidR="004C490C">
        <w:t>oseph</w:t>
      </w:r>
      <w:r w:rsidR="004C490C">
        <w:rPr>
          <w:vertAlign w:val="superscript"/>
        </w:rPr>
        <w:t>5</w:t>
      </w:r>
    </w:p>
    <w:p w14:paraId="01ADECFF" w14:textId="5995E5D4" w:rsidR="004C490C" w:rsidRDefault="00657CF7" w:rsidP="0034176F">
      <w:r>
        <w:rPr>
          <w:vertAlign w:val="superscript"/>
        </w:rPr>
        <w:t>1</w:t>
      </w:r>
      <w:r>
        <w:t xml:space="preserve"> School of Geography and Environmental Science, University of Southampton, Building 44, Highfield, Southampton SO17 1BJ, UK.</w:t>
      </w:r>
      <w:r w:rsidR="00EF2216">
        <w:t xml:space="preserve">  Email</w:t>
      </w:r>
      <w:r w:rsidR="000E3D0B">
        <w:t>s</w:t>
      </w:r>
      <w:r w:rsidR="00EF2216">
        <w:t xml:space="preserve">: </w:t>
      </w:r>
      <w:hyperlink r:id="rId8" w:history="1">
        <w:r w:rsidR="000E3D0B" w:rsidRPr="009B093C">
          <w:rPr>
            <w:rStyle w:val="Hyperlink"/>
          </w:rPr>
          <w:t>j.a.wright@soton.ac.uk</w:t>
        </w:r>
      </w:hyperlink>
      <w:r w:rsidR="000E3D0B">
        <w:t xml:space="preserve">, </w:t>
      </w:r>
      <w:hyperlink r:id="rId9" w:history="1">
        <w:r w:rsidR="000E3D0B" w:rsidRPr="009B093C">
          <w:rPr>
            <w:rStyle w:val="Hyperlink"/>
          </w:rPr>
          <w:t>p.j.shaw@soton.ac.uk</w:t>
        </w:r>
      </w:hyperlink>
      <w:r w:rsidR="000E3D0B">
        <w:t xml:space="preserve"> </w:t>
      </w:r>
    </w:p>
    <w:p w14:paraId="0F524DE2" w14:textId="4036F895" w:rsidR="00657CF7" w:rsidRDefault="00E47B05" w:rsidP="0034176F">
      <w:r>
        <w:rPr>
          <w:vertAlign w:val="superscript"/>
        </w:rPr>
        <w:t>2</w:t>
      </w:r>
      <w:r>
        <w:t xml:space="preserve"> School of Public Health, University of Ghana, </w:t>
      </w:r>
      <w:r w:rsidR="00E47AE6" w:rsidRPr="00E47AE6">
        <w:t>P.O. Box LG 25</w:t>
      </w:r>
      <w:r w:rsidR="00E47AE6">
        <w:t xml:space="preserve">, </w:t>
      </w:r>
      <w:r>
        <w:t>Legon, Accra, Ghana.</w:t>
      </w:r>
      <w:r w:rsidR="001B3671">
        <w:t xml:space="preserve"> Email: </w:t>
      </w:r>
      <w:hyperlink r:id="rId10" w:history="1">
        <w:r w:rsidR="001B3671" w:rsidRPr="009B093C">
          <w:rPr>
            <w:rStyle w:val="Hyperlink"/>
          </w:rPr>
          <w:t>mdzodzomenyo@ug.edu.gh</w:t>
        </w:r>
      </w:hyperlink>
      <w:r w:rsidR="001B3671">
        <w:t xml:space="preserve"> </w:t>
      </w:r>
    </w:p>
    <w:p w14:paraId="4B07F366" w14:textId="04C9FA4A" w:rsidR="0093634D" w:rsidRDefault="0093634D" w:rsidP="0034176F">
      <w:r>
        <w:rPr>
          <w:vertAlign w:val="superscript"/>
        </w:rPr>
        <w:t>3</w:t>
      </w:r>
      <w:r>
        <w:t xml:space="preserve"> Social Statistics and Demography, University of Southampton, Building 58, Highfield, Southampton SO17 1BJ, UK.</w:t>
      </w:r>
      <w:r w:rsidR="001B3671">
        <w:t xml:space="preserve"> Email: </w:t>
      </w:r>
      <w:hyperlink r:id="rId11" w:history="1">
        <w:r w:rsidR="00221D89" w:rsidRPr="009B093C">
          <w:rPr>
            <w:rStyle w:val="Hyperlink"/>
          </w:rPr>
          <w:t>ah4e10@soton.ac.uk</w:t>
        </w:r>
      </w:hyperlink>
      <w:r w:rsidR="00221D89">
        <w:t xml:space="preserve"> </w:t>
      </w:r>
    </w:p>
    <w:p w14:paraId="05F477C1" w14:textId="7F9667B4" w:rsidR="0034584D" w:rsidRDefault="0034584D" w:rsidP="0034176F">
      <w:r>
        <w:rPr>
          <w:vertAlign w:val="superscript"/>
        </w:rPr>
        <w:t>4</w:t>
      </w:r>
      <w:r>
        <w:t xml:space="preserve"> School of Spatial Planning and Natural Resource Management, Jaramogi Oginga Odinga University of Science and Technology, P.O. Box 210-40601, Bondo, Kenya.</w:t>
      </w:r>
      <w:r w:rsidR="002E3A3B">
        <w:t xml:space="preserve"> </w:t>
      </w:r>
      <w:r w:rsidR="000E3D0B">
        <w:t xml:space="preserve">Email: </w:t>
      </w:r>
      <w:hyperlink r:id="rId12" w:history="1">
        <w:r w:rsidR="000E3D0B" w:rsidRPr="009B093C">
          <w:rPr>
            <w:rStyle w:val="Hyperlink"/>
          </w:rPr>
          <w:t>lgokotto@yahoo.com</w:t>
        </w:r>
      </w:hyperlink>
      <w:r w:rsidR="000E3D0B">
        <w:t xml:space="preserve"> </w:t>
      </w:r>
    </w:p>
    <w:p w14:paraId="12EFEE8E" w14:textId="561C56FB" w:rsidR="0034584D" w:rsidRDefault="005D37EF" w:rsidP="0034176F">
      <w:r>
        <w:rPr>
          <w:vertAlign w:val="superscript"/>
        </w:rPr>
        <w:t>5</w:t>
      </w:r>
      <w:r>
        <w:t xml:space="preserve"> Victoria Institute for Research on Environment and Development International, </w:t>
      </w:r>
      <w:r w:rsidR="00C6781D" w:rsidRPr="00C6781D">
        <w:t>P.O. BOX 6423-40103, off Nairobi Road, Rabuor, Kenya.</w:t>
      </w:r>
      <w:r w:rsidR="002E3A3B">
        <w:t xml:space="preserve"> </w:t>
      </w:r>
      <w:r w:rsidR="00221D89">
        <w:t xml:space="preserve">Email: </w:t>
      </w:r>
      <w:hyperlink r:id="rId13" w:history="1">
        <w:r w:rsidR="00221D89" w:rsidRPr="009B093C">
          <w:rPr>
            <w:rStyle w:val="Hyperlink"/>
          </w:rPr>
          <w:t>jokotto@hotmail.com</w:t>
        </w:r>
      </w:hyperlink>
      <w:r w:rsidR="00221D89">
        <w:t xml:space="preserve"> </w:t>
      </w:r>
    </w:p>
    <w:p w14:paraId="58C8B1A9" w14:textId="062B026A" w:rsidR="006E6A44" w:rsidRDefault="006E6A44" w:rsidP="0034176F">
      <w:r>
        <w:rPr>
          <w:vertAlign w:val="superscript"/>
        </w:rPr>
        <w:t>*</w:t>
      </w:r>
      <w:r>
        <w:t xml:space="preserve"> Corresponding author.</w:t>
      </w:r>
    </w:p>
    <w:p w14:paraId="33FDF568" w14:textId="6BA639C1" w:rsidR="00147D61" w:rsidRPr="00147D61" w:rsidRDefault="002E3A3B" w:rsidP="0034176F">
      <w:r>
        <w:rPr>
          <w:vertAlign w:val="superscript"/>
        </w:rPr>
        <w:t>6</w:t>
      </w:r>
      <w:r w:rsidR="00147D61">
        <w:t xml:space="preserve"> </w:t>
      </w:r>
      <w:r w:rsidR="00570EC2">
        <w:t xml:space="preserve">Present Address: WaterAid, </w:t>
      </w:r>
      <w:r w:rsidR="00570EC2" w:rsidRPr="00570EC2">
        <w:t>6th Floor, 20 Canada Square, London E14 5NN</w:t>
      </w:r>
      <w:r w:rsidR="00570EC2">
        <w:t>.</w:t>
      </w:r>
    </w:p>
    <w:p w14:paraId="51236028" w14:textId="21B0CA25" w:rsidR="00D4009E" w:rsidRPr="00F27079" w:rsidRDefault="00F27079" w:rsidP="0034176F">
      <w:pPr>
        <w:rPr>
          <w:b/>
          <w:bCs/>
        </w:rPr>
      </w:pPr>
      <w:r w:rsidRPr="00F27079">
        <w:rPr>
          <w:b/>
          <w:bCs/>
        </w:rPr>
        <w:t>Author contributions</w:t>
      </w:r>
    </w:p>
    <w:p w14:paraId="57545FF9" w14:textId="5CF7D14C" w:rsidR="00F27079" w:rsidRDefault="0023473B" w:rsidP="0034176F">
      <w:r>
        <w:t>Conceptualization: AGH, JAW</w:t>
      </w:r>
      <w:r w:rsidR="00417BD1">
        <w:t>, LO, JOO, PJS</w:t>
      </w:r>
      <w:r w:rsidR="001E4C29">
        <w:t>, MD</w:t>
      </w:r>
      <w:r w:rsidR="00DC1786">
        <w:t xml:space="preserve">.  </w:t>
      </w:r>
      <w:r w:rsidR="00E81907">
        <w:t xml:space="preserve">Formal analysis: JAW, MTP. </w:t>
      </w:r>
      <w:r w:rsidR="005B2221">
        <w:t>Methodology:</w:t>
      </w:r>
      <w:r w:rsidR="00330F35">
        <w:t xml:space="preserve"> AGH, MD, MTP, JAW.</w:t>
      </w:r>
      <w:r w:rsidR="005B2221">
        <w:t xml:space="preserve"> </w:t>
      </w:r>
      <w:r w:rsidR="00DC1786">
        <w:t>Project administration</w:t>
      </w:r>
      <w:r w:rsidR="00322744">
        <w:t xml:space="preserve">: JAW, MD, JOO, LO. </w:t>
      </w:r>
      <w:r w:rsidR="00E81907">
        <w:t xml:space="preserve">Writing – original draft: JAW. </w:t>
      </w:r>
      <w:r w:rsidR="001154B2">
        <w:t xml:space="preserve">Visualization: JAW, MTP, JOO, LGO. </w:t>
      </w:r>
      <w:r w:rsidR="00E81907">
        <w:t>Writing – review &amp; editing: MD, AGH, LGO, MTP, PJS, JOO.</w:t>
      </w:r>
    </w:p>
    <w:p w14:paraId="7A433572" w14:textId="05E210B3" w:rsidR="00805BB1" w:rsidRPr="00236C65" w:rsidRDefault="00800F5D" w:rsidP="0034176F">
      <w:pPr>
        <w:rPr>
          <w:b/>
          <w:bCs/>
        </w:rPr>
      </w:pPr>
      <w:r w:rsidRPr="00236C65">
        <w:rPr>
          <w:b/>
          <w:bCs/>
        </w:rPr>
        <w:t>Abstract</w:t>
      </w:r>
    </w:p>
    <w:p w14:paraId="482A8181" w14:textId="676B7F7F" w:rsidR="00800F5D" w:rsidRDefault="00D6417A" w:rsidP="0034176F">
      <w:r>
        <w:t xml:space="preserve">Water, Sanitation and Hygiene (WASH) </w:t>
      </w:r>
      <w:r w:rsidR="001018C5">
        <w:t xml:space="preserve">are commonly grouped </w:t>
      </w:r>
      <w:r>
        <w:t>for service delivery planning, monitoring and policy</w:t>
      </w:r>
      <w:r w:rsidR="001018C5">
        <w:t>,</w:t>
      </w:r>
      <w:r>
        <w:t xml:space="preserve"> </w:t>
      </w:r>
      <w:r w:rsidR="001018C5">
        <w:t xml:space="preserve">reflecting </w:t>
      </w:r>
      <w:r>
        <w:t>the</w:t>
      </w:r>
      <w:r w:rsidR="00311DA4">
        <w:t>ir</w:t>
      </w:r>
      <w:r>
        <w:t xml:space="preserve"> many interconnecting impacts</w:t>
      </w:r>
      <w:r w:rsidR="00893097">
        <w:t xml:space="preserve">, but </w:t>
      </w:r>
      <w:r w:rsidR="00161E4E">
        <w:t xml:space="preserve">few studies articulate </w:t>
      </w:r>
      <w:r w:rsidR="00825F24">
        <w:t xml:space="preserve">household-level </w:t>
      </w:r>
      <w:r w:rsidR="00893097">
        <w:t>WASH-solid waste</w:t>
      </w:r>
      <w:r w:rsidR="00494BEA">
        <w:t xml:space="preserve"> interactions</w:t>
      </w:r>
      <w:r>
        <w:t>.</w:t>
      </w:r>
      <w:r w:rsidR="006C7CF2">
        <w:t xml:space="preserve"> </w:t>
      </w:r>
      <w:r w:rsidR="003018AF">
        <w:t xml:space="preserve">We </w:t>
      </w:r>
      <w:r w:rsidR="00E95845">
        <w:t xml:space="preserve">aim to assess </w:t>
      </w:r>
      <w:r w:rsidR="00DA02E1">
        <w:t xml:space="preserve">mismanaged </w:t>
      </w:r>
      <w:r w:rsidR="00A32095">
        <w:t xml:space="preserve">solid waste </w:t>
      </w:r>
      <w:r w:rsidR="007F4C4B">
        <w:t>interactions</w:t>
      </w:r>
      <w:r w:rsidR="00A32095">
        <w:t xml:space="preserve"> with</w:t>
      </w:r>
      <w:r w:rsidR="003A04DA">
        <w:t xml:space="preserve"> WASH</w:t>
      </w:r>
      <w:r w:rsidR="006C7CF2">
        <w:t xml:space="preserve"> </w:t>
      </w:r>
      <w:r w:rsidR="009836B5">
        <w:t xml:space="preserve">that </w:t>
      </w:r>
      <w:r w:rsidR="007F4C4B">
        <w:t xml:space="preserve">affect urban households and </w:t>
      </w:r>
      <w:r w:rsidR="009B603A">
        <w:t>whether</w:t>
      </w:r>
      <w:r w:rsidR="007F4C4B">
        <w:t xml:space="preserve"> </w:t>
      </w:r>
      <w:r w:rsidR="00515854">
        <w:t xml:space="preserve">integrated </w:t>
      </w:r>
      <w:r w:rsidR="006C7CF2">
        <w:t>waste</w:t>
      </w:r>
      <w:r w:rsidR="00515854">
        <w:t>-</w:t>
      </w:r>
      <w:r w:rsidR="006C7CF2">
        <w:t xml:space="preserve">WASH </w:t>
      </w:r>
      <w:r w:rsidR="00515854">
        <w:t xml:space="preserve">indicators can be </w:t>
      </w:r>
      <w:r w:rsidR="009B603A">
        <w:t xml:space="preserve">constructed to </w:t>
      </w:r>
      <w:r w:rsidR="00515854">
        <w:t xml:space="preserve"> </w:t>
      </w:r>
      <w:r w:rsidR="009B603A">
        <w:t>monitor these interactions</w:t>
      </w:r>
      <w:r w:rsidR="005B14A8">
        <w:t>.</w:t>
      </w:r>
      <w:r w:rsidR="006A3BB3">
        <w:t xml:space="preserve"> </w:t>
      </w:r>
      <w:r w:rsidR="00634AA2">
        <w:t>Via literature review, w</w:t>
      </w:r>
      <w:r w:rsidR="00F2365D">
        <w:t xml:space="preserve">e identify three trade-offs and seven synergies between WASH and waste management </w:t>
      </w:r>
      <w:r w:rsidR="00B65F40">
        <w:t>for urban households.</w:t>
      </w:r>
      <w:r w:rsidR="008B18B0">
        <w:t xml:space="preserve"> Trade-offs arise from consumption of water</w:t>
      </w:r>
      <w:r w:rsidR="00846F03">
        <w:t xml:space="preserve"> packaged</w:t>
      </w:r>
      <w:r w:rsidR="009760F6">
        <w:t xml:space="preserve"> in bottles or bags</w:t>
      </w:r>
      <w:r w:rsidR="008B18B0">
        <w:t xml:space="preserve"> and disposable diapers</w:t>
      </w:r>
      <w:r w:rsidR="004E6900">
        <w:t xml:space="preserve"> (DDs)</w:t>
      </w:r>
      <w:r w:rsidR="008B18B0">
        <w:t>, whilst</w:t>
      </w:r>
      <w:r w:rsidR="0086272D">
        <w:t xml:space="preserve"> synergies include opportunities for households</w:t>
      </w:r>
      <w:r w:rsidR="00887836">
        <w:t xml:space="preserve"> with water</w:t>
      </w:r>
      <w:r w:rsidR="00EE7B5F">
        <w:t xml:space="preserve"> </w:t>
      </w:r>
      <w:r w:rsidR="008C31B8">
        <w:t xml:space="preserve">services </w:t>
      </w:r>
      <w:r w:rsidR="0086272D">
        <w:t xml:space="preserve">to wash </w:t>
      </w:r>
      <w:r w:rsidR="00AD3FBE">
        <w:t xml:space="preserve">separated waste or </w:t>
      </w:r>
      <w:r w:rsidR="00A37CDD">
        <w:t xml:space="preserve">cloth </w:t>
      </w:r>
      <w:r w:rsidR="0086272D">
        <w:t>diapers</w:t>
      </w:r>
      <w:r w:rsidR="00887836">
        <w:t>.</w:t>
      </w:r>
      <w:r w:rsidR="00B65F40">
        <w:t xml:space="preserve"> </w:t>
      </w:r>
      <w:r w:rsidR="00281D35">
        <w:t>O</w:t>
      </w:r>
      <w:r w:rsidR="00B65F40">
        <w:t xml:space="preserve">ne trade-off </w:t>
      </w:r>
      <w:r w:rsidR="00B26C23">
        <w:t>(</w:t>
      </w:r>
      <w:r w:rsidR="009760F6">
        <w:t xml:space="preserve">packaged water </w:t>
      </w:r>
      <w:r w:rsidR="00B65F40">
        <w:t>consumption</w:t>
      </w:r>
      <w:r w:rsidR="00B26C23">
        <w:t>)</w:t>
      </w:r>
      <w:r w:rsidR="003560BB">
        <w:t xml:space="preserve"> has grown rapidly in southeast Asia and West Africa</w:t>
      </w:r>
      <w:r w:rsidR="00A77737">
        <w:t>.</w:t>
      </w:r>
      <w:r w:rsidR="006E167D">
        <w:t xml:space="preserve"> </w:t>
      </w:r>
      <w:r w:rsidR="003560BB">
        <w:t xml:space="preserve"> </w:t>
      </w:r>
      <w:r w:rsidR="00D922B6">
        <w:t>H</w:t>
      </w:r>
      <w:r w:rsidR="007D0916">
        <w:t>ousehold surveys for</w:t>
      </w:r>
      <w:r w:rsidR="003560BB">
        <w:t xml:space="preserve"> Ghana and Kenya</w:t>
      </w:r>
      <w:r w:rsidR="00D922B6">
        <w:t xml:space="preserve"> demonstrate</w:t>
      </w:r>
      <w:r w:rsidR="004F05D4">
        <w:t xml:space="preserve"> that</w:t>
      </w:r>
      <w:r w:rsidR="00D54506">
        <w:t xml:space="preserve"> the </w:t>
      </w:r>
      <w:r w:rsidR="00A770DF">
        <w:t xml:space="preserve">urban </w:t>
      </w:r>
      <w:r w:rsidR="00D54506">
        <w:t>population lacking waste collection services overlaps</w:t>
      </w:r>
      <w:r w:rsidR="007D0916">
        <w:t xml:space="preserve"> strongly</w:t>
      </w:r>
      <w:r w:rsidR="00D54506">
        <w:t xml:space="preserve"> with </w:t>
      </w:r>
      <w:r w:rsidR="006D0236">
        <w:t>those</w:t>
      </w:r>
      <w:r w:rsidR="007D0916">
        <w:t xml:space="preserve"> lacking WASH</w:t>
      </w:r>
      <w:r w:rsidR="00CE1F25">
        <w:t xml:space="preserve"> services</w:t>
      </w:r>
      <w:r w:rsidR="007D0916">
        <w:t xml:space="preserve">. </w:t>
      </w:r>
      <w:r w:rsidR="000048EB">
        <w:t xml:space="preserve"> </w:t>
      </w:r>
      <w:r w:rsidR="00F269FA">
        <w:t xml:space="preserve">In Kenya, </w:t>
      </w:r>
      <w:r w:rsidR="00664F35">
        <w:t>3.3 million people simultaneously lacked waste collection, hygiene</w:t>
      </w:r>
      <w:r w:rsidR="00A37486">
        <w:t>,</w:t>
      </w:r>
      <w:r w:rsidR="00664F35">
        <w:t xml:space="preserve"> and</w:t>
      </w:r>
      <w:r w:rsidR="00F269FA">
        <w:t xml:space="preserve"> </w:t>
      </w:r>
      <w:r w:rsidR="003140DE">
        <w:t xml:space="preserve">basic </w:t>
      </w:r>
      <w:r w:rsidR="00F269FA">
        <w:t>sanitation</w:t>
      </w:r>
      <w:r w:rsidR="003140DE" w:rsidRPr="003140DE">
        <w:t xml:space="preserve"> </w:t>
      </w:r>
      <w:r w:rsidR="003140DE">
        <w:t>services</w:t>
      </w:r>
      <w:r w:rsidR="00F269FA">
        <w:t>.</w:t>
      </w:r>
      <w:r w:rsidR="00664F35">
        <w:t xml:space="preserve"> </w:t>
      </w:r>
      <w:r w:rsidR="000048EB">
        <w:t xml:space="preserve">Finally, </w:t>
      </w:r>
      <w:r w:rsidR="002A342F">
        <w:t xml:space="preserve">we </w:t>
      </w:r>
      <w:r w:rsidR="006553C4">
        <w:t>construct indicators</w:t>
      </w:r>
      <w:r w:rsidR="00E24D00">
        <w:t xml:space="preserve"> from household </w:t>
      </w:r>
      <w:r w:rsidR="007F6765">
        <w:t xml:space="preserve">survey </w:t>
      </w:r>
      <w:r w:rsidR="00E24D00">
        <w:t xml:space="preserve">micro-data </w:t>
      </w:r>
      <w:r w:rsidR="0035053B">
        <w:t>to measure</w:t>
      </w:r>
      <w:r w:rsidR="00E24D00">
        <w:t xml:space="preserve"> </w:t>
      </w:r>
      <w:r w:rsidR="005B1623">
        <w:t xml:space="preserve">DD and packaged water consumption in households lacking waste </w:t>
      </w:r>
      <w:r w:rsidR="00234557">
        <w:t>services</w:t>
      </w:r>
      <w:r w:rsidR="007F6765">
        <w:t xml:space="preserve">. </w:t>
      </w:r>
      <w:r w:rsidR="000D6CE4">
        <w:t>Case studies</w:t>
      </w:r>
      <w:r w:rsidR="007F6765">
        <w:t xml:space="preserve"> </w:t>
      </w:r>
      <w:r w:rsidR="00FD5561">
        <w:t>show that</w:t>
      </w:r>
      <w:r w:rsidR="009357F2">
        <w:t xml:space="preserve"> from 2012-13 to 2016-17</w:t>
      </w:r>
      <w:r w:rsidR="00404246">
        <w:t>,</w:t>
      </w:r>
      <w:r w:rsidR="008B28D8">
        <w:t xml:space="preserve"> packaged water </w:t>
      </w:r>
      <w:r w:rsidR="008757C5">
        <w:t xml:space="preserve">consumption grew among </w:t>
      </w:r>
      <w:r w:rsidR="00404246">
        <w:t xml:space="preserve">Ghanaian </w:t>
      </w:r>
      <w:r w:rsidR="008757C5">
        <w:t>households burning or dumping waste</w:t>
      </w:r>
      <w:r w:rsidR="009F508F">
        <w:t xml:space="preserve">, whilst most </w:t>
      </w:r>
      <w:r w:rsidR="007501A2">
        <w:t xml:space="preserve">urban </w:t>
      </w:r>
      <w:r w:rsidR="009F508F">
        <w:t xml:space="preserve">Nigerian households </w:t>
      </w:r>
      <w:r w:rsidR="00803841">
        <w:t>consuming DD lack waste collection services</w:t>
      </w:r>
      <w:r w:rsidR="00CB30BB">
        <w:t>.</w:t>
      </w:r>
      <w:r w:rsidR="006A3BB3">
        <w:t xml:space="preserve"> </w:t>
      </w:r>
      <w:r w:rsidR="00A40A9A">
        <w:t xml:space="preserve"> </w:t>
      </w:r>
      <w:r w:rsidR="00311DA4">
        <w:t>We conclude</w:t>
      </w:r>
      <w:r w:rsidR="001018C5">
        <w:t xml:space="preserve"> that h</w:t>
      </w:r>
      <w:r w:rsidR="0094321F">
        <w:t>ousehold survey micro-data</w:t>
      </w:r>
      <w:r w:rsidR="00AA7510">
        <w:t xml:space="preserve"> can be used to construct</w:t>
      </w:r>
      <w:r w:rsidR="001A7C59">
        <w:t xml:space="preserve"> trade-off</w:t>
      </w:r>
      <w:r w:rsidR="00AA7510">
        <w:t xml:space="preserve"> </w:t>
      </w:r>
      <w:r w:rsidR="00AA7510">
        <w:lastRenderedPageBreak/>
        <w:t xml:space="preserve">measures to </w:t>
      </w:r>
      <w:r w:rsidR="00F66C0E">
        <w:t xml:space="preserve">inform policy and </w:t>
      </w:r>
      <w:r w:rsidR="002E0A2B">
        <w:t>target services towards populations simultaneous</w:t>
      </w:r>
      <w:r w:rsidR="00AE3EB6">
        <w:t>ly</w:t>
      </w:r>
      <w:r w:rsidR="002E0A2B">
        <w:t xml:space="preserve"> exposed to uncollected waste and lack</w:t>
      </w:r>
      <w:r w:rsidR="00AE3EB6">
        <w:t>ing</w:t>
      </w:r>
      <w:r w:rsidR="002E0A2B">
        <w:t xml:space="preserve"> WASH services</w:t>
      </w:r>
      <w:r w:rsidR="00CA7C0B">
        <w:t xml:space="preserve">. </w:t>
      </w:r>
      <w:r w:rsidR="006C70CE">
        <w:t xml:space="preserve">However, such analyses require an institutional mechanism </w:t>
      </w:r>
      <w:r w:rsidR="00F66C0E">
        <w:t>to coordinate</w:t>
      </w:r>
      <w:r w:rsidR="006C70CE">
        <w:t xml:space="preserve"> cross-goal monitoring and greater </w:t>
      </w:r>
      <w:r w:rsidR="00F66C0E">
        <w:t xml:space="preserve">survey data </w:t>
      </w:r>
      <w:r w:rsidR="006C70CE">
        <w:t xml:space="preserve">harmonisation. </w:t>
      </w:r>
      <w:r w:rsidR="00C645FB">
        <w:t>In countries where large</w:t>
      </w:r>
      <w:r w:rsidR="0090096D">
        <w:t xml:space="preserve"> populations </w:t>
      </w:r>
      <w:r w:rsidR="00C645FB">
        <w:t>lack</w:t>
      </w:r>
      <w:r w:rsidR="00963246">
        <w:t xml:space="preserve"> </w:t>
      </w:r>
      <w:r w:rsidR="00AE3EB6">
        <w:t xml:space="preserve">both </w:t>
      </w:r>
      <w:r w:rsidR="00963246">
        <w:t>waste</w:t>
      </w:r>
      <w:r w:rsidR="007339A8">
        <w:t xml:space="preserve"> </w:t>
      </w:r>
      <w:r w:rsidR="00AD3D84">
        <w:t xml:space="preserve">collection </w:t>
      </w:r>
      <w:r w:rsidR="007339A8">
        <w:t>and WASH services</w:t>
      </w:r>
      <w:r w:rsidR="00AD3D84">
        <w:t xml:space="preserve"> or with growing DD or packaged water consumption</w:t>
      </w:r>
      <w:r w:rsidR="00963246">
        <w:t xml:space="preserve">, </w:t>
      </w:r>
      <w:r w:rsidR="0041073E">
        <w:t xml:space="preserve">balanced </w:t>
      </w:r>
      <w:r w:rsidR="00E91764">
        <w:t>evidence</w:t>
      </w:r>
      <w:r w:rsidR="00A33AAD">
        <w:t xml:space="preserve"> is needed</w:t>
      </w:r>
      <w:r w:rsidR="007D7228">
        <w:t xml:space="preserve"> </w:t>
      </w:r>
      <w:r w:rsidR="00E91764">
        <w:t xml:space="preserve">on </w:t>
      </w:r>
      <w:r w:rsidR="008662A3">
        <w:t>DD and packaged water’s impacts</w:t>
      </w:r>
      <w:r w:rsidR="00EB173B">
        <w:t xml:space="preserve"> from both WASH and solid waste management perspectives</w:t>
      </w:r>
      <w:r w:rsidR="00D461C6">
        <w:t>.</w:t>
      </w:r>
    </w:p>
    <w:p w14:paraId="069386B4" w14:textId="11C13D2B" w:rsidR="00800F5D" w:rsidRPr="00B847F8" w:rsidRDefault="00800F5D" w:rsidP="0034176F">
      <w:pPr>
        <w:rPr>
          <w:b/>
          <w:bCs/>
        </w:rPr>
      </w:pPr>
      <w:r w:rsidRPr="00B847F8">
        <w:rPr>
          <w:b/>
          <w:bCs/>
        </w:rPr>
        <w:t>Keywords:</w:t>
      </w:r>
    </w:p>
    <w:p w14:paraId="2121BB8C" w14:textId="70EA169E" w:rsidR="00800F5D" w:rsidRDefault="007D63C9" w:rsidP="0034176F">
      <w:r>
        <w:t>Low and middle-income countries</w:t>
      </w:r>
      <w:r w:rsidR="008E553A">
        <w:t>;</w:t>
      </w:r>
      <w:r>
        <w:t xml:space="preserve"> Solid Waste; </w:t>
      </w:r>
      <w:r w:rsidR="00800F5D">
        <w:t>Sustainable Development Goals; Water, Sanitation and Hygiene;</w:t>
      </w:r>
      <w:r w:rsidR="00236C65">
        <w:t xml:space="preserve"> urban planning</w:t>
      </w:r>
    </w:p>
    <w:p w14:paraId="26AD9A7C" w14:textId="41FCBBBB" w:rsidR="000C3A50" w:rsidRDefault="000C3A50" w:rsidP="00F36A7F">
      <w:pPr>
        <w:pStyle w:val="Heading2"/>
        <w:numPr>
          <w:ilvl w:val="0"/>
          <w:numId w:val="8"/>
        </w:numPr>
      </w:pPr>
      <w:r>
        <w:t>Introduction</w:t>
      </w:r>
    </w:p>
    <w:p w14:paraId="5DB517B7" w14:textId="568683C6" w:rsidR="000D2DAA" w:rsidRDefault="00281D35" w:rsidP="007C51A6">
      <w:r>
        <w:t xml:space="preserve">It is common for </w:t>
      </w:r>
      <w:r w:rsidR="007C51A6">
        <w:t xml:space="preserve">Water, Sanitation and Hygiene </w:t>
      </w:r>
      <w:r w:rsidR="00F340F8">
        <w:t>(WASH)</w:t>
      </w:r>
      <w:r w:rsidR="00257404">
        <w:t xml:space="preserve"> </w:t>
      </w:r>
      <w:r>
        <w:t xml:space="preserve">to be grouped together </w:t>
      </w:r>
      <w:r w:rsidR="00257404">
        <w:t>for service delivery</w:t>
      </w:r>
      <w:r w:rsidR="0089786E">
        <w:t>,</w:t>
      </w:r>
      <w:r w:rsidR="00257404">
        <w:t xml:space="preserve"> planning, </w:t>
      </w:r>
      <w:r w:rsidR="00205482">
        <w:t xml:space="preserve">monitoring and </w:t>
      </w:r>
      <w:r w:rsidR="003F44FF">
        <w:t>policy</w:t>
      </w:r>
      <w:r w:rsidR="00205482">
        <w:t xml:space="preserve">. </w:t>
      </w:r>
      <w:r w:rsidR="002A455D">
        <w:t>T</w:t>
      </w:r>
      <w:r w:rsidR="009D3376">
        <w:t>his grouping reflects the many inter</w:t>
      </w:r>
      <w:r w:rsidR="00C021B7">
        <w:t>connecting impacts of the WASH components</w:t>
      </w:r>
      <w:r w:rsidR="00514106">
        <w:t xml:space="preserve">, </w:t>
      </w:r>
      <w:r w:rsidR="007C2897">
        <w:t xml:space="preserve">first </w:t>
      </w:r>
      <w:r w:rsidR="00C021B7">
        <w:t>captured via the ‘F diagram’</w:t>
      </w:r>
      <w:r w:rsidR="003B7E8D">
        <w:t xml:space="preserve"> </w:t>
      </w:r>
      <w:r w:rsidR="003B7E8D">
        <w:fldChar w:fldCharType="begin"/>
      </w:r>
      <w:r w:rsidR="003B7E8D">
        <w:instrText xml:space="preserve"> ADDIN EN.CITE &lt;EndNote&gt;&lt;Cite&gt;&lt;Author&gt;Wagner&lt;/Author&gt;&lt;Year&gt;1958&lt;/Year&gt;&lt;RecNum&gt;480&lt;/RecNum&gt;&lt;DisplayText&gt;(Wagner and Lanoix, 1958)&lt;/DisplayText&gt;&lt;record&gt;&lt;rec-number&gt;480&lt;/rec-number&gt;&lt;foreign-keys&gt;&lt;key app="EN" db-id="20tredwetsdxf3epftppt9wc5rz2dr5ed29w" timestamp="1664549177"&gt;480&lt;/key&gt;&lt;/foreign-keys&gt;&lt;ref-type name="Journal Article"&gt;17&lt;/ref-type&gt;&lt;contributors&gt;&lt;authors&gt;&lt;author&gt;Wagner, E.G.&lt;/author&gt;&lt;author&gt;Lanoix, J.N.&lt;/author&gt;&lt;/authors&gt;&lt;/contributors&gt;&lt;titles&gt;&lt;title&gt;Excreta disposal for rural areas and small communities&lt;/title&gt;&lt;secondary-title&gt;Monograph Series of the World Health Organization&lt;/secondary-title&gt;&lt;/titles&gt;&lt;periodical&gt;&lt;full-title&gt;Monograph Series of the World Health Organization&lt;/full-title&gt;&lt;/periodical&gt;&lt;pages&gt;1-182&lt;/pages&gt;&lt;volume&gt;39&lt;/volume&gt;&lt;dates&gt;&lt;year&gt;1958&lt;/year&gt;&lt;/dates&gt;&lt;urls&gt;&lt;/urls&gt;&lt;/record&gt;&lt;/Cite&gt;&lt;/EndNote&gt;</w:instrText>
      </w:r>
      <w:r w:rsidR="003B7E8D">
        <w:fldChar w:fldCharType="separate"/>
      </w:r>
      <w:r w:rsidR="003B7E8D">
        <w:rPr>
          <w:noProof/>
        </w:rPr>
        <w:t>(Wagner and Lanoix, 1958)</w:t>
      </w:r>
      <w:r w:rsidR="003B7E8D">
        <w:fldChar w:fldCharType="end"/>
      </w:r>
      <w:r w:rsidR="00514106">
        <w:t xml:space="preserve">. </w:t>
      </w:r>
      <w:r w:rsidR="003B07CD">
        <w:t xml:space="preserve">This </w:t>
      </w:r>
      <w:r w:rsidR="007C2897">
        <w:t>shows the</w:t>
      </w:r>
      <w:r w:rsidR="00514106">
        <w:t xml:space="preserve"> inter-linkage of WASH-related disease transmission pathways and associated infection control barriers</w:t>
      </w:r>
      <w:r w:rsidR="00311DA4">
        <w:t>. M</w:t>
      </w:r>
      <w:r w:rsidR="00752842">
        <w:t xml:space="preserve">any service delivery programmes now </w:t>
      </w:r>
      <w:r>
        <w:t>combine</w:t>
      </w:r>
      <w:r w:rsidR="00F97945">
        <w:t xml:space="preserve"> </w:t>
      </w:r>
      <w:r w:rsidR="00B66D90">
        <w:t xml:space="preserve">two or all of the WASH components </w:t>
      </w:r>
      <w:r w:rsidR="00762C29">
        <w:fldChar w:fldCharType="begin"/>
      </w:r>
      <w:r w:rsidR="00762C29">
        <w:instrText xml:space="preserve"> ADDIN EN.CITE &lt;EndNote&gt;&lt;Cite&gt;&lt;Author&gt;Esteves Mills&lt;/Author&gt;&lt;Year&gt;2016&lt;/Year&gt;&lt;RecNum&gt;3214&lt;/RecNum&gt;&lt;DisplayText&gt;(Esteves Mills and Cumming, 2016)&lt;/DisplayText&gt;&lt;record&gt;&lt;rec-number&gt;3214&lt;/rec-number&gt;&lt;foreign-keys&gt;&lt;key app="EN" db-id="20tredwetsdxf3epftppt9wc5rz2dr5ed29w" timestamp="1691652236"&gt;3214&lt;/key&gt;&lt;/foreign-keys&gt;&lt;ref-type name="Report"&gt;27&lt;/ref-type&gt;&lt;contributors&gt;&lt;authors&gt;&lt;author&gt;Esteves Mills, J.&lt;/author&gt;&lt;author&gt;Cumming, O.&lt;/author&gt;&lt;/authors&gt;&lt;tertiary-authors&gt;&lt;author&gt;London School of Hygiene and Tropical Medicine&lt;/author&gt;&lt;/tertiary-authors&gt;&lt;/contributors&gt;&lt;titles&gt;&lt;title&gt;The impact of water, sanitation and hygiene on key health and social outcomes: review of evidence&lt;/title&gt;&lt;/titles&gt;&lt;pages&gt;112&lt;/pages&gt;&lt;dates&gt;&lt;year&gt;2016&lt;/year&gt;&lt;/dates&gt;&lt;pub-location&gt;London&lt;/pub-location&gt;&lt;urls&gt;&lt;/urls&gt;&lt;/record&gt;&lt;/Cite&gt;&lt;/EndNote&gt;</w:instrText>
      </w:r>
      <w:r w:rsidR="00762C29">
        <w:fldChar w:fldCharType="separate"/>
      </w:r>
      <w:r w:rsidR="00762C29">
        <w:rPr>
          <w:noProof/>
        </w:rPr>
        <w:t>(Esteves Mills and Cumming, 2016)</w:t>
      </w:r>
      <w:r w:rsidR="00762C29">
        <w:fldChar w:fldCharType="end"/>
      </w:r>
      <w:r w:rsidR="006415F0">
        <w:t>, refle</w:t>
      </w:r>
      <w:r w:rsidR="00C621D9">
        <w:t>cting the ‘F diagram’</w:t>
      </w:r>
      <w:r w:rsidR="00B66D90">
        <w:t xml:space="preserve">. </w:t>
      </w:r>
      <w:r w:rsidR="00C621D9">
        <w:t xml:space="preserve">However, the </w:t>
      </w:r>
      <w:r w:rsidR="00E30526">
        <w:t xml:space="preserve">‘F diagram’ </w:t>
      </w:r>
      <w:r w:rsidR="005038FE">
        <w:t>rarely</w:t>
      </w:r>
      <w:r w:rsidR="00E30526">
        <w:t xml:space="preserve"> capture</w:t>
      </w:r>
      <w:r w:rsidR="005038FE">
        <w:t>s</w:t>
      </w:r>
      <w:r w:rsidR="00E30526">
        <w:t xml:space="preserve"> how</w:t>
      </w:r>
      <w:r w:rsidR="00C621D9">
        <w:t xml:space="preserve"> </w:t>
      </w:r>
      <w:r w:rsidR="00116C13">
        <w:t xml:space="preserve">mismanaged solid waste (SW) interacts with WASH to affect </w:t>
      </w:r>
      <w:r w:rsidR="00602FB4">
        <w:t>urban households</w:t>
      </w:r>
      <w:r w:rsidR="00E30526">
        <w:t>.</w:t>
      </w:r>
    </w:p>
    <w:p w14:paraId="17B711F5" w14:textId="37ACD5F7" w:rsidR="00E16D98" w:rsidRDefault="00514106" w:rsidP="00D34A50">
      <w:r>
        <w:t>A</w:t>
      </w:r>
      <w:r w:rsidR="00C5744B">
        <w:t>nalys</w:t>
      </w:r>
      <w:r>
        <w:t>es</w:t>
      </w:r>
      <w:r w:rsidR="00E272DF">
        <w:t xml:space="preserve"> </w:t>
      </w:r>
      <w:r>
        <w:t xml:space="preserve">of </w:t>
      </w:r>
      <w:r w:rsidR="00E272DF">
        <w:t xml:space="preserve">Sustainable Development Goal (SDG) targets </w:t>
      </w:r>
      <w:r w:rsidR="00C5744B">
        <w:t>have generally found synergies between SDG6</w:t>
      </w:r>
      <w:r w:rsidR="00F66075">
        <w:t xml:space="preserve"> (</w:t>
      </w:r>
      <w:r w:rsidR="00232F04">
        <w:t>incorporat</w:t>
      </w:r>
      <w:r>
        <w:t>ing</w:t>
      </w:r>
      <w:r w:rsidR="004D3E4B">
        <w:t xml:space="preserve"> WASH targets)</w:t>
      </w:r>
      <w:r w:rsidR="00C5744B">
        <w:t xml:space="preserve"> and other </w:t>
      </w:r>
      <w:r w:rsidR="00224AB0">
        <w:t>SDGs</w:t>
      </w:r>
      <w:r w:rsidR="006B6DA0">
        <w:t xml:space="preserve"> </w:t>
      </w:r>
      <w:r w:rsidR="006B6DA0">
        <w:fldChar w:fldCharType="begin">
          <w:fldData xml:space="preserve">PEVuZE5vdGU+PENpdGU+PEF1dGhvcj5CYXJiaWVyPC9BdXRob3I+PFllYXI+MjAxOTwvWWVhcj48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==
</w:fldData>
        </w:fldChar>
      </w:r>
      <w:r w:rsidR="00121FEE">
        <w:instrText xml:space="preserve"> ADDIN EN.CITE </w:instrText>
      </w:r>
      <w:r w:rsidR="00121FEE">
        <w:fldChar w:fldCharType="begin">
          <w:fldData xml:space="preserve">PEVuZE5vdGU+PENpdGU+PEF1dGhvcj5CYXJiaWVyPC9BdXRob3I+PFllYXI+MjAxOTwvWWVhcj48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==
</w:fldData>
        </w:fldChar>
      </w:r>
      <w:r w:rsidR="00121FEE">
        <w:instrText xml:space="preserve"> ADDIN EN.CITE.DATA </w:instrText>
      </w:r>
      <w:r w:rsidR="00121FEE">
        <w:fldChar w:fldCharType="end"/>
      </w:r>
      <w:r w:rsidR="006B6DA0">
        <w:fldChar w:fldCharType="separate"/>
      </w:r>
      <w:r w:rsidR="00121FEE">
        <w:rPr>
          <w:noProof/>
        </w:rPr>
        <w:t>(Barbier and Burgess, 2019, Pradhan et al., 2017, Kroll et al., 2019)</w:t>
      </w:r>
      <w:r w:rsidR="006B6DA0">
        <w:fldChar w:fldCharType="end"/>
      </w:r>
      <w:r w:rsidR="0008038C">
        <w:t xml:space="preserve">, including </w:t>
      </w:r>
      <w:r w:rsidR="00E77B9C">
        <w:t>with</w:t>
      </w:r>
      <w:r w:rsidR="00F66075">
        <w:t xml:space="preserve"> solid waste</w:t>
      </w:r>
      <w:r w:rsidR="00224AB0">
        <w:t>-related targets</w:t>
      </w:r>
      <w:r w:rsidR="00F66075">
        <w:t xml:space="preserve">. </w:t>
      </w:r>
      <w:r w:rsidR="002A455D">
        <w:t xml:space="preserve">SDG </w:t>
      </w:r>
      <w:r w:rsidR="00D164E3">
        <w:t xml:space="preserve">targets </w:t>
      </w:r>
      <w:r w:rsidR="003A74DC">
        <w:t>6</w:t>
      </w:r>
      <w:r w:rsidR="00F13342">
        <w:t>.1 and 6.2, both relate</w:t>
      </w:r>
      <w:r>
        <w:t>d</w:t>
      </w:r>
      <w:r w:rsidR="00F13342">
        <w:t xml:space="preserve"> to WASH, </w:t>
      </w:r>
      <w:r w:rsidR="006E2967">
        <w:t>ha</w:t>
      </w:r>
      <w:r>
        <w:t>ve</w:t>
      </w:r>
      <w:r w:rsidR="006E2967">
        <w:t xml:space="preserve"> </w:t>
      </w:r>
      <w:r w:rsidR="00F864D6">
        <w:t>many synergies with other SDGs</w:t>
      </w:r>
      <w:r w:rsidR="002A455D">
        <w:t xml:space="preserve"> </w:t>
      </w:r>
      <w:r w:rsidR="002A455D">
        <w:fldChar w:fldCharType="begin"/>
      </w:r>
      <w:r w:rsidR="002A455D">
        <w:instrText xml:space="preserve"> ADDIN EN.CITE &lt;EndNote&gt;&lt;Cite&gt;&lt;Author&gt;Fader&lt;/Author&gt;&lt;Year&gt;2018&lt;/Year&gt;&lt;RecNum&gt;3218&lt;/RecNum&gt;&lt;DisplayText&gt;(Fader et al., 2018)&lt;/DisplayText&gt;&lt;record&gt;&lt;rec-number&gt;3218&lt;/rec-number&gt;&lt;foreign-keys&gt;&lt;key app="EN" db-id="20tredwetsdxf3epftppt9wc5rz2dr5ed29w" timestamp="1691745997"&gt;3218&lt;/key&gt;&lt;/foreign-keys&gt;&lt;ref-type name="Journal Article"&gt;17&lt;/ref-type&gt;&lt;contributors&gt;&lt;authors&gt;&lt;author&gt;Fader, Marianela&lt;/author&gt;&lt;author&gt;Cranmer, Colleen&lt;/author&gt;&lt;author&gt;Lawford, Richard&lt;/author&gt;&lt;author&gt;Engel-Cox, Jill&lt;/author&gt;&lt;/authors&gt;&lt;/contributors&gt;&lt;titles&gt;&lt;title&gt;Toward an Understanding of Synergies and Trade-Offs Between Water, Energy, and Food SDG Targets&lt;/title&gt;&lt;secondary-title&gt;Frontiers in Environmental Science&lt;/secondary-title&gt;&lt;/titles&gt;&lt;periodical&gt;&lt;full-title&gt;Frontiers in Environmental Science&lt;/full-title&gt;&lt;/periodical&gt;&lt;volume&gt;6&lt;/volume&gt;&lt;dates&gt;&lt;year&gt;2018&lt;/year&gt;&lt;/dates&gt;&lt;isbn&gt;2296-665X&lt;/isbn&gt;&lt;work-type&gt;Original Research&lt;/work-type&gt;&lt;urls&gt;&lt;related-urls&gt;&lt;url&gt;https://www.frontiersin.org/articles/10.3389/fenvs.2018.00112&lt;/url&gt;&lt;/related-urls&gt;&lt;/urls&gt;&lt;/record&gt;&lt;/Cite&gt;&lt;/EndNote&gt;</w:instrText>
      </w:r>
      <w:r w:rsidR="002A455D">
        <w:fldChar w:fldCharType="separate"/>
      </w:r>
      <w:r w:rsidR="002A455D">
        <w:rPr>
          <w:noProof/>
        </w:rPr>
        <w:t>(Fader et al., 2018)</w:t>
      </w:r>
      <w:r w:rsidR="002A455D">
        <w:fldChar w:fldCharType="end"/>
      </w:r>
      <w:r w:rsidR="00F864D6">
        <w:t xml:space="preserve">. </w:t>
      </w:r>
      <w:r w:rsidR="00D6585F">
        <w:t xml:space="preserve">For example, the sanitation SDG target (6.2) shows extensive synergies with other SDGs </w:t>
      </w:r>
      <w:r w:rsidR="00D6585F">
        <w:fldChar w:fldCharType="begin"/>
      </w:r>
      <w:r w:rsidR="00D6585F">
        <w:instrText xml:space="preserve"> ADDIN EN.CITE &lt;EndNote&gt;&lt;Cite&gt;&lt;Author&gt;Parikh&lt;/Author&gt;&lt;Year&gt;2021&lt;/Year&gt;&lt;RecNum&gt;3217&lt;/RecNum&gt;&lt;DisplayText&gt;(Parikh et al., 2021)&lt;/DisplayText&gt;&lt;record&gt;&lt;rec-number&gt;3217&lt;/rec-number&gt;&lt;foreign-keys&gt;&lt;key app="EN" db-id="20tredwetsdxf3epftppt9wc5rz2dr5ed29w" timestamp="1691745301"&gt;3217&lt;/key&gt;&lt;/foreign-keys&gt;&lt;ref-type name="Journal Article"&gt;17&lt;/ref-type&gt;&lt;contributors&gt;&lt;authors&gt;&lt;author&gt;Parikh, P.&lt;/author&gt;&lt;author&gt;Diep, L.&lt;/author&gt;&lt;author&gt;Hofmann, P.&lt;/author&gt;&lt;author&gt;Campos, L.&lt;/author&gt;&lt;author&gt;Teh, T.&lt;/author&gt;&lt;author&gt;Mulugetta, Y.&lt;/author&gt;&lt;author&gt;Milligan, B.&lt;/author&gt;&lt;author&gt;Lakhanpaul, M.&lt;/author&gt;&lt;/authors&gt;&lt;/contributors&gt;&lt;titles&gt;&lt;title&gt;Synergies and trade-offs between sanitation and the sustainable development goals&lt;/title&gt;&lt;secondary-title&gt;UCL Open Environment&lt;/secondary-title&gt;&lt;/titles&gt;&lt;periodical&gt;&lt;full-title&gt;UCL Open Environment&lt;/full-title&gt;&lt;/periodical&gt;&lt;volume&gt;2&lt;/volume&gt;&lt;dates&gt;&lt;year&gt;2021&lt;/year&gt;&lt;/dates&gt;&lt;urls&gt;&lt;/urls&gt;&lt;electronic-resource-num&gt;10.14324/111.444/ucloe.000016&lt;/electronic-resource-num&gt;&lt;/record&gt;&lt;/Cite&gt;&lt;/EndNote&gt;</w:instrText>
      </w:r>
      <w:r w:rsidR="00D6585F">
        <w:fldChar w:fldCharType="separate"/>
      </w:r>
      <w:r w:rsidR="00D6585F">
        <w:rPr>
          <w:noProof/>
        </w:rPr>
        <w:t>(Parikh et al., 2021)</w:t>
      </w:r>
      <w:r w:rsidR="00D6585F">
        <w:fldChar w:fldCharType="end"/>
      </w:r>
      <w:r w:rsidR="00D6585F">
        <w:t xml:space="preserve">, including those relating to waste management. Conversely, </w:t>
      </w:r>
      <w:r w:rsidR="00D6585F">
        <w:fldChar w:fldCharType="begin"/>
      </w:r>
      <w:r w:rsidR="00D6585F">
        <w:instrText xml:space="preserve"> ADDIN EN.CITE &lt;EndNote&gt;&lt;Cite&gt;&lt;Author&gt;Rodić&lt;/Author&gt;&lt;Year&gt;2017&lt;/Year&gt;&lt;RecNum&gt;484&lt;/RecNum&gt;&lt;DisplayText&gt;(Rodić and Wilson, 2017)&lt;/DisplayText&gt;&lt;record&gt;&lt;rec-number&gt;484&lt;/rec-number&gt;&lt;foreign-keys&gt;&lt;key app="EN" db-id="20tredwetsdxf3epftppt9wc5rz2dr5ed29w" timestamp="1664789477"&gt;484&lt;/key&gt;&lt;/foreign-keys&gt;&lt;ref-type name="Electronic Article"&gt;43&lt;/ref-type&gt;&lt;contributors&gt;&lt;authors&gt;&lt;author&gt;Rodić, Ljiljana&lt;/author&gt;&lt;author&gt;Wilson, David C.&lt;/author&gt;&lt;/authors&gt;&lt;/contributors&gt;&lt;titles&gt;&lt;title&gt;Resolving Governance Issues to Achieve Priority Sustainable Development Goals Related to Solid Waste Management in Developing Countries&lt;/title&gt;&lt;secondary-title&gt;Sustainability&lt;/secondary-title&gt;&lt;/titles&gt;&lt;periodical&gt;&lt;full-title&gt;Sustainability&lt;/full-title&gt;&lt;/periodical&gt;&lt;volume&gt;9&lt;/volume&gt;&lt;number&gt;3&lt;/number&gt;&lt;keywords&gt;&lt;keyword&gt;solid waste management&lt;/keyword&gt;&lt;keyword&gt;governance&lt;/keyword&gt;&lt;keyword&gt;developing countries&lt;/keyword&gt;&lt;keyword&gt;Sustainable Development Goals (SDGs)&lt;/keyword&gt;&lt;keyword&gt;waste collection&lt;/keyword&gt;&lt;keyword&gt;waste disposal&lt;/keyword&gt;&lt;/keywords&gt;&lt;dates&gt;&lt;year&gt;2017&lt;/year&gt;&lt;/dates&gt;&lt;isbn&gt;2071-1050&lt;/isbn&gt;&lt;urls&gt;&lt;/urls&gt;&lt;electronic-resource-num&gt;10.3390/su9030404&lt;/electronic-resource-num&gt;&lt;/record&gt;&lt;/Cite&gt;&lt;/EndNote&gt;</w:instrText>
      </w:r>
      <w:r w:rsidR="00D6585F">
        <w:fldChar w:fldCharType="separate"/>
      </w:r>
      <w:r w:rsidR="00D6585F">
        <w:rPr>
          <w:noProof/>
        </w:rPr>
        <w:t>(Rodić and Wilson, 2017)</w:t>
      </w:r>
      <w:r w:rsidR="00D6585F">
        <w:fldChar w:fldCharType="end"/>
      </w:r>
      <w:r w:rsidR="00D6585F">
        <w:t xml:space="preserve"> identified no explicit relationship between solid waste (SW) and SDG6.  </w:t>
      </w:r>
      <w:r w:rsidR="00A34486">
        <w:t xml:space="preserve">Empirical studies of SDG synergies and trade-offs have analysed </w:t>
      </w:r>
      <w:r w:rsidR="009C1A7A">
        <w:t>pre-designed</w:t>
      </w:r>
      <w:r w:rsidR="00A34486">
        <w:t xml:space="preserve">, national-level SDG indicators </w:t>
      </w:r>
      <w:r w:rsidR="00A34486">
        <w:fldChar w:fldCharType="begin">
          <w:fldData xml:space="preserve">PEVuZE5vdGU+PENpdGU+PEF1dGhvcj5QcmFkaGFuPC9BdXRob3I+PFllYXI+MjAxNzwvWWVhcj48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</w:fldData>
        </w:fldChar>
      </w:r>
      <w:r w:rsidR="00A34486">
        <w:instrText xml:space="preserve"> ADDIN EN.CITE </w:instrText>
      </w:r>
      <w:r w:rsidR="00A34486">
        <w:fldChar w:fldCharType="begin">
          <w:fldData xml:space="preserve">PEVuZE5vdGU+PENpdGU+PEF1dGhvcj5QcmFkaGFuPC9BdXRob3I+PFllYXI+MjAxNzwvWWVhcj48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</w:fldData>
        </w:fldChar>
      </w:r>
      <w:r w:rsidR="00A34486">
        <w:instrText xml:space="preserve"> ADDIN EN.CITE.DATA </w:instrText>
      </w:r>
      <w:r w:rsidR="00A34486">
        <w:fldChar w:fldCharType="end"/>
      </w:r>
      <w:r w:rsidR="00A34486">
        <w:fldChar w:fldCharType="separate"/>
      </w:r>
      <w:r w:rsidR="00A34486">
        <w:rPr>
          <w:noProof/>
        </w:rPr>
        <w:t>(Pradhan et al., 2017, Kroll et al., 2019, Lusseau and Mancini, 2019)</w:t>
      </w:r>
      <w:r w:rsidR="00A34486">
        <w:fldChar w:fldCharType="end"/>
      </w:r>
      <w:r w:rsidR="009C1A7A">
        <w:t>, but not constructed new indicators</w:t>
      </w:r>
      <w:r w:rsidR="00A34486">
        <w:t xml:space="preserve">. </w:t>
      </w:r>
      <w:r w:rsidR="0004782A">
        <w:t>In this study</w:t>
      </w:r>
      <w:r w:rsidR="00A34486">
        <w:t xml:space="preserve">, we use currently available household survey micro-data to construct new indicators to capture SW-WASH SDG interactions. </w:t>
      </w:r>
    </w:p>
    <w:p w14:paraId="5201729F" w14:textId="531F6632" w:rsidR="00BF7D2D" w:rsidRDefault="00514106" w:rsidP="0034176F">
      <w:r>
        <w:t>It has been</w:t>
      </w:r>
      <w:r w:rsidR="00BF7D2D">
        <w:t xml:space="preserve"> argued that solid waste management </w:t>
      </w:r>
      <w:r w:rsidR="00C77865">
        <w:t xml:space="preserve">(SWM) </w:t>
      </w:r>
      <w:r w:rsidR="00BF7D2D">
        <w:t xml:space="preserve">should be integrated within WASH for service delivery, because of synergies between </w:t>
      </w:r>
      <w:r w:rsidR="00311DA4">
        <w:t>SWM</w:t>
      </w:r>
      <w:r w:rsidR="00F9641C">
        <w:t>, water, and sanitation</w:t>
      </w:r>
      <w:r w:rsidR="00BF7D2D">
        <w:t xml:space="preserve"> </w:t>
      </w:r>
      <w:r w:rsidR="00BF7D2D">
        <w:fldChar w:fldCharType="begin"/>
      </w:r>
      <w:r w:rsidR="00BF7D2D">
        <w:instrText xml:space="preserve"> ADDIN EN.CITE &lt;EndNote&gt;&lt;Cite&gt;&lt;Author&gt;Narayan&lt;/Author&gt;&lt;Year&gt;2021&lt;/Year&gt;&lt;RecNum&gt;348&lt;/RecNum&gt;&lt;DisplayText&gt;(Narayan et al., 2021)&lt;/DisplayText&gt;&lt;record&gt;&lt;rec-number&gt;348&lt;/rec-number&gt;&lt;foreign-keys&gt;&lt;key app="EN" db-id="20tredwetsdxf3epftppt9wc5rz2dr5ed29w" timestamp="1638988454"&gt;348&lt;/key&gt;&lt;/foreign-keys&gt;&lt;ref-type name="Journal Article"&gt;17&lt;/ref-type&gt;&lt;contributors&gt;&lt;authors&gt;&lt;author&gt;Narayan, Abishek Sankara&lt;/author&gt;&lt;author&gt;Marks, Sara J.&lt;/author&gt;&lt;author&gt;Meierhofer, Regula&lt;/author&gt;&lt;author&gt;Strande, Linda&lt;/author&gt;&lt;author&gt;Tilley, Elizabeth&lt;/author&gt;&lt;author&gt;Zurbrügg, Christian&lt;/author&gt;&lt;author&gt;Lüthi, Christoph&lt;/author&gt;&lt;/authors&gt;&lt;/contributors&gt;&lt;titles&gt;&lt;title&gt;Advancements in and Integration of Water, Sanitation, and Solid Waste for Low- and Middle-Income Countries&lt;/title&gt;&lt;secondary-title&gt;Annual Review of Environment and Resources&lt;/secondary-title&gt;&lt;/titles&gt;&lt;periodical&gt;&lt;full-title&gt;Annual Review of Environment and Resources&lt;/full-title&gt;&lt;/periodical&gt;&lt;pages&gt;193-219&lt;/pages&gt;&lt;volume&gt;46&lt;/volume&gt;&lt;number&gt;1&lt;/number&gt;&lt;dates&gt;&lt;year&gt;2021&lt;/year&gt;&lt;pub-dates&gt;&lt;date&gt;2021/10/18&lt;/date&gt;&lt;/pub-dates&gt;&lt;/dates&gt;&lt;publisher&gt;Annual Reviews&lt;/publisher&gt;&lt;isbn&gt;1543-5938&lt;/isbn&gt;&lt;urls&gt;&lt;related-urls&gt;&lt;url&gt;https://doi.org/10.1146/annurev-environ-030620-042304&lt;/url&gt;&lt;/related-urls&gt;&lt;/urls&gt;&lt;electronic-resource-num&gt;10.1146/annurev-environ-030620-042304&lt;/electronic-resource-num&gt;&lt;access-date&gt;2021/12/08&lt;/access-date&gt;&lt;/record&gt;&lt;/Cite&gt;&lt;/EndNote&gt;</w:instrText>
      </w:r>
      <w:r w:rsidR="00BF7D2D">
        <w:fldChar w:fldCharType="separate"/>
      </w:r>
      <w:r w:rsidR="00BF7D2D">
        <w:rPr>
          <w:noProof/>
        </w:rPr>
        <w:t>(Narayan et al., 2021)</w:t>
      </w:r>
      <w:r w:rsidR="00BF7D2D">
        <w:fldChar w:fldCharType="end"/>
      </w:r>
      <w:r w:rsidR="00BF7D2D">
        <w:t xml:space="preserve">.  </w:t>
      </w:r>
      <w:r w:rsidR="00765671">
        <w:t xml:space="preserve">Synergies </w:t>
      </w:r>
      <w:r w:rsidR="00F7097C">
        <w:t>include c</w:t>
      </w:r>
      <w:r w:rsidR="00216415">
        <w:t xml:space="preserve">ommonalities in </w:t>
      </w:r>
      <w:r w:rsidR="00F9641C">
        <w:t xml:space="preserve">the </w:t>
      </w:r>
      <w:r w:rsidR="000660A8">
        <w:t>service delivery cha</w:t>
      </w:r>
      <w:r w:rsidR="00F9641C">
        <w:t xml:space="preserve">ins that </w:t>
      </w:r>
      <w:r w:rsidR="0099588B">
        <w:t xml:space="preserve">provide water to </w:t>
      </w:r>
      <w:r w:rsidR="00F9641C">
        <w:t xml:space="preserve">remove </w:t>
      </w:r>
      <w:r w:rsidR="0099588B">
        <w:t>excreta and waste from communities</w:t>
      </w:r>
      <w:r w:rsidR="00F67406">
        <w:t xml:space="preserve">, and </w:t>
      </w:r>
      <w:r w:rsidR="00A6558C">
        <w:t>potential for sharing innovative</w:t>
      </w:r>
      <w:r w:rsidR="003B7690">
        <w:t xml:space="preserve"> </w:t>
      </w:r>
      <w:r w:rsidR="00F0375C">
        <w:t>emerging</w:t>
      </w:r>
      <w:r w:rsidR="000660A8">
        <w:t xml:space="preserve"> technologies and planning</w:t>
      </w:r>
      <w:r w:rsidR="00A6558C">
        <w:t xml:space="preserve"> approaches</w:t>
      </w:r>
      <w:r w:rsidR="00311DA4">
        <w:t xml:space="preserve"> </w:t>
      </w:r>
      <w:r w:rsidR="00311DA4">
        <w:fldChar w:fldCharType="begin"/>
      </w:r>
      <w:r w:rsidR="00311DA4">
        <w:instrText xml:space="preserve"> ADDIN EN.CITE &lt;EndNote&gt;&lt;Cite&gt;&lt;Author&gt;Narayan&lt;/Author&gt;&lt;Year&gt;2021&lt;/Year&gt;&lt;RecNum&gt;348&lt;/RecNum&gt;&lt;DisplayText&gt;(Narayan et al., 2021)&lt;/DisplayText&gt;&lt;record&gt;&lt;rec-number&gt;348&lt;/rec-number&gt;&lt;foreign-keys&gt;&lt;key app="EN" db-id="20tredwetsdxf3epftppt9wc5rz2dr5ed29w" timestamp="1638988454"&gt;348&lt;/key&gt;&lt;/foreign-keys&gt;&lt;ref-type name="Journal Article"&gt;17&lt;/ref-type&gt;&lt;contributors&gt;&lt;authors&gt;&lt;author&gt;Narayan, Abishek Sankara&lt;/author&gt;&lt;author&gt;Marks, Sara J.&lt;/author&gt;&lt;author&gt;Meierhofer, Regula&lt;/author&gt;&lt;author&gt;Strande, Linda&lt;/author&gt;&lt;author&gt;Tilley, Elizabeth&lt;/author&gt;&lt;author&gt;Zurbrügg, Christian&lt;/author&gt;&lt;author&gt;Lüthi, Christoph&lt;/author&gt;&lt;/authors&gt;&lt;/contributors&gt;&lt;titles&gt;&lt;title&gt;Advancements in and Integration of Water, Sanitation, and Solid Waste for Low- and Middle-Income Countries&lt;/title&gt;&lt;secondary-title&gt;Annual Review of Environment and Resources&lt;/secondary-title&gt;&lt;/titles&gt;&lt;periodical&gt;&lt;full-title&gt;Annual Review of Environment and Resources&lt;/full-title&gt;&lt;/periodical&gt;&lt;pages&gt;193-219&lt;/pages&gt;&lt;volume&gt;46&lt;/volume&gt;&lt;number&gt;1&lt;/number&gt;&lt;dates&gt;&lt;year&gt;2021&lt;/year&gt;&lt;pub-dates&gt;&lt;date&gt;2021/10/18&lt;/date&gt;&lt;/pub-dates&gt;&lt;/dates&gt;&lt;publisher&gt;Annual Reviews&lt;/publisher&gt;&lt;isbn&gt;1543-5938&lt;/isbn&gt;&lt;urls&gt;&lt;related-urls&gt;&lt;url&gt;https://doi.org/10.1146/annurev-environ-030620-042304&lt;/url&gt;&lt;/related-urls&gt;&lt;/urls&gt;&lt;electronic-resource-num&gt;10.1146/annurev-environ-030620-042304&lt;/electronic-resource-num&gt;&lt;access-date&gt;2021/12/08&lt;/access-date&gt;&lt;/record&gt;&lt;/Cite&gt;&lt;/EndNote&gt;</w:instrText>
      </w:r>
      <w:r w:rsidR="00311DA4">
        <w:fldChar w:fldCharType="separate"/>
      </w:r>
      <w:r w:rsidR="00311DA4">
        <w:rPr>
          <w:noProof/>
        </w:rPr>
        <w:t>(Narayan et al., 2021)</w:t>
      </w:r>
      <w:r w:rsidR="00311DA4">
        <w:fldChar w:fldCharType="end"/>
      </w:r>
      <w:r w:rsidR="000660A8">
        <w:t>.</w:t>
      </w:r>
      <w:r w:rsidR="00E86FE8">
        <w:t xml:space="preserve">  </w:t>
      </w:r>
      <w:r w:rsidR="00AF452D">
        <w:t>W</w:t>
      </w:r>
      <w:r w:rsidR="00BF7D2D">
        <w:t xml:space="preserve">e </w:t>
      </w:r>
      <w:r w:rsidR="00BA331C">
        <w:t>also</w:t>
      </w:r>
      <w:r w:rsidR="00BF7D2D">
        <w:t xml:space="preserve"> </w:t>
      </w:r>
      <w:r w:rsidR="00BA331C">
        <w:t>argue</w:t>
      </w:r>
      <w:r w:rsidR="00BF7D2D">
        <w:t xml:space="preserve"> for integration of </w:t>
      </w:r>
      <w:r>
        <w:t xml:space="preserve">SWM </w:t>
      </w:r>
      <w:r w:rsidR="00BF7D2D">
        <w:t>with WASH</w:t>
      </w:r>
      <w:r w:rsidR="00D24F21">
        <w:t xml:space="preserve">, but from </w:t>
      </w:r>
      <w:r w:rsidR="007079FA">
        <w:t xml:space="preserve">the perspective of </w:t>
      </w:r>
      <w:r w:rsidR="00D24F21">
        <w:t>urban household</w:t>
      </w:r>
      <w:r w:rsidR="007079FA">
        <w:t>s as service users</w:t>
      </w:r>
      <w:r w:rsidR="00DD0079">
        <w:t xml:space="preserve"> rather than service provider</w:t>
      </w:r>
      <w:r w:rsidR="007079FA">
        <w:t>s</w:t>
      </w:r>
      <w:r w:rsidR="00EC5FDD">
        <w:t>.</w:t>
      </w:r>
      <w:r w:rsidR="003C5CE8">
        <w:t xml:space="preserve"> </w:t>
      </w:r>
      <w:r w:rsidR="00E70DE1">
        <w:t>We</w:t>
      </w:r>
      <w:r w:rsidR="004D7E10">
        <w:t xml:space="preserve"> also</w:t>
      </w:r>
      <w:r w:rsidR="00E70DE1">
        <w:t xml:space="preserve"> draw</w:t>
      </w:r>
      <w:r w:rsidR="007F6D5B">
        <w:t xml:space="preserve"> on proposals</w:t>
      </w:r>
      <w:r w:rsidR="00831609">
        <w:t xml:space="preserve"> </w:t>
      </w:r>
      <w:r w:rsidR="00833CEA">
        <w:t>for SWM planning in low</w:t>
      </w:r>
      <w:r w:rsidR="004D7E10">
        <w:t>- and middle-income countries (LMICs)</w:t>
      </w:r>
      <w:r w:rsidR="007F6D5B">
        <w:t xml:space="preserve"> to widen </w:t>
      </w:r>
      <w:r w:rsidR="004E023F">
        <w:t>systems</w:t>
      </w:r>
      <w:r w:rsidR="00886AC5">
        <w:t xml:space="preserve"> thinking</w:t>
      </w:r>
      <w:r w:rsidR="004E023F">
        <w:t xml:space="preserve"> boundaries beyond </w:t>
      </w:r>
      <w:r w:rsidR="00F0083D">
        <w:t>technical SWM to incorporate socio-economic aspects of urbanisation</w:t>
      </w:r>
      <w:r w:rsidR="004B1D48">
        <w:t xml:space="preserve"> </w:t>
      </w:r>
      <w:r w:rsidR="004B1D48">
        <w:fldChar w:fldCharType="begin"/>
      </w:r>
      <w:r w:rsidR="004B1D48">
        <w:instrText xml:space="preserve"> ADDIN EN.CITE &lt;EndNote&gt;&lt;Cite&gt;&lt;Author&gt;Marshall&lt;/Author&gt;&lt;Year&gt;2013&lt;/Year&gt;&lt;RecNum&gt;3348&lt;/RecNum&gt;&lt;DisplayText&gt;(Marshall and Farahbakhsh, 2013)&lt;/DisplayText&gt;&lt;record&gt;&lt;rec-number&gt;3348&lt;/rec-number&gt;&lt;foreign-keys&gt;&lt;key app="EN" db-id="20tredwetsdxf3epftppt9wc5rz2dr5ed29w" timestamp="1712915999"&gt;3348&lt;/key&gt;&lt;/foreign-keys&gt;&lt;ref-type name="Journal Article"&gt;17&lt;/ref-type&gt;&lt;contributors&gt;&lt;authors&gt;&lt;author&gt;Marshall, Rachael E.&lt;/author&gt;&lt;author&gt;Farahbakhsh, Khosrow&lt;/author&gt;&lt;/authors&gt;&lt;/contributors&gt;&lt;titles&gt;&lt;title&gt;Systems approaches to integrated solid waste management in developing countries&lt;/title&gt;&lt;secondary-title&gt;Waste Management&lt;/secondary-title&gt;&lt;/titles&gt;&lt;periodical&gt;&lt;full-title&gt;Waste Management&lt;/full-title&gt;&lt;/periodical&gt;&lt;pages&gt;988-1003&lt;/pages&gt;&lt;volume&gt;33&lt;/volume&gt;&lt;number&gt;4&lt;/number&gt;&lt;keywords&gt;&lt;keyword&gt;Systems approaches&lt;/keyword&gt;&lt;keyword&gt;Integrated solid waste management&lt;/keyword&gt;&lt;keyword&gt;Developing countries&lt;/keyword&gt;&lt;keyword&gt;Industrialized countries&lt;/keyword&gt;&lt;keyword&gt;Post-normal science&lt;/keyword&gt;&lt;keyword&gt;Complex adaptive systems&lt;/keyword&gt;&lt;/keywords&gt;&lt;dates&gt;&lt;year&gt;2013&lt;/year&gt;&lt;pub-dates&gt;&lt;date&gt;2013/04/01/&lt;/date&gt;&lt;/pub-dates&gt;&lt;/dates&gt;&lt;isbn&gt;0956-053X&lt;/isbn&gt;&lt;urls&gt;&lt;related-urls&gt;&lt;url&gt;https://www.sciencedirect.com/science/article/pii/S0956053X13000032&lt;/url&gt;&lt;/related-urls&gt;&lt;/urls&gt;&lt;electronic-resource-num&gt;https://doi.org/10.1016/j.wasman.2012.12.023&lt;/electronic-resource-num&gt;&lt;/record&gt;&lt;/Cite&gt;&lt;/EndNote&gt;</w:instrText>
      </w:r>
      <w:r w:rsidR="004B1D48">
        <w:fldChar w:fldCharType="separate"/>
      </w:r>
      <w:r w:rsidR="004B1D48">
        <w:rPr>
          <w:noProof/>
        </w:rPr>
        <w:t>(Marshall and Farahbakhsh, 2013)</w:t>
      </w:r>
      <w:r w:rsidR="004B1D48">
        <w:fldChar w:fldCharType="end"/>
      </w:r>
      <w:r w:rsidR="00F0083D">
        <w:t xml:space="preserve">. </w:t>
      </w:r>
      <w:r w:rsidR="00F67406">
        <w:t>W</w:t>
      </w:r>
      <w:r w:rsidR="003C5CE8">
        <w:t>e address the following questions:</w:t>
      </w:r>
    </w:p>
    <w:p w14:paraId="0181C84D" w14:textId="3567673E" w:rsidR="005D1D08" w:rsidRDefault="005D1D08" w:rsidP="005D1D08">
      <w:pPr>
        <w:pStyle w:val="ListParagraph"/>
        <w:numPr>
          <w:ilvl w:val="0"/>
          <w:numId w:val="5"/>
        </w:numPr>
      </w:pPr>
      <w:r>
        <w:t xml:space="preserve">What inter-connections exist between </w:t>
      </w:r>
      <w:r w:rsidR="00514106">
        <w:t xml:space="preserve">SWM </w:t>
      </w:r>
      <w:r>
        <w:t xml:space="preserve">and WASH from the perspective of urban households?  </w:t>
      </w:r>
    </w:p>
    <w:p w14:paraId="6AEDD02B" w14:textId="5AF07596" w:rsidR="005D1D08" w:rsidRDefault="005D1D08" w:rsidP="005D1D08">
      <w:pPr>
        <w:pStyle w:val="ListParagraph"/>
        <w:numPr>
          <w:ilvl w:val="0"/>
          <w:numId w:val="5"/>
        </w:numPr>
      </w:pPr>
      <w:r>
        <w:t xml:space="preserve">To what extent have these inter-connections </w:t>
      </w:r>
      <w:r w:rsidR="00F67406">
        <w:t xml:space="preserve">changed </w:t>
      </w:r>
      <w:r>
        <w:t>over time?</w:t>
      </w:r>
    </w:p>
    <w:p w14:paraId="4057E32E" w14:textId="636535AF" w:rsidR="005D1D08" w:rsidRDefault="005D1D08" w:rsidP="005D1D08">
      <w:pPr>
        <w:pStyle w:val="ListParagraph"/>
        <w:numPr>
          <w:ilvl w:val="0"/>
          <w:numId w:val="5"/>
        </w:numPr>
      </w:pPr>
      <w:r>
        <w:t xml:space="preserve">To what extent </w:t>
      </w:r>
      <w:r w:rsidR="00BF2D05">
        <w:t>do</w:t>
      </w:r>
      <w:r>
        <w:t xml:space="preserve"> the </w:t>
      </w:r>
      <w:r w:rsidR="00BF2D05">
        <w:t>urban populations</w:t>
      </w:r>
      <w:r>
        <w:t xml:space="preserve"> </w:t>
      </w:r>
      <w:r w:rsidR="00896874">
        <w:t xml:space="preserve">lacking </w:t>
      </w:r>
      <w:r w:rsidR="00F31B29">
        <w:t xml:space="preserve">basic </w:t>
      </w:r>
      <w:r w:rsidR="00C070D7">
        <w:t xml:space="preserve">WASH also lack </w:t>
      </w:r>
      <w:r w:rsidR="000C4DEF">
        <w:t xml:space="preserve">SW </w:t>
      </w:r>
      <w:r w:rsidR="00B61221">
        <w:t xml:space="preserve">collection </w:t>
      </w:r>
      <w:r>
        <w:t>services?</w:t>
      </w:r>
    </w:p>
    <w:p w14:paraId="06B32DC3" w14:textId="782FBF96" w:rsidR="005D1D08" w:rsidRDefault="005D1D08" w:rsidP="005D1D08">
      <w:pPr>
        <w:pStyle w:val="ListParagraph"/>
        <w:numPr>
          <w:ilvl w:val="0"/>
          <w:numId w:val="5"/>
        </w:numPr>
      </w:pPr>
      <w:r>
        <w:t xml:space="preserve">How can existing household survey and census </w:t>
      </w:r>
      <w:r w:rsidR="00DB4DAE">
        <w:t>micro-</w:t>
      </w:r>
      <w:r>
        <w:t xml:space="preserve">data be used to monitor inter-connections between WASH and </w:t>
      </w:r>
      <w:r w:rsidR="00461932">
        <w:t xml:space="preserve">municipal </w:t>
      </w:r>
      <w:r w:rsidR="00B27C2D">
        <w:t>SWM</w:t>
      </w:r>
      <w:r>
        <w:t>?</w:t>
      </w:r>
    </w:p>
    <w:p w14:paraId="33DA8283" w14:textId="7C251249" w:rsidR="00356AAA" w:rsidRDefault="00356AAA" w:rsidP="00F36A7F">
      <w:pPr>
        <w:pStyle w:val="Heading2"/>
        <w:numPr>
          <w:ilvl w:val="0"/>
          <w:numId w:val="8"/>
        </w:numPr>
      </w:pPr>
      <w:r>
        <w:lastRenderedPageBreak/>
        <w:t>The WASH-</w:t>
      </w:r>
      <w:r w:rsidR="00B27C2D">
        <w:t>SWM</w:t>
      </w:r>
      <w:r>
        <w:t xml:space="preserve"> nexus</w:t>
      </w:r>
      <w:r w:rsidR="00CB52FA">
        <w:t xml:space="preserve">: inter-connections affecting urban </w:t>
      </w:r>
      <w:r w:rsidR="0038130D">
        <w:t>health</w:t>
      </w:r>
      <w:r w:rsidR="00F73E6C">
        <w:t>.</w:t>
      </w:r>
    </w:p>
    <w:p w14:paraId="34612DB4" w14:textId="10560EDF" w:rsidR="00AA2E18" w:rsidRDefault="00F67406" w:rsidP="00356AAA">
      <w:r>
        <w:t>A</w:t>
      </w:r>
      <w:r w:rsidR="00BF51A6">
        <w:t xml:space="preserve"> nexus </w:t>
      </w:r>
      <w:r>
        <w:t xml:space="preserve">is </w:t>
      </w:r>
      <w:r w:rsidR="00BF51A6">
        <w:t xml:space="preserve">where feedback loops between system components lead to trade-offs and synergies that are not apparent from studying each component in isolation </w:t>
      </w:r>
      <w:r w:rsidR="00BF51A6">
        <w:fldChar w:fldCharType="begin"/>
      </w:r>
      <w:r w:rsidR="00BF51A6">
        <w:instrText xml:space="preserve"> ADDIN EN.CITE &lt;EndNote&gt;&lt;Cite&gt;&lt;Author&gt;Zhang&lt;/Author&gt;&lt;Year&gt;2018&lt;/Year&gt;&lt;RecNum&gt;3215&lt;/RecNum&gt;&lt;DisplayText&gt;(Zhang et al., 2018)&lt;/DisplayText&gt;&lt;record&gt;&lt;rec-number&gt;3215&lt;/rec-number&gt;&lt;foreign-keys&gt;&lt;key app="EN" db-id="20tredwetsdxf3epftppt9wc5rz2dr5ed29w" timestamp="1691661276"&gt;3215&lt;/key&gt;&lt;/foreign-keys&gt;&lt;ref-type name="Journal Article"&gt;17&lt;/ref-type&gt;&lt;contributors&gt;&lt;authors&gt;&lt;author&gt;Zhang, Chi&lt;/author&gt;&lt;author&gt;Chen, Xiaoxian&lt;/author&gt;&lt;author&gt;Li, Yu&lt;/author&gt;&lt;author&gt;Ding, Wei&lt;/author&gt;&lt;author&gt;Fu, Guangtao&lt;/author&gt;&lt;/authors&gt;&lt;/contributors&gt;&lt;titles&gt;&lt;title&gt;Water-energy-food nexus: Concepts, questions and methodologies&lt;/title&gt;&lt;secondary-title&gt;Journal of Cleaner Production&lt;/secondary-title&gt;&lt;/titles&gt;&lt;periodical&gt;&lt;full-title&gt;Journal of Cleaner Production&lt;/full-title&gt;&lt;/periodical&gt;&lt;pages&gt;625-639&lt;/pages&gt;&lt;volume&gt;195&lt;/volume&gt;&lt;keywords&gt;&lt;keyword&gt;Water-energy-food nexus&lt;/keyword&gt;&lt;keyword&gt;Definitions&lt;/keyword&gt;&lt;keyword&gt;Research questions&lt;/keyword&gt;&lt;keyword&gt;Uncertainty&lt;/keyword&gt;&lt;keyword&gt;System evaluation&lt;/keyword&gt;&lt;/keywords&gt;&lt;dates&gt;&lt;year&gt;2018&lt;/year&gt;&lt;pub-dates&gt;&lt;date&gt;2018/09/10/&lt;/date&gt;&lt;/pub-dates&gt;&lt;/dates&gt;&lt;isbn&gt;0959-6526&lt;/isbn&gt;&lt;urls&gt;&lt;related-urls&gt;&lt;url&gt;https://www.sciencedirect.com/science/article/pii/S0959652618315403&lt;/url&gt;&lt;/related-urls&gt;&lt;/urls&gt;&lt;electronic-resource-num&gt;https://doi.org/10.1016/j.jclepro.2018.05.194&lt;/electronic-resource-num&gt;&lt;/record&gt;&lt;/Cite&gt;&lt;/EndNote&gt;</w:instrText>
      </w:r>
      <w:r w:rsidR="00BF51A6">
        <w:fldChar w:fldCharType="separate"/>
      </w:r>
      <w:r w:rsidR="00BF51A6">
        <w:rPr>
          <w:noProof/>
        </w:rPr>
        <w:t>(Zhang et al., 2018)</w:t>
      </w:r>
      <w:r w:rsidR="00BF51A6">
        <w:fldChar w:fldCharType="end"/>
      </w:r>
      <w:r w:rsidR="00BF51A6">
        <w:t xml:space="preserve">. </w:t>
      </w:r>
      <w:r w:rsidR="00730282">
        <w:t xml:space="preserve">Improper SWM has multiple health impacts, including pulmonary diseases linked to pollutants from waste burning, diarrhoeal and vector-borne diseases such as hanta virus transmission via rats, and injury to waste collectors </w:t>
      </w:r>
      <w:r w:rsidR="00730282">
        <w:fldChar w:fldCharType="begin"/>
      </w:r>
      <w:r w:rsidR="00730282">
        <w:instrText xml:space="preserve"> ADDIN EN.CITE &lt;EndNote&gt;&lt;Cite&gt;&lt;Author&gt;Vinti&lt;/Author&gt;&lt;Year&gt;2021&lt;/Year&gt;&lt;RecNum&gt;3238&lt;/RecNum&gt;&lt;DisplayText&gt;(Vinti et al., 2021)&lt;/DisplayText&gt;&lt;record&gt;&lt;rec-number&gt;3238&lt;/rec-number&gt;&lt;foreign-keys&gt;&lt;key app="EN" db-id="20tredwetsdxf3epftppt9wc5rz2dr5ed29w" timestamp="1692180954"&gt;3238&lt;/key&gt;&lt;/foreign-keys&gt;&lt;ref-type name="Electronic Article"&gt;43&lt;/ref-type&gt;&lt;contributors&gt;&lt;authors&gt;&lt;author&gt;Vinti, Giovanni&lt;/author&gt;&lt;author&gt;Bauza, Valerie&lt;/author&gt;&lt;author&gt;Clasen, Thomas&lt;/author&gt;&lt;author&gt;Medlicott, Kate&lt;/author&gt;&lt;author&gt;Tudor, Terry&lt;/author&gt;&lt;author&gt;Zurbrügg, Christian&lt;/author&gt;&lt;author&gt;Vaccari, Mentore&lt;/author&gt;&lt;/authors&gt;&lt;/contributors&gt;&lt;titles&gt;&lt;title&gt;Municipal Solid Waste Management and Adverse Health Outcomes: A Systematic Review&lt;/title&gt;&lt;secondary-title&gt;International Journal of Environmental Research and Public Health&lt;/secondary-title&gt;&lt;/titles&gt;&lt;periodical&gt;&lt;full-title&gt;International Journal of Environmental Research and Public Health&lt;/full-title&gt;&lt;/periodical&gt;&lt;volume&gt;18&lt;/volume&gt;&lt;number&gt;8&lt;/number&gt;&lt;keywords&gt;&lt;keyword&gt;MSW&lt;/keyword&gt;&lt;keyword&gt;public health&lt;/keyword&gt;&lt;keyword&gt;epidemiology&lt;/keyword&gt;&lt;keyword&gt;PRISMA guidelines&lt;/keyword&gt;&lt;/keywords&gt;&lt;dates&gt;&lt;year&gt;2021&lt;/year&gt;&lt;/dates&gt;&lt;isbn&gt;1660-4601&lt;/isbn&gt;&lt;urls&gt;&lt;/urls&gt;&lt;electronic-resource-num&gt;10.3390/ijerph18084331&lt;/electronic-resource-num&gt;&lt;/record&gt;&lt;/Cite&gt;&lt;/EndNote&gt;</w:instrText>
      </w:r>
      <w:r w:rsidR="00730282">
        <w:fldChar w:fldCharType="separate"/>
      </w:r>
      <w:r w:rsidR="00730282">
        <w:rPr>
          <w:noProof/>
        </w:rPr>
        <w:t>(Vinti et al., 2021)</w:t>
      </w:r>
      <w:r w:rsidR="00730282">
        <w:fldChar w:fldCharType="end"/>
      </w:r>
      <w:r w:rsidR="00730282">
        <w:t xml:space="preserve">. Among these diverse health </w:t>
      </w:r>
      <w:r w:rsidR="00BA3486">
        <w:t>impacts</w:t>
      </w:r>
      <w:r w:rsidR="00730282">
        <w:t xml:space="preserve">, we examine SWM-WASH interactions affecting household diarrhoeal disease risk as a persistent top five cause of global child morbidity and mortality since 1990 </w:t>
      </w:r>
      <w:r w:rsidR="00730282">
        <w:fldChar w:fldCharType="begin">
          <w:fldData xml:space="preserve">PEVuZE5vdGU+PENpdGU+PEF1dGhvcj5Ucm9lZ2VyPC9BdXRob3I+PFllYXI+MjAxODwvWWVhcj48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</w:fldData>
        </w:fldChar>
      </w:r>
      <w:r w:rsidR="00730282">
        <w:instrText xml:space="preserve"> ADDIN EN.CITE </w:instrText>
      </w:r>
      <w:r w:rsidR="00730282">
        <w:fldChar w:fldCharType="begin">
          <w:fldData xml:space="preserve">PEVuZE5vdGU+PENpdGU+PEF1dGhvcj5Ucm9lZ2VyPC9BdXRob3I+PFllYXI+MjAxODwvWWVhcj48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</w:fldData>
        </w:fldChar>
      </w:r>
      <w:r w:rsidR="00730282">
        <w:instrText xml:space="preserve"> ADDIN EN.CITE.DATA </w:instrText>
      </w:r>
      <w:r w:rsidR="00730282">
        <w:fldChar w:fldCharType="end"/>
      </w:r>
      <w:r w:rsidR="00730282">
        <w:fldChar w:fldCharType="separate"/>
      </w:r>
      <w:r w:rsidR="00730282">
        <w:rPr>
          <w:noProof/>
        </w:rPr>
        <w:t>(Troeger et al., 2018)</w:t>
      </w:r>
      <w:r w:rsidR="00730282">
        <w:fldChar w:fldCharType="end"/>
      </w:r>
      <w:r w:rsidR="00730282">
        <w:t xml:space="preserve">. </w:t>
      </w:r>
      <w:r w:rsidR="001474AA">
        <w:t xml:space="preserve">The F-diagram has long been used to understand the transmission pathways by which WASH relates to health outcomes, particularly diarrhoeal disease </w:t>
      </w:r>
      <w:r w:rsidR="001474AA">
        <w:fldChar w:fldCharType="begin"/>
      </w:r>
      <w:r w:rsidR="001474AA">
        <w:instrText xml:space="preserve"> ADDIN EN.CITE &lt;EndNote&gt;&lt;Cite&gt;&lt;Author&gt;Wagner&lt;/Author&gt;&lt;Year&gt;1958&lt;/Year&gt;&lt;RecNum&gt;480&lt;/RecNum&gt;&lt;DisplayText&gt;(Wagner and Lanoix, 1958)&lt;/DisplayText&gt;&lt;record&gt;&lt;rec-number&gt;480&lt;/rec-number&gt;&lt;foreign-keys&gt;&lt;key app="EN" db-id="20tredwetsdxf3epftppt9wc5rz2dr5ed29w" timestamp="1664549177"&gt;480&lt;/key&gt;&lt;/foreign-keys&gt;&lt;ref-type name="Journal Article"&gt;17&lt;/ref-type&gt;&lt;contributors&gt;&lt;authors&gt;&lt;author&gt;Wagner, E.G.&lt;/author&gt;&lt;author&gt;Lanoix, J.N.&lt;/author&gt;&lt;/authors&gt;&lt;/contributors&gt;&lt;titles&gt;&lt;title&gt;Excreta disposal for rural areas and small communities&lt;/title&gt;&lt;secondary-title&gt;Monograph Series of the World Health Organization&lt;/secondary-title&gt;&lt;/titles&gt;&lt;periodical&gt;&lt;full-title&gt;Monograph Series of the World Health Organization&lt;/full-title&gt;&lt;/periodical&gt;&lt;pages&gt;1-182&lt;/pages&gt;&lt;volume&gt;39&lt;/volume&gt;&lt;dates&gt;&lt;year&gt;1958&lt;/year&gt;&lt;/dates&gt;&lt;urls&gt;&lt;/urls&gt;&lt;/record&gt;&lt;/Cite&gt;&lt;/EndNote&gt;</w:instrText>
      </w:r>
      <w:r w:rsidR="001474AA">
        <w:fldChar w:fldCharType="separate"/>
      </w:r>
      <w:r w:rsidR="001474AA">
        <w:rPr>
          <w:noProof/>
        </w:rPr>
        <w:t>(Wagner and Lanoix, 1958)</w:t>
      </w:r>
      <w:r w:rsidR="001474AA">
        <w:fldChar w:fldCharType="end"/>
      </w:r>
      <w:r w:rsidR="001474AA">
        <w:t xml:space="preserve">. </w:t>
      </w:r>
      <w:r w:rsidR="000840DE">
        <w:t>It</w:t>
      </w:r>
      <w:r w:rsidR="001474AA">
        <w:t xml:space="preserve"> originally emphasised faeces, flies, fingers, food, fluids and fields (soil), as transmission pathways and control points for bacterial pathogens</w:t>
      </w:r>
      <w:r w:rsidR="00AC022F">
        <w:t>.</w:t>
      </w:r>
      <w:r>
        <w:t xml:space="preserve"> </w:t>
      </w:r>
      <w:r w:rsidR="00AC022F">
        <w:t>L</w:t>
      </w:r>
      <w:r w:rsidR="001474AA">
        <w:t xml:space="preserve">ater versions </w:t>
      </w:r>
      <w:r>
        <w:t>added</w:t>
      </w:r>
      <w:r w:rsidR="001474AA">
        <w:t xml:space="preserve"> fomites and livestock </w:t>
      </w:r>
      <w:r w:rsidR="001474AA">
        <w:fldChar w:fldCharType="begin"/>
      </w:r>
      <w:r w:rsidR="001474AA">
        <w:instrText xml:space="preserve"> ADDIN EN.CITE &lt;EndNote&gt;&lt;Cite&gt;&lt;Author&gt;Penakalapati&lt;/Author&gt;&lt;Year&gt;2017&lt;/Year&gt;&lt;RecNum&gt;407&lt;/RecNum&gt;&lt;DisplayText&gt;(Penakalapati et al., 2017)&lt;/DisplayText&gt;&lt;record&gt;&lt;rec-number&gt;407&lt;/rec-number&gt;&lt;foreign-keys&gt;&lt;key app="EN" db-id="20tredwetsdxf3epftppt9wc5rz2dr5ed29w" timestamp="1642154877"&gt;407&lt;/key&gt;&lt;/foreign-keys&gt;&lt;ref-type name="Journal Article"&gt;17&lt;/ref-type&gt;&lt;contributors&gt;&lt;authors&gt;&lt;author&gt;Penakalapati, Gauthami&lt;/author&gt;&lt;author&gt;Swarthout, Jenna&lt;/author&gt;&lt;author&gt;Delahoy, Miranda J.&lt;/author&gt;&lt;author&gt;McAliley, Lydia&lt;/author&gt;&lt;author&gt;Wodnik, Breanna&lt;/author&gt;&lt;author&gt;Levy, Karen&lt;/author&gt;&lt;author&gt;Freeman, Matthew C.&lt;/author&gt;&lt;/authors&gt;&lt;/contributors&gt;&lt;titles&gt;&lt;title&gt;Exposure to Animal Feces and Human Health: A Systematic Review and Proposed Research Priorities&lt;/title&gt;&lt;secondary-title&gt;Environmental Science &amp;amp; Technology&lt;/secondary-title&gt;&lt;/titles&gt;&lt;periodical&gt;&lt;full-title&gt;Environmental Science &amp;amp; Technology&lt;/full-title&gt;&lt;/periodical&gt;&lt;pages&gt;11537-11552&lt;/pages&gt;&lt;volume&gt;51&lt;/volume&gt;&lt;number&gt;20&lt;/number&gt;&lt;dates&gt;&lt;year&gt;2017&lt;/year&gt;&lt;pub-dates&gt;&lt;date&gt;2017/10/17&lt;/date&gt;&lt;/pub-dates&gt;&lt;/dates&gt;&lt;publisher&gt;American Chemical Society&lt;/publisher&gt;&lt;isbn&gt;0013-936X&lt;/isbn&gt;&lt;urls&gt;&lt;related-urls&gt;&lt;url&gt;https://doi.org/10.1021/acs.est.7b02811&lt;/url&gt;&lt;/related-urls&gt;&lt;/urls&gt;&lt;electronic-resource-num&gt;10.1021/acs.est.7b02811&lt;/electronic-resource-num&gt;&lt;/record&gt;&lt;/Cite&gt;&lt;/EndNote&gt;</w:instrText>
      </w:r>
      <w:r w:rsidR="001474AA">
        <w:fldChar w:fldCharType="separate"/>
      </w:r>
      <w:r w:rsidR="001474AA">
        <w:rPr>
          <w:noProof/>
        </w:rPr>
        <w:t>(Penakalapati et al., 2017)</w:t>
      </w:r>
      <w:r w:rsidR="001474AA">
        <w:fldChar w:fldCharType="end"/>
      </w:r>
      <w:r w:rsidR="001474AA">
        <w:t xml:space="preserve">.  </w:t>
      </w:r>
      <w:r w:rsidR="00872D09">
        <w:t>The diagram</w:t>
      </w:r>
      <w:r w:rsidR="001474AA">
        <w:t xml:space="preserve"> </w:t>
      </w:r>
      <w:r w:rsidR="00D634FA">
        <w:t xml:space="preserve">has </w:t>
      </w:r>
      <w:r w:rsidR="00530150">
        <w:t xml:space="preserve">recently </w:t>
      </w:r>
      <w:r w:rsidR="00D634FA">
        <w:t xml:space="preserve">been modified </w:t>
      </w:r>
      <w:r w:rsidR="001474AA">
        <w:t xml:space="preserve">to capture mismanaged </w:t>
      </w:r>
      <w:r w:rsidR="00D572DD">
        <w:t>SW</w:t>
      </w:r>
      <w:r w:rsidR="001474AA">
        <w:t xml:space="preserve"> as a risk factor attracting the fly vector for trachoma, </w:t>
      </w:r>
      <w:r w:rsidR="001474AA" w:rsidRPr="001474AA">
        <w:rPr>
          <w:i/>
          <w:iCs/>
        </w:rPr>
        <w:t>M</w:t>
      </w:r>
      <w:r>
        <w:rPr>
          <w:i/>
          <w:iCs/>
        </w:rPr>
        <w:t>usca</w:t>
      </w:r>
      <w:r w:rsidR="001474AA" w:rsidRPr="001474AA">
        <w:rPr>
          <w:i/>
          <w:iCs/>
        </w:rPr>
        <w:t xml:space="preserve"> </w:t>
      </w:r>
      <w:r>
        <w:rPr>
          <w:i/>
          <w:iCs/>
        </w:rPr>
        <w:t>s</w:t>
      </w:r>
      <w:r w:rsidRPr="001474AA">
        <w:rPr>
          <w:i/>
          <w:iCs/>
        </w:rPr>
        <w:t>orbens</w:t>
      </w:r>
      <w:r>
        <w:t xml:space="preserve"> </w:t>
      </w:r>
      <w:r w:rsidR="001474AA">
        <w:fldChar w:fldCharType="begin"/>
      </w:r>
      <w:r w:rsidR="001474AA">
        <w:instrText xml:space="preserve"> ADDIN EN.CITE &lt;EndNote&gt;&lt;Cite&gt;&lt;Author&gt;Greenland&lt;/Author&gt;&lt;Year&gt;2019&lt;/Year&gt;&lt;RecNum&gt;481&lt;/RecNum&gt;&lt;DisplayText&gt;(Greenland et al., 2019)&lt;/DisplayText&gt;&lt;record&gt;&lt;rec-number&gt;481&lt;/rec-number&gt;&lt;foreign-keys&gt;&lt;key app="EN" db-id="20tredwetsdxf3epftppt9wc5rz2dr5ed29w" timestamp="1664549523"&gt;481&lt;/key&gt;&lt;/foreign-keys&gt;&lt;ref-type name="Journal Article"&gt;17&lt;/ref-type&gt;&lt;contributors&gt;&lt;authors&gt;&lt;author&gt;Greenland, Katie&lt;/author&gt;&lt;author&gt;White, Sian&lt;/author&gt;&lt;author&gt;Sommers, Katina&lt;/author&gt;&lt;author&gt;Biran, Adam&lt;/author&gt;&lt;author&gt;Burton, Matthew J.&lt;/author&gt;&lt;author&gt;Sarah, Virginia&lt;/author&gt;&lt;author&gt;Alemayehu, Wondu&lt;/author&gt;&lt;/authors&gt;&lt;/contributors&gt;&lt;titles&gt;&lt;title&gt;Selecting behaviour change priorities for trachoma ‘F’ and ‘E’ interventions: A formative research study in Oromia, Ethiopia&lt;/title&gt;&lt;secondary-title&gt;PLOS Neglected Tropical Diseases&lt;/secondary-title&gt;&lt;/titles&gt;&lt;periodical&gt;&lt;full-title&gt;Plos Neglected Tropical Diseases&lt;/full-title&gt;&lt;/periodical&gt;&lt;pages&gt;e0007784&lt;/pages&gt;&lt;volume&gt;13&lt;/volume&gt;&lt;number&gt;10&lt;/number&gt;&lt;dates&gt;&lt;year&gt;2019&lt;/year&gt;&lt;/dates&gt;&lt;publisher&gt;Public Library of Science&lt;/publisher&gt;&lt;urls&gt;&lt;related-urls&gt;&lt;url&gt;https://doi.org/10.1371/journal.pntd.0007784&lt;/url&gt;&lt;/related-urls&gt;&lt;/urls&gt;&lt;electronic-resource-num&gt;10.1371/journal.pntd.0007784&lt;/electronic-resource-num&gt;&lt;/record&gt;&lt;/Cite&gt;&lt;/EndNote&gt;</w:instrText>
      </w:r>
      <w:r w:rsidR="001474AA">
        <w:fldChar w:fldCharType="separate"/>
      </w:r>
      <w:r w:rsidR="001474AA">
        <w:rPr>
          <w:noProof/>
        </w:rPr>
        <w:t>(Greenland et al., 2019)</w:t>
      </w:r>
      <w:r w:rsidR="001474AA">
        <w:fldChar w:fldCharType="end"/>
      </w:r>
      <w:r>
        <w:t>;</w:t>
      </w:r>
      <w:r w:rsidR="001474AA">
        <w:t xml:space="preserve"> otherwise, F-diagram depictions exclude</w:t>
      </w:r>
      <w:r w:rsidR="00D572DD">
        <w:t xml:space="preserve"> </w:t>
      </w:r>
      <w:r w:rsidR="00D634FA">
        <w:t>SW</w:t>
      </w:r>
      <w:r w:rsidR="001474AA">
        <w:t xml:space="preserve">.  </w:t>
      </w:r>
      <w:r w:rsidR="00BF51A6">
        <w:t xml:space="preserve">To address this omission, </w:t>
      </w:r>
      <w:r w:rsidR="00BB6D59">
        <w:t xml:space="preserve">via structured discussion, </w:t>
      </w:r>
      <w:r w:rsidR="00D00EA1">
        <w:t xml:space="preserve">we </w:t>
      </w:r>
      <w:r w:rsidR="00BB6D59">
        <w:t>identified</w:t>
      </w:r>
      <w:r w:rsidR="00D00EA1">
        <w:t xml:space="preserve"> </w:t>
      </w:r>
      <w:r w:rsidR="00460BE8">
        <w:t xml:space="preserve">potential </w:t>
      </w:r>
      <w:r w:rsidR="00D00EA1">
        <w:t xml:space="preserve">SW-WASH connections affecting urban households, </w:t>
      </w:r>
      <w:r w:rsidR="00BF51A6">
        <w:t>d</w:t>
      </w:r>
      <w:r w:rsidR="00FB0885">
        <w:t>rawing on literature to substantiate each connection</w:t>
      </w:r>
      <w:r w:rsidR="00C968FC">
        <w:t xml:space="preserve"> (Table 1)</w:t>
      </w:r>
      <w:r w:rsidR="00460BE8">
        <w:t>.</w:t>
      </w:r>
      <w:r w:rsidR="00FB0885">
        <w:t xml:space="preserve"> </w:t>
      </w:r>
      <w:r w:rsidR="00EC27EE">
        <w:t xml:space="preserve">Figure </w:t>
      </w:r>
      <w:r w:rsidR="00356AAA">
        <w:t xml:space="preserve">1 illustrates the </w:t>
      </w:r>
      <w:r w:rsidR="0003091A">
        <w:t xml:space="preserve">synergies </w:t>
      </w:r>
      <w:r w:rsidR="008F0A3C">
        <w:t xml:space="preserve">[S] </w:t>
      </w:r>
      <w:r w:rsidR="0003091A">
        <w:t>and trad</w:t>
      </w:r>
      <w:r w:rsidR="006920D5">
        <w:t>e-offs</w:t>
      </w:r>
      <w:r w:rsidR="00356AAA">
        <w:t xml:space="preserve"> </w:t>
      </w:r>
      <w:r w:rsidR="008F0A3C">
        <w:t xml:space="preserve">[T] </w:t>
      </w:r>
      <w:r w:rsidR="00356AAA">
        <w:t xml:space="preserve">between </w:t>
      </w:r>
      <w:r w:rsidR="000C4DEF">
        <w:t>SW</w:t>
      </w:r>
      <w:r w:rsidR="00C3179B">
        <w:t xml:space="preserve"> </w:t>
      </w:r>
      <w:r w:rsidR="00092C52">
        <w:t>collection</w:t>
      </w:r>
      <w:r w:rsidR="00C3179B">
        <w:t xml:space="preserve"> </w:t>
      </w:r>
      <w:r w:rsidR="00356AAA">
        <w:t xml:space="preserve">and WASH </w:t>
      </w:r>
      <w:r w:rsidR="00092C52">
        <w:t xml:space="preserve">service access </w:t>
      </w:r>
      <w:r w:rsidR="00356AAA">
        <w:t xml:space="preserve">affecting urban households and their immediate environments.  </w:t>
      </w:r>
    </w:p>
    <w:p w14:paraId="4049FF3E" w14:textId="51C54BCC" w:rsidR="00356AAA" w:rsidRDefault="00356AAA" w:rsidP="00356AAA"/>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093"/>
        <w:gridCol w:w="7149"/>
      </w:tblGrid>
      <w:tr w:rsidR="002268E5" w14:paraId="2435182C" w14:textId="77777777" w:rsidTr="00796FA1">
        <w:tc>
          <w:tcPr>
            <w:tcW w:w="2093" w:type="dxa"/>
          </w:tcPr>
          <w:p w14:paraId="5CD29ECA" w14:textId="4525A861" w:rsidR="002268E5" w:rsidRPr="00872D09" w:rsidRDefault="0000254B" w:rsidP="00356AAA">
            <w:pPr>
              <w:rPr>
                <w:b/>
                <w:bCs/>
              </w:rPr>
            </w:pPr>
            <w:r w:rsidRPr="00872D09">
              <w:rPr>
                <w:b/>
                <w:bCs/>
              </w:rPr>
              <w:t xml:space="preserve">Trade-off </w:t>
            </w:r>
            <w:r w:rsidR="005B6A57" w:rsidRPr="00872D09">
              <w:rPr>
                <w:b/>
                <w:bCs/>
              </w:rPr>
              <w:t xml:space="preserve">[T] or Synergy [S] </w:t>
            </w:r>
            <w:r w:rsidR="002268E5" w:rsidRPr="00872D09">
              <w:rPr>
                <w:b/>
                <w:bCs/>
              </w:rPr>
              <w:t>ID</w:t>
            </w:r>
          </w:p>
        </w:tc>
        <w:tc>
          <w:tcPr>
            <w:tcW w:w="7149" w:type="dxa"/>
          </w:tcPr>
          <w:p w14:paraId="17229183" w14:textId="03D01AE5" w:rsidR="002268E5" w:rsidRPr="00872D09" w:rsidRDefault="005B6A57" w:rsidP="00356AAA">
            <w:pPr>
              <w:rPr>
                <w:b/>
                <w:bCs/>
              </w:rPr>
            </w:pPr>
            <w:r w:rsidRPr="00872D09">
              <w:rPr>
                <w:b/>
                <w:bCs/>
              </w:rPr>
              <w:t>Description and supporting literature</w:t>
            </w:r>
          </w:p>
        </w:tc>
      </w:tr>
      <w:tr w:rsidR="002268E5" w14:paraId="41C6F9C0" w14:textId="77777777" w:rsidTr="00796FA1">
        <w:tc>
          <w:tcPr>
            <w:tcW w:w="2093" w:type="dxa"/>
          </w:tcPr>
          <w:p w14:paraId="23ED11B3" w14:textId="471CE587" w:rsidR="002268E5" w:rsidRDefault="0000254B" w:rsidP="00356AAA">
            <w:r>
              <w:t>T1</w:t>
            </w:r>
          </w:p>
        </w:tc>
        <w:tc>
          <w:tcPr>
            <w:tcW w:w="7149" w:type="dxa"/>
          </w:tcPr>
          <w:p w14:paraId="58CCBEF7" w14:textId="389421A4" w:rsidR="002268E5" w:rsidRDefault="0000254B" w:rsidP="00356AAA">
            <w:r>
              <w:t xml:space="preserve">Consumption of packaged water (sold in plastic bottles or bags) often reduces population exposure to faecally contaminated water </w:t>
            </w:r>
            <w:r>
              <w:fldChar w:fldCharType="begin"/>
            </w:r>
            <w:r>
              <w:instrText xml:space="preserve"> ADDIN EN.CITE &lt;EndNote&gt;&lt;Cite&gt;&lt;Author&gt;Williams&lt;/Author&gt;&lt;Year&gt;2015&lt;/Year&gt;&lt;RecNum&gt;566&lt;/RecNum&gt;&lt;DisplayText&gt;(Williams et al., 2015)&lt;/DisplayText&gt;&lt;record&gt;&lt;rec-number&gt;566&lt;/rec-number&gt;&lt;foreign-keys&gt;&lt;key app="EN" db-id="20tredwetsdxf3epftppt9wc5rz2dr5ed29w" timestamp="1680343027"&gt;566&lt;/key&gt;&lt;/foreign-keys&gt;&lt;ref-type name="Journal Article"&gt;17&lt;/ref-type&gt;&lt;contributors&gt;&lt;authors&gt;&lt;author&gt;Williams, Ashley R.&lt;/author&gt;&lt;author&gt;Bain, Robert E. S.&lt;/author&gt;&lt;author&gt;Fisher, Michael B.&lt;/author&gt;&lt;author&gt;Cronk, Ryan&lt;/author&gt;&lt;author&gt;Kelly, Emma R.&lt;/author&gt;&lt;author&gt;Bartram, Jamie&lt;/author&gt;&lt;/authors&gt;&lt;/contributors&gt;&lt;titles&gt;&lt;title&gt;A Systematic Review and Meta-Analysis of Fecal Contamination and Inadequate Treatment of Packaged Water&lt;/title&gt;&lt;secondary-title&gt;PLOS ONE&lt;/secondary-title&gt;&lt;/titles&gt;&lt;periodical&gt;&lt;full-title&gt;Plos One&lt;/full-title&gt;&lt;/periodical&gt;&lt;pages&gt;e0140899&lt;/pages&gt;&lt;volume&gt;10&lt;/volume&gt;&lt;number&gt;10&lt;/number&gt;&lt;dates&gt;&lt;year&gt;2015&lt;/year&gt;&lt;/dates&gt;&lt;publisher&gt;Public Library of Science&lt;/publisher&gt;&lt;urls&gt;&lt;related-urls&gt;&lt;url&gt;https://doi.org/10.1371/journal.pone.0140899&lt;/url&gt;&lt;/related-urls&gt;&lt;/urls&gt;&lt;electronic-resource-num&gt;10.1371/journal.pone.0140899&lt;/electronic-resource-num&gt;&lt;/record&gt;&lt;/Cite&gt;&lt;/EndNote&gt;</w:instrText>
            </w:r>
            <w:r>
              <w:fldChar w:fldCharType="separate"/>
            </w:r>
            <w:r>
              <w:rPr>
                <w:noProof/>
              </w:rPr>
              <w:t>(Williams et al., 2015)</w:t>
            </w:r>
            <w:r>
              <w:fldChar w:fldCharType="end"/>
            </w:r>
            <w:r>
              <w:t xml:space="preserve">, but generates plastic waste </w:t>
            </w:r>
            <w:r>
              <w:fldChar w:fldCharType="begin"/>
            </w:r>
            <w:r>
              <w:instrText xml:space="preserve"> ADDIN EN.CITE &lt;EndNote&gt;&lt;Cite&gt;&lt;Author&gt;Wardrop&lt;/Author&gt;&lt;Year&gt;2017&lt;/Year&gt;&lt;RecNum&gt;120&lt;/RecNum&gt;&lt;DisplayText&gt;(Wardrop et al., 2017)&lt;/DisplayText&gt;&lt;record&gt;&lt;rec-number&gt;120&lt;/rec-number&gt;&lt;foreign-keys&gt;&lt;key app="EN" db-id="20tredwetsdxf3epftppt9wc5rz2dr5ed29w" timestamp="1603446174"&gt;120&lt;/key&gt;&lt;/foreign-keys&gt;&lt;ref-type name="Journal Article"&gt;17&lt;/ref-type&gt;&lt;contributors&gt;&lt;authors&gt;&lt;author&gt;Wardrop, N. A.&lt;/author&gt;&lt;author&gt;Dzodzomenyo, M.&lt;/author&gt;&lt;author&gt;Aryeetey, G.&lt;/author&gt;&lt;author&gt;Hill, A. G.&lt;/author&gt;&lt;author&gt;Bain, R. E. S.&lt;/author&gt;&lt;author&gt;Wright, J.&lt;/author&gt;&lt;/authors&gt;&lt;/contributors&gt;&lt;titles&gt;&lt;title&gt;Estimation of packaged water consumption and associated plastic waste production from household budget surveys&lt;/title&gt;&lt;secondary-title&gt;Environmental Research Letters&lt;/secondary-title&gt;&lt;/titles&gt;&lt;periodical&gt;&lt;full-title&gt;Environmental Research Letters&lt;/full-title&gt;&lt;/periodical&gt;&lt;volume&gt;12&lt;/volume&gt;&lt;number&gt;7&lt;/number&gt;&lt;dates&gt;&lt;year&gt;2017&lt;/year&gt;&lt;pub-dates&gt;&lt;date&gt;Jul&lt;/date&gt;&lt;/pub-dates&gt;&lt;/dates&gt;&lt;isbn&gt;1748-9326&lt;/isbn&gt;&lt;accession-num&gt;WOS:000413808000001&lt;/accession-num&gt;&lt;urls&gt;&lt;/urls&gt;&lt;electronic-resource-num&gt;10.1088/1748-9326/aa751f&lt;/electronic-resource-num&gt;&lt;/record&gt;&lt;/Cite&gt;&lt;/EndNote&gt;</w:instrText>
            </w:r>
            <w:r>
              <w:fldChar w:fldCharType="separate"/>
            </w:r>
            <w:r>
              <w:rPr>
                <w:noProof/>
              </w:rPr>
              <w:t>(Wardrop et al., 2017)</w:t>
            </w:r>
            <w:r>
              <w:fldChar w:fldCharType="end"/>
            </w:r>
            <w:r>
              <w:t xml:space="preserve">. This misaligns with waste management hierarchy principles, which prioritises waste reduction above reuse, recycling, recovery and landfill </w:t>
            </w:r>
            <w:r>
              <w:fldChar w:fldCharType="begin"/>
            </w:r>
            <w:r>
              <w:instrText xml:space="preserve"> ADDIN EN.CITE &lt;EndNote&gt;&lt;Cite&gt;&lt;Author&gt;Gharfalkar&lt;/Author&gt;&lt;Year&gt;2015&lt;/Year&gt;&lt;RecNum&gt;3187&lt;/RecNum&gt;&lt;DisplayText&gt;(Gharfalkar et al., 2015)&lt;/DisplayText&gt;&lt;record&gt;&lt;rec-number&gt;3187&lt;/rec-number&gt;&lt;foreign-keys&gt;&lt;key app="EN" db-id="20tredwetsdxf3epftppt9wc5rz2dr5ed29w" timestamp="1686736571"&gt;3187&lt;/key&gt;&lt;/foreign-keys&gt;&lt;ref-type name="Journal Article"&gt;17&lt;/ref-type&gt;&lt;contributors&gt;&lt;authors&gt;&lt;author&gt;Gharfalkar, Mangesh&lt;/author&gt;&lt;author&gt;Court, Richard&lt;/author&gt;&lt;author&gt;Campbell, Callum&lt;/author&gt;&lt;author&gt;Ali, Zulfiqur&lt;/author&gt;&lt;author&gt;Hillier, Graham&lt;/author&gt;&lt;/authors&gt;&lt;/contributors&gt;&lt;titles&gt;&lt;title&gt;Analysis of waste hierarchy in the European waste directive 2008/98/EC&lt;/title&gt;&lt;secondary-title&gt;Waste Management&lt;/secondary-title&gt;&lt;/titles&gt;&lt;periodical&gt;&lt;full-title&gt;Waste Management&lt;/full-title&gt;&lt;/periodical&gt;&lt;pages&gt;305-313&lt;/pages&gt;&lt;volume&gt;39&lt;/volume&gt;&lt;keywords&gt;&lt;keyword&gt;Waste&lt;/keyword&gt;&lt;keyword&gt;Hierarchy&lt;/keyword&gt;&lt;keyword&gt;WFD&lt;/keyword&gt;&lt;keyword&gt;Recovery&lt;/keyword&gt;&lt;keyword&gt;Reuse&lt;/keyword&gt;&lt;keyword&gt;Recycle&lt;/keyword&gt;&lt;/keywords&gt;&lt;dates&gt;&lt;year&gt;2015&lt;/year&gt;&lt;pub-dates&gt;&lt;date&gt;2015/05/01/&lt;/date&gt;&lt;/pub-dates&gt;&lt;/dates&gt;&lt;isbn&gt;0956-053X&lt;/isbn&gt;&lt;urls&gt;&lt;related-urls&gt;&lt;url&gt;https://www.sciencedirect.com/science/article/pii/S0956053X15000902&lt;/url&gt;&lt;/related-urls&gt;&lt;/urls&gt;&lt;electronic-resource-num&gt;https://doi.org/10.1016/j.wasman.2015.02.007&lt;/electronic-resource-num&gt;&lt;/record&gt;&lt;/Cite&gt;&lt;/EndNote&gt;</w:instrText>
            </w:r>
            <w:r>
              <w:fldChar w:fldCharType="separate"/>
            </w:r>
            <w:r>
              <w:rPr>
                <w:noProof/>
              </w:rPr>
              <w:t>(Gharfalkar et al., 2015)</w:t>
            </w:r>
            <w:r>
              <w:fldChar w:fldCharType="end"/>
            </w:r>
            <w:r>
              <w:t xml:space="preserve">.  </w:t>
            </w:r>
          </w:p>
        </w:tc>
      </w:tr>
      <w:tr w:rsidR="002268E5" w14:paraId="109455D6" w14:textId="77777777" w:rsidTr="00796FA1">
        <w:tc>
          <w:tcPr>
            <w:tcW w:w="2093" w:type="dxa"/>
          </w:tcPr>
          <w:p w14:paraId="1C569C1D" w14:textId="62CC96E2" w:rsidR="002268E5" w:rsidRDefault="005B6A57" w:rsidP="00356AAA">
            <w:r>
              <w:t>T2</w:t>
            </w:r>
          </w:p>
        </w:tc>
        <w:tc>
          <w:tcPr>
            <w:tcW w:w="7149" w:type="dxa"/>
          </w:tcPr>
          <w:p w14:paraId="41AFCE91" w14:textId="50854CB0" w:rsidR="002268E5" w:rsidRDefault="005B6A57" w:rsidP="00356AAA">
            <w:r>
              <w:t xml:space="preserve">Single-use disposable </w:t>
            </w:r>
            <w:r w:rsidR="004E6900">
              <w:t xml:space="preserve">diapers </w:t>
            </w:r>
            <w:r>
              <w:t xml:space="preserve">provide a convenient means of child faeces disposal, but can be </w:t>
            </w:r>
            <w:r w:rsidR="00B44D5B">
              <w:t>mi</w:t>
            </w:r>
            <w:r w:rsidR="009324E6">
              <w:t>smanaged or</w:t>
            </w:r>
            <w:r w:rsidR="00B44D5B">
              <w:t xml:space="preserve"> </w:t>
            </w:r>
            <w:r>
              <w:t xml:space="preserve">dumped </w:t>
            </w:r>
            <w:r>
              <w:fldChar w:fldCharType="begin"/>
            </w:r>
            <w:r>
              <w:instrText xml:space="preserve"> ADDIN EN.CITE &lt;EndNote&gt;&lt;Cite&gt;&lt;Author&gt;Mbiba&lt;/Author&gt;&lt;Year&gt;2014&lt;/Year&gt;&lt;RecNum&gt;136&lt;/RecNum&gt;&lt;DisplayText&gt;(Mbiba, 2014)&lt;/DisplayText&gt;&lt;record&gt;&lt;rec-number&gt;136&lt;/rec-number&gt;&lt;foreign-keys&gt;&lt;key app="EN" db-id="20tredwetsdxf3epftppt9wc5rz2dr5ed29w" timestamp="1604053307"&gt;136&lt;/key&gt;&lt;/foreign-keys&gt;&lt;ref-type name="Journal Article"&gt;17&lt;/ref-type&gt;&lt;contributors&gt;&lt;authors&gt;&lt;author&gt;Mbiba, B.&lt;/author&gt;&lt;/authors&gt;&lt;/contributors&gt;&lt;titles&gt;&lt;title&gt;Urban solid waste characteristics and household appetite for separation at source in Eastern and Southern Africa&lt;/title&gt;&lt;secondary-title&gt;Habitat International&lt;/secondary-title&gt;&lt;/titles&gt;&lt;periodical&gt;&lt;full-title&gt;Habitat International&lt;/full-title&gt;&lt;/periodical&gt;&lt;pages&gt;152-162&lt;/pages&gt;&lt;volume&gt;43&lt;/volume&gt;&lt;dates&gt;&lt;year&gt;2014&lt;/year&gt;&lt;pub-dates&gt;&lt;date&gt;Jul&lt;/date&gt;&lt;/pub-dates&gt;&lt;/dates&gt;&lt;isbn&gt;0197-3975&lt;/isbn&gt;&lt;accession-num&gt;WOS:000337775300017&lt;/accession-num&gt;&lt;urls&gt;&lt;/urls&gt;&lt;electronic-resource-num&gt;10.1016/j.habitatint.2014.02.001&lt;/electronic-resource-num&gt;&lt;/record&gt;&lt;/Cite&gt;&lt;/EndNote&gt;</w:instrText>
            </w:r>
            <w:r>
              <w:fldChar w:fldCharType="separate"/>
            </w:r>
            <w:r>
              <w:rPr>
                <w:noProof/>
              </w:rPr>
              <w:t>(Mbiba, 2014)</w:t>
            </w:r>
            <w:r>
              <w:fldChar w:fldCharType="end"/>
            </w:r>
            <w:r>
              <w:t xml:space="preserve">; </w:t>
            </w:r>
            <w:r>
              <w:fldChar w:fldCharType="begin"/>
            </w:r>
            <w:r>
              <w:instrText xml:space="preserve"> ADDIN EN.CITE &lt;EndNote&gt;&lt;Cite&gt;&lt;Author&gt;Velasco Perez&lt;/Author&gt;&lt;Year&gt;2020&lt;/Year&gt;&lt;RecNum&gt;423&lt;/RecNum&gt;&lt;DisplayText&gt;(Velasco Perez et al., 2020)&lt;/DisplayText&gt;&lt;record&gt;&lt;rec-number&gt;423&lt;/rec-number&gt;&lt;foreign-keys&gt;&lt;key app="EN" db-id="20tredwetsdxf3epftppt9wc5rz2dr5ed29w" timestamp="1645814948"&gt;423&lt;/key&gt;&lt;/foreign-keys&gt;&lt;ref-type name="Journal Article"&gt;17&lt;/ref-type&gt;&lt;contributors&gt;&lt;authors&gt;&lt;author&gt;Velasco Perez, Maribel&lt;/author&gt;&lt;author&gt;Sotelo Navarro, Perla Xochitl&lt;/author&gt;&lt;author&gt;Vazquez Morillas, Alethia&lt;/author&gt;&lt;author&gt;Espinosa Valdemar, Rosa María&lt;/author&gt;&lt;author&gt;Hermoso Lopez Araiza, Jéssica Paola&lt;/author&gt;&lt;/authors&gt;&lt;/contributors&gt;&lt;titles&gt;&lt;title&gt;Waste management and environmental impact of absorbent hygiene products: A review&lt;/title&gt;&lt;secondary-title&gt;Waste Management &amp;amp; Research&lt;/secondary-title&gt;&lt;/titles&gt;&lt;periodical&gt;&lt;full-title&gt;Waste Management &amp;amp; Research&lt;/full-title&gt;&lt;/periodical&gt;&lt;pages&gt;767-783&lt;/pages&gt;&lt;volume&gt;39&lt;/volume&gt;&lt;number&gt;6&lt;/number&gt;&lt;dates&gt;&lt;year&gt;2020&lt;/year&gt;&lt;pub-dates&gt;&lt;date&gt;2021/06/01&lt;/date&gt;&lt;/pub-dates&gt;&lt;/dates&gt;&lt;publisher&gt;SAGE Publications Ltd STM&lt;/publisher&gt;&lt;isbn&gt;0734-242X&lt;/isbn&gt;&lt;urls&gt;&lt;related-urls&gt;&lt;url&gt;https://doi.org/10.1177/0734242X20954271&lt;/url&gt;&lt;/related-urls&gt;&lt;/urls&gt;&lt;electronic-resource-num&gt;10.1177/0734242X20954271&lt;/electronic-resource-num&gt;&lt;access-date&gt;2022/02/25&lt;/access-date&gt;&lt;/record&gt;&lt;/Cite&gt;&lt;/EndNote&gt;</w:instrText>
            </w:r>
            <w:r>
              <w:fldChar w:fldCharType="separate"/>
            </w:r>
            <w:r>
              <w:rPr>
                <w:noProof/>
              </w:rPr>
              <w:t>(Velasco Perez et al., 2020)</w:t>
            </w:r>
            <w:r>
              <w:fldChar w:fldCharType="end"/>
            </w:r>
            <w:r>
              <w:t xml:space="preserve">. Their consumption again misaligns with waste management hierarchy principles.  </w:t>
            </w:r>
          </w:p>
        </w:tc>
      </w:tr>
      <w:tr w:rsidR="002268E5" w14:paraId="08CFF838" w14:textId="77777777" w:rsidTr="00796FA1">
        <w:tc>
          <w:tcPr>
            <w:tcW w:w="2093" w:type="dxa"/>
          </w:tcPr>
          <w:p w14:paraId="25ADBF52" w14:textId="46387DED" w:rsidR="002268E5" w:rsidRDefault="005B6A57" w:rsidP="00356AAA">
            <w:r>
              <w:t>T3</w:t>
            </w:r>
          </w:p>
        </w:tc>
        <w:tc>
          <w:tcPr>
            <w:tcW w:w="7149" w:type="dxa"/>
          </w:tcPr>
          <w:p w14:paraId="159178B2" w14:textId="6261E1AC" w:rsidR="002268E5" w:rsidRDefault="00C968FC" w:rsidP="00356AAA">
            <w:r>
              <w:t xml:space="preserve">Personal Protective Equipment (PPE) and hand hygiene protect against communicable diseases </w:t>
            </w:r>
            <w:r>
              <w:fldChar w:fldCharType="begin"/>
            </w:r>
            <w:r>
              <w:instrText xml:space="preserve"> ADDIN EN.CITE &lt;EndNote&gt;&lt;Cite&gt;&lt;Author&gt;Lio&lt;/Author&gt;&lt;Year&gt;2021&lt;/Year&gt;&lt;RecNum&gt;3221&lt;/RecNum&gt;&lt;DisplayText&gt;(Lio et al., 2021)&lt;/DisplayText&gt;&lt;record&gt;&lt;rec-number&gt;3221&lt;/rec-number&gt;&lt;foreign-keys&gt;&lt;key app="EN" db-id="20tredwetsdxf3epftppt9wc5rz2dr5ed29w" timestamp="1691756588"&gt;3221&lt;/key&gt;&lt;/foreign-keys&gt;&lt;ref-type name="Journal Article"&gt;17&lt;/ref-type&gt;&lt;contributors&gt;&lt;authors&gt;&lt;author&gt;Lio, Chon Fu&lt;/author&gt;&lt;author&gt;Cheong, Hou Hon&lt;/author&gt;&lt;author&gt;Lei, Chin Ion&lt;/author&gt;&lt;author&gt;Lo, Iek Long&lt;/author&gt;&lt;author&gt;Yao, Lan&lt;/author&gt;&lt;author&gt;Lam, Chong&lt;/author&gt;&lt;author&gt;Leong, Iek Hou&lt;/author&gt;&lt;/authors&gt;&lt;/contributors&gt;&lt;titles&gt;&lt;title&gt;Effectiveness of personal protective health behaviour against COVID-19&lt;/title&gt;&lt;secondary-title&gt;BMC Public Health&lt;/secondary-title&gt;&lt;/titles&gt;&lt;periodical&gt;&lt;full-title&gt;Bmc Public Health&lt;/full-title&gt;&lt;/periodical&gt;&lt;pages&gt;827&lt;/pages&gt;&lt;volume&gt;21&lt;/volume&gt;&lt;number&gt;1&lt;/number&gt;&lt;dates&gt;&lt;year&gt;2021&lt;/year&gt;&lt;pub-dates&gt;&lt;date&gt;2021/04/29&lt;/date&gt;&lt;/pub-dates&gt;&lt;/dates&gt;&lt;isbn&gt;1471-2458&lt;/isbn&gt;&lt;urls&gt;&lt;related-urls&gt;&lt;url&gt;https://doi.org/10.1186/s12889-021-10680-5&lt;/url&gt;&lt;/related-urls&gt;&lt;/urls&gt;&lt;electronic-resource-num&gt;10.1186/s12889-021-10680-5&lt;/electronic-resource-num&gt;&lt;/record&gt;&lt;/Cite&gt;&lt;/EndNote&gt;</w:instrText>
            </w:r>
            <w:r>
              <w:fldChar w:fldCharType="separate"/>
            </w:r>
            <w:r>
              <w:rPr>
                <w:noProof/>
              </w:rPr>
              <w:t>(Lio et al., 2021)</w:t>
            </w:r>
            <w:r>
              <w:fldChar w:fldCharType="end"/>
            </w:r>
            <w:r>
              <w:t xml:space="preserve">. The Covid-19 pandemic highlighted substantial mismanaged waste generation from discarded PPE and hand hygiene products </w:t>
            </w:r>
            <w:r>
              <w:fldChar w:fldCharType="begin"/>
            </w:r>
            <w:r>
              <w:instrText xml:space="preserve"> ADDIN EN.CITE &lt;EndNote&gt;&lt;Cite&gt;&lt;Author&gt;Tripathi&lt;/Author&gt;&lt;Year&gt;2020&lt;/Year&gt;&lt;RecNum&gt;3230&lt;/RecNum&gt;&lt;DisplayText&gt;(Tripathi et al., 2020)&lt;/DisplayText&gt;&lt;record&gt;&lt;rec-number&gt;3230&lt;/rec-number&gt;&lt;foreign-keys&gt;&lt;key app="EN" db-id="20tredwetsdxf3epftppt9wc5rz2dr5ed29w" timestamp="1692106249"&gt;3230&lt;/key&gt;&lt;/foreign-keys&gt;&lt;ref-type name="Journal Article"&gt;17&lt;/ref-type&gt;&lt;contributors&gt;&lt;authors&gt;&lt;author&gt;Tripathi, Abhilasha&lt;/author&gt;&lt;author&gt;Tyagi, Vinay Kumar&lt;/author&gt;&lt;author&gt;Vivekanand, Vivekanand&lt;/author&gt;&lt;author&gt;Bose, Purnendu&lt;/author&gt;&lt;author&gt;Suthar, Surindra&lt;/author&gt;&lt;/authors&gt;&lt;/contributors&gt;&lt;titles&gt;&lt;title&gt;Challenges, opportunities and progress in solid waste management during COVID-19 pandemic&lt;/title&gt;&lt;secondary-title&gt;Case Studies in Chemical and Environmental Engineering&lt;/secondary-title&gt;&lt;/titles&gt;&lt;periodical&gt;&lt;full-title&gt;Case Studies in Chemical and Environmental Engineering&lt;/full-title&gt;&lt;/periodical&gt;&lt;pages&gt;100060&lt;/pages&gt;&lt;volume&gt;2&lt;/volume&gt;&lt;keywords&gt;&lt;keyword&gt;COVID-19 pandemic&lt;/keyword&gt;&lt;keyword&gt;Solid waste management&lt;/keyword&gt;&lt;keyword&gt;Waste recycling&lt;/keyword&gt;&lt;keyword&gt;Disinfection&lt;/keyword&gt;&lt;keyword&gt;Single-use plastic&lt;/keyword&gt;&lt;keyword&gt;Biomedical waste&lt;/keyword&gt;&lt;/keywords&gt;&lt;dates&gt;&lt;year&gt;2020&lt;/year&gt;&lt;pub-dates&gt;&lt;date&gt;2020/09/01/&lt;/date&gt;&lt;/pub-dates&gt;&lt;/dates&gt;&lt;isbn&gt;2666-0164&lt;/isbn&gt;&lt;urls&gt;&lt;related-urls&gt;&lt;url&gt;https://www.sciencedirect.com/science/article/pii/S266601642030058X&lt;/url&gt;&lt;/related-urls&gt;&lt;/urls&gt;&lt;electronic-resource-num&gt;https://doi.org/10.1016/j.cscee.2020.100060&lt;/electronic-resource-num&gt;&lt;/record&gt;&lt;/Cite&gt;&lt;/EndNote&gt;</w:instrText>
            </w:r>
            <w:r>
              <w:fldChar w:fldCharType="separate"/>
            </w:r>
            <w:r>
              <w:rPr>
                <w:noProof/>
              </w:rPr>
              <w:t>(Tripathi et al., 2020)</w:t>
            </w:r>
            <w:r>
              <w:fldChar w:fldCharType="end"/>
            </w:r>
            <w:r>
              <w:t xml:space="preserve">. An estimated 0.15 to 0.39 million tonnes of plastic debris from mismanaged face masks entered the oceans annually at the pandemic’s height </w:t>
            </w:r>
            <w:r>
              <w:fldChar w:fldCharType="begin"/>
            </w:r>
            <w:r>
              <w:instrText xml:space="preserve"> ADDIN EN.CITE &lt;EndNote&gt;&lt;Cite&gt;&lt;Author&gt;Chowdhury&lt;/Author&gt;&lt;Year&gt;2021&lt;/Year&gt;&lt;RecNum&gt;397&lt;/RecNum&gt;&lt;DisplayText&gt;(Chowdhury et al., 2021)&lt;/DisplayText&gt;&lt;record&gt;&lt;rec-number&gt;397&lt;/rec-number&gt;&lt;foreign-keys&gt;&lt;key app="EN" db-id="20tredwetsdxf3epftppt9wc5rz2dr5ed29w" timestamp="1641483063"&gt;397&lt;/key&gt;&lt;/foreign-keys&gt;&lt;ref-type name="Journal Article"&gt;17&lt;/ref-type&gt;&lt;contributors&gt;&lt;authors&gt;&lt;author&gt;Chowdhury, Hemal&lt;/author&gt;&lt;author&gt;Chowdhury, Tamal&lt;/author&gt;&lt;author&gt;Sait, Sadiq M.&lt;/author&gt;&lt;/authors&gt;&lt;/contributors&gt;&lt;titles&gt;&lt;title&gt;Estimating marine plastic pollution from COVID-19 face masks in coastal regions&lt;/title&gt;&lt;secondary-title&gt;Marine Pollution Bulletin&lt;/secondary-title&gt;&lt;/titles&gt;&lt;periodical&gt;&lt;full-title&gt;Marine Pollution Bulletin&lt;/full-title&gt;&lt;/periodical&gt;&lt;pages&gt;112419&lt;/pages&gt;&lt;volume&gt;168&lt;/volume&gt;&lt;keywords&gt;&lt;keyword&gt;Face masks&lt;/keyword&gt;&lt;keyword&gt;COVID-19&lt;/keyword&gt;&lt;keyword&gt;Microplastic pollution&lt;/keyword&gt;&lt;keyword&gt;Oceans&lt;/keyword&gt;&lt;keyword&gt;Waste management&lt;/keyword&gt;&lt;keyword&gt;Coastal regions&lt;/keyword&gt;&lt;/keywords&gt;&lt;dates&gt;&lt;year&gt;2021&lt;/year&gt;&lt;pub-dates&gt;&lt;date&gt;2021/07/01/&lt;/date&gt;&lt;/pub-dates&gt;&lt;/dates&gt;&lt;isbn&gt;0025-326X&lt;/isbn&gt;&lt;urls&gt;&lt;related-urls&gt;&lt;url&gt;https://www.sciencedirect.com/science/article/pii/S0025326X21004537&lt;/url&gt;&lt;/related-urls&gt;&lt;/urls&gt;&lt;electronic-resource-num&gt;https://doi.org/10.1016/j.marpolbul.2021.112419&lt;/electronic-resource-num&gt;&lt;/record&gt;&lt;/Cite&gt;&lt;/EndNote&gt;</w:instrText>
            </w:r>
            <w:r>
              <w:fldChar w:fldCharType="separate"/>
            </w:r>
            <w:r>
              <w:rPr>
                <w:noProof/>
              </w:rPr>
              <w:t>(Chowdhury et al., 2021)</w:t>
            </w:r>
            <w:r>
              <w:fldChar w:fldCharType="end"/>
            </w:r>
            <w:r>
              <w:t>. Similar waste disposal issues arise from</w:t>
            </w:r>
            <w:r w:rsidR="006A09CC">
              <w:t xml:space="preserve"> widening access to</w:t>
            </w:r>
            <w:r>
              <w:t xml:space="preserve"> menstrual hygiene products </w:t>
            </w:r>
            <w:r>
              <w:fldChar w:fldCharType="begin"/>
            </w:r>
            <w:r>
              <w:instrText xml:space="preserve"> ADDIN EN.CITE &lt;EndNote&gt;&lt;Cite&gt;&lt;Author&gt;Elledge&lt;/Author&gt;&lt;Year&gt;2018&lt;/Year&gt;&lt;RecNum&gt;3224&lt;/RecNum&gt;&lt;DisplayText&gt;(Elledge et al., 2018)&lt;/DisplayText&gt;&lt;record&gt;&lt;rec-number&gt;3224&lt;/rec-number&gt;&lt;foreign-keys&gt;&lt;key app="EN" db-id="20tredwetsdxf3epftppt9wc5rz2dr5ed29w" timestamp="1691765448"&gt;3224&lt;/key&gt;&lt;/foreign-keys&gt;&lt;ref-type name="Electronic Article"&gt;43&lt;/ref-type&gt;&lt;contributors&gt;&lt;authors&gt;&lt;author&gt;Elledge, Myles F.&lt;/author&gt;&lt;author&gt;Muralidharan, Arundati&lt;/author&gt;&lt;author&gt;Parker, Alison&lt;/author&gt;&lt;author&gt;Ravndal, Kristin T.&lt;/author&gt;&lt;author&gt;Siddiqui, Mariam&lt;/author&gt;&lt;author&gt;Toolaram, Anju P.&lt;/author&gt;&lt;author&gt;Woodward, Katherine P.&lt;/author&gt;&lt;/authors&gt;&lt;/contributors&gt;&lt;titles&gt;&lt;title&gt;Menstrual Hygiene Management and Waste Disposal in Low and Middle Income Countries—A Review of the Literature&lt;/title&gt;&lt;secondary-title&gt;International Journal of Environmental Research and Public Health&lt;/secondary-title&gt;&lt;/titles&gt;&lt;periodical&gt;&lt;full-title&gt;International Journal of Environmental Research and Public Health&lt;/full-title&gt;&lt;/periodical&gt;&lt;volume&gt;15&lt;/volume&gt;&lt;number&gt;11&lt;/number&gt;&lt;keywords&gt;&lt;keyword&gt;water and sanitation&lt;/keyword&gt;&lt;keyword&gt;gender&lt;/keyword&gt;&lt;keyword&gt;menstrual hygiene management&lt;/keyword&gt;&lt;keyword&gt;menstrual hygiene waste disposal&lt;/keyword&gt;&lt;keyword&gt;environmental health&lt;/keyword&gt;&lt;keyword&gt;sanitary waste&lt;/keyword&gt;&lt;/keywords&gt;&lt;dates&gt;&lt;year&gt;2018&lt;/year&gt;&lt;/dates&gt;&lt;isbn&gt;1660-4601&lt;/isbn&gt;&lt;urls&gt;&lt;/urls&gt;&lt;electronic-resource-num&gt;10.3390/ijerph15112562&lt;/electronic-resource-num&gt;&lt;/record&gt;&lt;/Cite&gt;&lt;/EndNote&gt;</w:instrText>
            </w:r>
            <w:r>
              <w:fldChar w:fldCharType="separate"/>
            </w:r>
            <w:r>
              <w:rPr>
                <w:noProof/>
              </w:rPr>
              <w:t>(Elledge et al., 2018)</w:t>
            </w:r>
            <w:r>
              <w:fldChar w:fldCharType="end"/>
            </w:r>
            <w:r>
              <w:t>.</w:t>
            </w:r>
          </w:p>
        </w:tc>
      </w:tr>
      <w:tr w:rsidR="002268E5" w14:paraId="3A6C7979" w14:textId="77777777" w:rsidTr="00796FA1">
        <w:tc>
          <w:tcPr>
            <w:tcW w:w="2093" w:type="dxa"/>
          </w:tcPr>
          <w:p w14:paraId="0968036F" w14:textId="71E3CDA6" w:rsidR="002268E5" w:rsidRDefault="00C968FC" w:rsidP="00356AAA">
            <w:r>
              <w:t>S4</w:t>
            </w:r>
          </w:p>
        </w:tc>
        <w:tc>
          <w:tcPr>
            <w:tcW w:w="7149" w:type="dxa"/>
          </w:tcPr>
          <w:p w14:paraId="76587424" w14:textId="24DBE750" w:rsidR="002268E5" w:rsidRDefault="007836A8" w:rsidP="00356AAA">
            <w:r>
              <w:t xml:space="preserve">Basic or safely managed </w:t>
            </w:r>
            <w:r w:rsidR="00C968FC">
              <w:t xml:space="preserve">sanitation provision should reduce household faeces disposal in plastic bags via ‘flying toilets’ </w:t>
            </w:r>
            <w:r w:rsidR="00C968FC">
              <w:fldChar w:fldCharType="begin"/>
            </w:r>
            <w:r w:rsidR="00C968FC">
              <w:instrText xml:space="preserve"> ADDIN EN.CITE &lt;EndNote&gt;&lt;Cite&gt;&lt;Author&gt;Tumwebaze&lt;/Author&gt;&lt;Year&gt;2013&lt;/Year&gt;&lt;RecNum&gt;3188&lt;/RecNum&gt;&lt;DisplayText&gt;(Tumwebaze et al., 2013)&lt;/DisplayText&gt;&lt;record&gt;&lt;rec-number&gt;3188&lt;/rec-number&gt;&lt;foreign-keys&gt;&lt;key app="EN" db-id="20tredwetsdxf3epftppt9wc5rz2dr5ed29w" timestamp="1686738517"&gt;3188&lt;/key&gt;&lt;/foreign-keys&gt;&lt;ref-type name="Journal Article"&gt;17&lt;/ref-type&gt;&lt;contributors&gt;&lt;authors&gt;&lt;author&gt;Tumwebaze, Innocent Kamara&lt;/author&gt;&lt;author&gt;Orach, Christopher Garimoi&lt;/author&gt;&lt;author&gt;Niwagaba, Charles&lt;/author&gt;&lt;author&gt;Luthi, Christoph&lt;/author&gt;&lt;author&gt;Mosler, Hans-Joachim&lt;/author&gt;&lt;/authors&gt;&lt;/contributors&gt;&lt;titles&gt;&lt;title&gt;Sanitation facilities in Kampala slums, Uganda: users&amp;apos; satisfaction and determinant factors&lt;/title&gt;&lt;secondary-title&gt;International Journal of Environmental Health Research&lt;/secondary-title&gt;&lt;/titles&gt;&lt;periodical&gt;&lt;full-title&gt;International Journal of Environmental Health Research&lt;/full-title&gt;&lt;/periodical&gt;&lt;pages&gt;191-204&lt;/pages&gt;&lt;volume&gt;23&lt;/volume&gt;&lt;number&gt;3&lt;/number&gt;&lt;dates&gt;&lt;year&gt;2013&lt;/year&gt;&lt;pub-dates&gt;&lt;date&gt;2013/06/01&lt;/date&gt;&lt;/pub-dates&gt;&lt;/dates&gt;&lt;publisher&gt;Taylor &amp;amp; Francis&lt;/publisher&gt;&lt;isbn&gt;0960-3123&lt;/isbn&gt;&lt;urls&gt;&lt;related-urls&gt;&lt;url&gt;https://doi.org/10.1080/09603123.2012.713095&lt;/url&gt;&lt;/related-urls&gt;&lt;/urls&gt;&lt;electronic-resource-num&gt;10.1080/09603123.2012.713095&lt;/electronic-resource-num&gt;&lt;/record&gt;&lt;/Cite&gt;&lt;/EndNote&gt;</w:instrText>
            </w:r>
            <w:r w:rsidR="00C968FC">
              <w:fldChar w:fldCharType="separate"/>
            </w:r>
            <w:r w:rsidR="00C968FC">
              <w:rPr>
                <w:noProof/>
              </w:rPr>
              <w:t>(Tumwebaze et al., 2013)</w:t>
            </w:r>
            <w:r w:rsidR="00C968FC">
              <w:fldChar w:fldCharType="end"/>
            </w:r>
            <w:r w:rsidR="00C968FC">
              <w:t xml:space="preserve"> and mixing human with SW, thereby lowering occupational health risks for waste collectors </w:t>
            </w:r>
            <w:r w:rsidR="00C968FC">
              <w:fldChar w:fldCharType="begin"/>
            </w:r>
            <w:r w:rsidR="00C968FC">
              <w:instrText xml:space="preserve"> ADDIN EN.CITE &lt;EndNote&gt;&lt;Cite&gt;&lt;Author&gt;Ziraba&lt;/Author&gt;&lt;Year&gt;2016&lt;/Year&gt;&lt;RecNum&gt;3189&lt;/RecNum&gt;&lt;DisplayText&gt;(Ziraba et al., 2016)&lt;/DisplayText&gt;&lt;record&gt;&lt;rec-number&gt;3189&lt;/rec-number&gt;&lt;foreign-keys&gt;&lt;key app="EN" db-id="20tredwetsdxf3epftppt9wc5rz2dr5ed29w" timestamp="1686739191"&gt;3189&lt;/key&gt;&lt;/foreign-keys&gt;&lt;ref-type name="Journal Article"&gt;17&lt;/ref-type&gt;&lt;contributors&gt;&lt;authors&gt;&lt;author&gt;Ziraba, Abdhalah K.&lt;/author&gt;&lt;author&gt;Haregu, Tilahun Nigatu&lt;/author&gt;&lt;author&gt;Mberu, Blessing&lt;/author&gt;&lt;/authors&gt;&lt;/contributors&gt;&lt;titles&gt;&lt;title&gt;A review and framework for understanding the potential impact of poor solid waste management on health in developing countries&lt;/title&gt;&lt;secondary-title&gt;Archives of Public Health&lt;/secondary-title&gt;&lt;/titles&gt;&lt;periodical&gt;&lt;full-title&gt;Archives of Public Health&lt;/full-title&gt;&lt;/periodical&gt;&lt;pages&gt;55&lt;/pages&gt;&lt;volume&gt;74&lt;/volume&gt;&lt;number&gt;1&lt;/number&gt;&lt;dates&gt;&lt;year&gt;2016&lt;/year&gt;&lt;pub-dates&gt;&lt;date&gt;2016/12/26&lt;/date&gt;&lt;/pub-dates&gt;&lt;/dates&gt;&lt;isbn&gt;2049-3258&lt;/isbn&gt;&lt;urls&gt;&lt;related-urls&gt;&lt;url&gt;https://doi.org/10.1186/s13690-016-0166-4&lt;/url&gt;&lt;/related-urls&gt;&lt;/urls&gt;&lt;electronic-resource-num&gt;10.1186/s13690-016-0166-4&lt;/electronic-resource-num&gt;&lt;/record&gt;&lt;/Cite&gt;&lt;/EndNote&gt;</w:instrText>
            </w:r>
            <w:r w:rsidR="00C968FC">
              <w:fldChar w:fldCharType="separate"/>
            </w:r>
            <w:r w:rsidR="00C968FC">
              <w:rPr>
                <w:noProof/>
              </w:rPr>
              <w:t>(Ziraba et al., 2016)</w:t>
            </w:r>
            <w:r w:rsidR="00C968FC">
              <w:fldChar w:fldCharType="end"/>
            </w:r>
            <w:r w:rsidR="00C968FC">
              <w:t>.</w:t>
            </w:r>
          </w:p>
        </w:tc>
      </w:tr>
      <w:tr w:rsidR="002268E5" w14:paraId="13FE0F60" w14:textId="77777777" w:rsidTr="00796FA1">
        <w:tc>
          <w:tcPr>
            <w:tcW w:w="2093" w:type="dxa"/>
          </w:tcPr>
          <w:p w14:paraId="6E7CDC1D" w14:textId="7465BC10" w:rsidR="002268E5" w:rsidRDefault="00C968FC" w:rsidP="00356AAA">
            <w:r>
              <w:t>S5</w:t>
            </w:r>
          </w:p>
        </w:tc>
        <w:tc>
          <w:tcPr>
            <w:tcW w:w="7149" w:type="dxa"/>
          </w:tcPr>
          <w:p w14:paraId="4715377A" w14:textId="31B7B20D" w:rsidR="002268E5" w:rsidRDefault="00C968FC" w:rsidP="00356AAA">
            <w:r>
              <w:t xml:space="preserve">SW collection service provision should reduce households disposing of SW via sanitation facilities (e.g., pit latrines), impairing their intended function </w:t>
            </w:r>
            <w:r>
              <w:fldChar w:fldCharType="begin"/>
            </w:r>
            <w:r>
              <w:instrText xml:space="preserve"> ADDIN EN.CITE &lt;EndNote&gt;&lt;Cite&gt;&lt;Author&gt;Narayan&lt;/Author&gt;&lt;Year&gt;2021&lt;/Year&gt;&lt;RecNum&gt;348&lt;/RecNum&gt;&lt;DisplayText&gt;(Narayan et al., 2021)&lt;/DisplayText&gt;&lt;record&gt;&lt;rec-number&gt;348&lt;/rec-number&gt;&lt;foreign-keys&gt;&lt;key app="EN" db-id="20tredwetsdxf3epftppt9wc5rz2dr5ed29w" timestamp="1638988454"&gt;348&lt;/key&gt;&lt;/foreign-keys&gt;&lt;ref-type name="Journal Article"&gt;17&lt;/ref-type&gt;&lt;contributors&gt;&lt;authors&gt;&lt;author&gt;Narayan, Abishek Sankara&lt;/author&gt;&lt;author&gt;Marks, Sara J.&lt;/author&gt;&lt;author&gt;Meierhofer, Regula&lt;/author&gt;&lt;author&gt;Strande, Linda&lt;/author&gt;&lt;author&gt;Tilley, Elizabeth&lt;/author&gt;&lt;author&gt;Zurbrügg, Christian&lt;/author&gt;&lt;author&gt;Lüthi, Christoph&lt;/author&gt;&lt;/authors&gt;&lt;/contributors&gt;&lt;titles&gt;&lt;title&gt;Advancements in and Integration of Water, Sanitation, and Solid Waste for Low- and Middle-Income Countries&lt;/title&gt;&lt;secondary-title&gt;Annual Review of Environment and Resources&lt;/secondary-title&gt;&lt;/titles&gt;&lt;periodical&gt;&lt;full-title&gt;Annual Review of Environment and Resources&lt;/full-title&gt;&lt;/periodical&gt;&lt;pages&gt;193-219&lt;/pages&gt;&lt;volume&gt;46&lt;/volume&gt;&lt;number&gt;1&lt;/number&gt;&lt;dates&gt;&lt;year&gt;2021&lt;/year&gt;&lt;pub-dates&gt;&lt;date&gt;2021/10/18&lt;/date&gt;&lt;/pub-dates&gt;&lt;/dates&gt;&lt;publisher&gt;Annual Reviews&lt;/publisher&gt;&lt;isbn&gt;1543-5938&lt;/isbn&gt;&lt;urls&gt;&lt;related-urls&gt;&lt;url&gt;https://doi.org/10.1146/annurev-environ-030620-042304&lt;/url&gt;&lt;/related-urls&gt;&lt;/urls&gt;&lt;electronic-resource-num&gt;10.1146/annurev-environ-030620-042304&lt;/electronic-resource-num&gt;&lt;access-date&gt;2021/12/08&lt;/access-date&gt;&lt;/record&gt;&lt;/Cite&gt;&lt;/EndNote&gt;</w:instrText>
            </w:r>
            <w:r>
              <w:fldChar w:fldCharType="separate"/>
            </w:r>
            <w:r>
              <w:rPr>
                <w:noProof/>
              </w:rPr>
              <w:t>(Narayan et al., 2021)</w:t>
            </w:r>
            <w:r>
              <w:fldChar w:fldCharType="end"/>
            </w:r>
            <w:r>
              <w:t>.</w:t>
            </w:r>
          </w:p>
        </w:tc>
      </w:tr>
      <w:tr w:rsidR="002268E5" w14:paraId="56DD3017" w14:textId="77777777" w:rsidTr="00796FA1">
        <w:tc>
          <w:tcPr>
            <w:tcW w:w="2093" w:type="dxa"/>
          </w:tcPr>
          <w:p w14:paraId="14A0975E" w14:textId="30B18EC4" w:rsidR="002268E5" w:rsidRDefault="00C968FC" w:rsidP="00356AAA">
            <w:r>
              <w:t>S6</w:t>
            </w:r>
          </w:p>
        </w:tc>
        <w:tc>
          <w:tcPr>
            <w:tcW w:w="7149" w:type="dxa"/>
          </w:tcPr>
          <w:p w14:paraId="6FDB9B2E" w14:textId="6DEDF92B" w:rsidR="002268E5" w:rsidRDefault="00C968FC" w:rsidP="00356AAA">
            <w:r>
              <w:t xml:space="preserve">Reducing mismanaged SW, particularly organic waste and faeces, should discourage flies, other pests, and defecation by livestock near the home, in turn lessening recontamination risks for household stored water </w:t>
            </w:r>
            <w:r>
              <w:fldChar w:fldCharType="begin"/>
            </w:r>
            <w:r>
              <w:instrText xml:space="preserve"> ADDIN EN.CITE &lt;EndNote&gt;&lt;Cite&gt;&lt;Author&gt;Das&lt;/Author&gt;&lt;Year&gt;2018&lt;/Year&gt;&lt;RecNum&gt;406&lt;/RecNum&gt;&lt;DisplayText&gt;(Das et al., 2018)&lt;/DisplayText&gt;&lt;record&gt;&lt;rec-number&gt;406&lt;/rec-number&gt;&lt;foreign-keys&gt;&lt;key app="EN" db-id="20tredwetsdxf3epftppt9wc5rz2dr5ed29w" timestamp="1642153200"&gt;406&lt;/key&gt;&lt;/foreign-keys&gt;&lt;ref-type name="Journal Article"&gt;17&lt;/ref-type&gt;&lt;contributors&gt;&lt;authors&gt;&lt;author&gt;Das, Jai K.&lt;/author&gt;&lt;author&gt;Hadi, Yousaf Bashir&lt;/author&gt;&lt;author&gt;Salam, Rehana A.&lt;/author&gt;&lt;author&gt;Hoda, Mehar&lt;/author&gt;&lt;author&gt;Lassi, Zohra S.&lt;/author&gt;&lt;author&gt;Bhutta, Zulfiqar A.&lt;/author&gt;&lt;/authors&gt;&lt;/contributors&gt;&lt;titles&gt;&lt;title&gt;Fly control to prevent diarrhoea in children&lt;/title&gt;&lt;secondary-title&gt;Cochrane Database of Systematic Reviews&lt;/secondary-title&gt;&lt;/titles&gt;&lt;periodical&gt;&lt;full-title&gt;Cochrane Database of Systematic Reviews&lt;/full-title&gt;&lt;/periodical&gt;&lt;number&gt;12&lt;/number&gt;&lt;dates&gt;&lt;year&gt;2018&lt;/year&gt;&lt;/dates&gt;&lt;publisher&gt;John Wiley &amp;amp; Sons, Ltd&lt;/publisher&gt;&lt;isbn&gt;1465-1858&lt;/isbn&gt;&lt;urls&gt;&lt;/urls&gt;&lt;/record&gt;&lt;/Cite&gt;&lt;/EndNote&gt;</w:instrText>
            </w:r>
            <w:r>
              <w:fldChar w:fldCharType="separate"/>
            </w:r>
            <w:r>
              <w:rPr>
                <w:noProof/>
              </w:rPr>
              <w:t xml:space="preserve">(Das et al., </w:t>
            </w:r>
            <w:r>
              <w:rPr>
                <w:noProof/>
              </w:rPr>
              <w:lastRenderedPageBreak/>
              <w:t>2018)</w:t>
            </w:r>
            <w:r>
              <w:fldChar w:fldCharType="end"/>
            </w:r>
            <w:r>
              <w:t>.</w:t>
            </w:r>
          </w:p>
        </w:tc>
      </w:tr>
      <w:tr w:rsidR="002268E5" w14:paraId="72B814FA" w14:textId="77777777" w:rsidTr="00796FA1">
        <w:tc>
          <w:tcPr>
            <w:tcW w:w="2093" w:type="dxa"/>
          </w:tcPr>
          <w:p w14:paraId="7E8AD046" w14:textId="5E637D72" w:rsidR="002268E5" w:rsidRDefault="00C968FC" w:rsidP="00356AAA">
            <w:r>
              <w:lastRenderedPageBreak/>
              <w:t>S7</w:t>
            </w:r>
          </w:p>
        </w:tc>
        <w:tc>
          <w:tcPr>
            <w:tcW w:w="7149" w:type="dxa"/>
          </w:tcPr>
          <w:p w14:paraId="2E64F92E" w14:textId="444E5064" w:rsidR="002268E5" w:rsidRDefault="00C968FC" w:rsidP="00356AAA">
            <w:r>
              <w:t xml:space="preserve">Waste service provision should reduce mismanaged SW blocking urban storm-drains and other water courses </w:t>
            </w:r>
            <w:r>
              <w:fldChar w:fldCharType="begin"/>
            </w:r>
            <w:r>
              <w:instrText xml:space="preserve"> ADDIN EN.CITE &lt;EndNote&gt;&lt;Cite&gt;&lt;Author&gt;Armitage&lt;/Author&gt;&lt;Year&gt;2007&lt;/Year&gt;&lt;RecNum&gt;347&lt;/RecNum&gt;&lt;DisplayText&gt;(Armitage, 2007)&lt;/DisplayText&gt;&lt;record&gt;&lt;rec-number&gt;347&lt;/rec-number&gt;&lt;foreign-keys&gt;&lt;key app="EN" db-id="20tredwetsdxf3epftppt9wc5rz2dr5ed29w" timestamp="1637605382"&gt;347&lt;/key&gt;&lt;/foreign-keys&gt;&lt;ref-type name="Journal Article"&gt;17&lt;/ref-type&gt;&lt;contributors&gt;&lt;authors&gt;&lt;author&gt;Armitage, N.&lt;/author&gt;&lt;/authors&gt;&lt;/contributors&gt;&lt;titles&gt;&lt;title&gt;The reduction of urban litter in the stormwater drains of South Africa&lt;/title&gt;&lt;secondary-title&gt;Urban Water Journal&lt;/secondary-title&gt;&lt;/titles&gt;&lt;periodical&gt;&lt;full-title&gt;Urban Water Journal&lt;/full-title&gt;&lt;/periodical&gt;&lt;pages&gt;151-172&lt;/pages&gt;&lt;volume&gt;4&lt;/volume&gt;&lt;number&gt;3&lt;/number&gt;&lt;dates&gt;&lt;year&gt;2007&lt;/year&gt;&lt;pub-dates&gt;&lt;date&gt;2007/09/01&lt;/date&gt;&lt;/pub-dates&gt;&lt;/dates&gt;&lt;publisher&gt;Taylor &amp;amp; Francis&lt;/publisher&gt;&lt;isbn&gt;1573-062X&lt;/isbn&gt;&lt;urls&gt;&lt;related-urls&gt;&lt;url&gt;https://doi.org/10.1080/15730620701464117&lt;/url&gt;&lt;/related-urls&gt;&lt;/urls&gt;&lt;electronic-resource-num&gt;10.1080/15730620701464117&lt;/electronic-resource-num&gt;&lt;/record&gt;&lt;/Cite&gt;&lt;/EndNote&gt;</w:instrText>
            </w:r>
            <w:r>
              <w:fldChar w:fldCharType="separate"/>
            </w:r>
            <w:r>
              <w:rPr>
                <w:noProof/>
              </w:rPr>
              <w:t>(Armitage, 2007)</w:t>
            </w:r>
            <w:r>
              <w:fldChar w:fldCharType="end"/>
            </w:r>
            <w:r>
              <w:t xml:space="preserve">.  Where water tables are shallow, this increases flood risk and pit latrine overspill, exacerbating faecal contamination of shallow wells </w:t>
            </w:r>
            <w:r>
              <w:fldChar w:fldCharType="begin"/>
            </w:r>
            <w:r>
              <w:instrText xml:space="preserve"> ADDIN EN.CITE &lt;EndNote&gt;&lt;Cite&gt;&lt;Author&gt;Katukiza&lt;/Author&gt;&lt;Year&gt;2010&lt;/Year&gt;&lt;RecNum&gt;3223&lt;/RecNum&gt;&lt;DisplayText&gt;(Katukiza et al., 2010)&lt;/DisplayText&gt;&lt;record&gt;&lt;rec-number&gt;3223&lt;/rec-number&gt;&lt;foreign-keys&gt;&lt;key app="EN" db-id="20tredwetsdxf3epftppt9wc5rz2dr5ed29w" timestamp="1691765168"&gt;3223&lt;/key&gt;&lt;/foreign-keys&gt;&lt;ref-type name="Journal Article"&gt;17&lt;/ref-type&gt;&lt;contributors&gt;&lt;authors&gt;&lt;author&gt;Katukiza, A. Y.&lt;/author&gt;&lt;author&gt;Ronteltap, M.&lt;/author&gt;&lt;author&gt;Oleja, A.&lt;/author&gt;&lt;author&gt;Niwagaba, C. B.&lt;/author&gt;&lt;author&gt;Kansiime, F.&lt;/author&gt;&lt;author&gt;Lens, P. N. L.&lt;/author&gt;&lt;/authors&gt;&lt;/contributors&gt;&lt;titles&gt;&lt;title&gt;Selection of sustainable sanitation technologies for urban slums — A case of Bwaise III in Kampala, Uganda&lt;/title&gt;&lt;secondary-title&gt;Science of The Total Environment&lt;/secondary-title&gt;&lt;/titles&gt;&lt;periodical&gt;&lt;full-title&gt;Science of the Total Environment&lt;/full-title&gt;&lt;/periodical&gt;&lt;pages&gt;52-62&lt;/pages&gt;&lt;volume&gt;409&lt;/volume&gt;&lt;number&gt;1&lt;/number&gt;&lt;keywords&gt;&lt;keyword&gt;Environment&lt;/keyword&gt;&lt;keyword&gt;Health&lt;/keyword&gt;&lt;keyword&gt;Pollution&lt;/keyword&gt;&lt;keyword&gt;Slums&lt;/keyword&gt;&lt;keyword&gt;Sustainable sanitation&lt;/keyword&gt;&lt;keyword&gt;Technology&lt;/keyword&gt;&lt;/keywords&gt;&lt;dates&gt;&lt;year&gt;2010&lt;/year&gt;&lt;pub-dates&gt;&lt;date&gt;2010/12/01/&lt;/date&gt;&lt;/pub-dates&gt;&lt;/dates&gt;&lt;isbn&gt;0048-9697&lt;/isbn&gt;&lt;urls&gt;&lt;related-urls&gt;&lt;url&gt;https://www.sciencedirect.com/science/article/pii/S0048969710009939&lt;/url&gt;&lt;/related-urls&gt;&lt;/urls&gt;&lt;electronic-resource-num&gt;https://doi.org/10.1016/j.scitotenv.2010.09.032&lt;/electronic-resource-num&gt;&lt;/record&gt;&lt;/Cite&gt;&lt;/EndNote&gt;</w:instrText>
            </w:r>
            <w:r>
              <w:fldChar w:fldCharType="separate"/>
            </w:r>
            <w:r>
              <w:rPr>
                <w:noProof/>
              </w:rPr>
              <w:t>(Katukiza et al., 2010)</w:t>
            </w:r>
            <w:r>
              <w:fldChar w:fldCharType="end"/>
            </w:r>
            <w:r>
              <w:t>.</w:t>
            </w:r>
          </w:p>
        </w:tc>
      </w:tr>
      <w:tr w:rsidR="002268E5" w14:paraId="53A9525E" w14:textId="77777777" w:rsidTr="00796FA1">
        <w:tc>
          <w:tcPr>
            <w:tcW w:w="2093" w:type="dxa"/>
          </w:tcPr>
          <w:p w14:paraId="1B09AEA9" w14:textId="6BF9D212" w:rsidR="002268E5" w:rsidRDefault="00C968FC" w:rsidP="00356AAA">
            <w:r>
              <w:t>S8</w:t>
            </w:r>
          </w:p>
        </w:tc>
        <w:tc>
          <w:tcPr>
            <w:tcW w:w="7149" w:type="dxa"/>
          </w:tcPr>
          <w:p w14:paraId="5D7E5C57" w14:textId="46DE750F" w:rsidR="002268E5" w:rsidRDefault="008573D3" w:rsidP="00356AAA">
            <w:r>
              <w:t xml:space="preserve">Greater waste collection service coverage would reduce mismanaged plastics from domestic waste entering the environment, then breaking down into micro-plastics, and thereby ultimately reduce future water treatment costs associated with micro-plastics removal </w:t>
            </w:r>
            <w:r>
              <w:fldChar w:fldCharType="begin"/>
            </w:r>
            <w:r>
              <w:instrText xml:space="preserve"> ADDIN EN.CITE &lt;EndNote&gt;&lt;Cite&gt;&lt;Author&gt;Shen&lt;/Author&gt;&lt;Year&gt;2020&lt;/Year&gt;&lt;RecNum&gt;3222&lt;/RecNum&gt;&lt;DisplayText&gt;(Shen et al., 2020)&lt;/DisplayText&gt;&lt;record&gt;&lt;rec-number&gt;3222&lt;/rec-number&gt;&lt;foreign-keys&gt;&lt;key app="EN" db-id="20tredwetsdxf3epftppt9wc5rz2dr5ed29w" timestamp="1691759191"&gt;3222&lt;/key&gt;&lt;/foreign-keys&gt;&lt;ref-type name="Journal Article"&gt;17&lt;/ref-type&gt;&lt;contributors&gt;&lt;authors&gt;&lt;author&gt;Shen, Maocai&lt;/author&gt;&lt;author&gt;Song, Biao&lt;/author&gt;&lt;author&gt;Zhu, Yuan&lt;/author&gt;&lt;author&gt;Zeng, Guangming&lt;/author&gt;&lt;author&gt;Zhang, Yaxin&lt;/author&gt;&lt;author&gt;Yang, Yuanyuan&lt;/author&gt;&lt;author&gt;Wen, Xiaofeng&lt;/author&gt;&lt;author&gt;Chen, Ming&lt;/author&gt;&lt;author&gt;Yi, Huan&lt;/author&gt;&lt;/authors&gt;&lt;/contributors&gt;&lt;titles&gt;&lt;title&gt;Removal of microplastics via drinking water treatment: Current knowledge and future directions&lt;/title&gt;&lt;secondary-title&gt;Chemosphere&lt;/secondary-title&gt;&lt;/titles&gt;&lt;periodical&gt;&lt;full-title&gt;Chemosphere&lt;/full-title&gt;&lt;/periodical&gt;&lt;pages&gt;126612&lt;/pages&gt;&lt;volume&gt;251&lt;/volume&gt;&lt;keywords&gt;&lt;keyword&gt;Microplastics&lt;/keyword&gt;&lt;keyword&gt;Drinking water treatment&lt;/keyword&gt;&lt;keyword&gt;Removal technology&lt;/keyword&gt;&lt;keyword&gt;Environmental assessment&lt;/keyword&gt;&lt;keyword&gt;Remediation strategies&lt;/keyword&gt;&lt;/keywords&gt;&lt;dates&gt;&lt;year&gt;2020&lt;/year&gt;&lt;pub-dates&gt;&lt;date&gt;2020/07/01/&lt;/date&gt;&lt;/pub-dates&gt;&lt;/dates&gt;&lt;isbn&gt;0045-6535&lt;/isbn&gt;&lt;urls&gt;&lt;related-urls&gt;&lt;url&gt;https://www.sciencedirect.com/science/article/pii/S0045653520308055&lt;/url&gt;&lt;/related-urls&gt;&lt;/urls&gt;&lt;electronic-resource-num&gt;https://doi.org/10.1016/j.chemosphere.2020.126612&lt;/electronic-resource-num&gt;&lt;/record&gt;&lt;/Cite&gt;&lt;/EndNote&gt;</w:instrText>
            </w:r>
            <w:r>
              <w:fldChar w:fldCharType="separate"/>
            </w:r>
            <w:r>
              <w:rPr>
                <w:noProof/>
              </w:rPr>
              <w:t>(Shen et al., 2020)</w:t>
            </w:r>
            <w:r>
              <w:fldChar w:fldCharType="end"/>
            </w:r>
            <w:r>
              <w:t>.</w:t>
            </w:r>
          </w:p>
        </w:tc>
      </w:tr>
      <w:tr w:rsidR="002268E5" w14:paraId="122310BD" w14:textId="77777777" w:rsidTr="00606707">
        <w:tc>
          <w:tcPr>
            <w:tcW w:w="2093" w:type="dxa"/>
            <w:tcBorders>
              <w:bottom w:val="single" w:sz="4" w:space="0" w:color="auto"/>
            </w:tcBorders>
          </w:tcPr>
          <w:p w14:paraId="21C9B50B" w14:textId="5CC6556A" w:rsidR="002268E5" w:rsidRDefault="008573D3" w:rsidP="00356AAA">
            <w:r>
              <w:t>S9</w:t>
            </w:r>
          </w:p>
        </w:tc>
        <w:tc>
          <w:tcPr>
            <w:tcW w:w="7149" w:type="dxa"/>
            <w:tcBorders>
              <w:bottom w:val="single" w:sz="4" w:space="0" w:color="auto"/>
            </w:tcBorders>
          </w:tcPr>
          <w:p w14:paraId="5233391E" w14:textId="1D9C68E2" w:rsidR="002268E5" w:rsidRDefault="008573D3" w:rsidP="00356AAA">
            <w:r>
              <w:t xml:space="preserve">Since washing increases waste value for recycling or reuse </w:t>
            </w:r>
            <w:r>
              <w:fldChar w:fldCharType="begin"/>
            </w:r>
            <w:r>
              <w:instrText xml:space="preserve"> ADDIN EN.CITE &lt;EndNote&gt;&lt;Cite&gt;&lt;Author&gt;Asim&lt;/Author&gt;&lt;Year&gt;2012&lt;/Year&gt;&lt;RecNum&gt;3263&lt;/RecNum&gt;&lt;DisplayText&gt;(Asim et al., 2012)&lt;/DisplayText&gt;&lt;record&gt;&lt;rec-number&gt;3263&lt;/rec-number&gt;&lt;foreign-keys&gt;&lt;key app="EN" db-id="20tredwetsdxf3epftppt9wc5rz2dr5ed29w" timestamp="1695630673"&gt;3263&lt;/key&gt;&lt;/foreign-keys&gt;&lt;ref-type name="Journal Article"&gt;17&lt;/ref-type&gt;&lt;contributors&gt;&lt;authors&gt;&lt;author&gt;Asim, Muhammad&lt;/author&gt;&lt;author&gt;Batool, Syeda Adila&lt;/author&gt;&lt;author&gt;Chaudhry, Muhammad Nawaz&lt;/author&gt;&lt;/authors&gt;&lt;/contributors&gt;&lt;titles&gt;&lt;title&gt;Scavengers and their role in the recycling of waste in Southwestern Lahore&lt;/title&gt;&lt;secondary-title&gt;Resources, Conservation and Recycling&lt;/secondary-title&gt;&lt;/titles&gt;&lt;periodical&gt;&lt;full-title&gt;Resources, Conservation and Recycling&lt;/full-title&gt;&lt;/periodical&gt;&lt;pages&gt;152-162&lt;/pages&gt;&lt;volume&gt;58&lt;/volume&gt;&lt;keywords&gt;&lt;keyword&gt;Dumpsite pickers&lt;/keyword&gt;&lt;keyword&gt;Household waste collectors&lt;/keyword&gt;&lt;keyword&gt;Itinerant buyers&lt;/keyword&gt;&lt;keyword&gt;Recycling&lt;/keyword&gt;&lt;keyword&gt;Scavengers&lt;/keyword&gt;&lt;keyword&gt;Sorting&lt;/keyword&gt;&lt;keyword&gt;Street pickers&lt;/keyword&gt;&lt;keyword&gt;Transfer point pickers&lt;/keyword&gt;&lt;/keywords&gt;&lt;dates&gt;&lt;year&gt;2012&lt;/year&gt;&lt;pub-dates&gt;&lt;date&gt;2012/01/01/&lt;/date&gt;&lt;/pub-dates&gt;&lt;/dates&gt;&lt;isbn&gt;0921-3449&lt;/isbn&gt;&lt;urls&gt;&lt;related-urls&gt;&lt;url&gt;https://www.sciencedirect.com/science/article/pii/S0921344911002242&lt;/url&gt;&lt;/related-urls&gt;&lt;/urls&gt;&lt;electronic-resource-num&gt;https://doi.org/10.1016/j.resconrec.2011.10.013&lt;/electronic-resource-num&gt;&lt;/record&gt;&lt;/Cite&gt;&lt;/EndNote&gt;</w:instrText>
            </w:r>
            <w:r>
              <w:fldChar w:fldCharType="separate"/>
            </w:r>
            <w:r>
              <w:rPr>
                <w:noProof/>
              </w:rPr>
              <w:t>(Asim et al., 2012)</w:t>
            </w:r>
            <w:r>
              <w:fldChar w:fldCharType="end"/>
            </w:r>
            <w:r>
              <w:t>, sufficient water access could promote greater domestic waste separation and thereby recycling or reuse.</w:t>
            </w:r>
          </w:p>
        </w:tc>
      </w:tr>
      <w:tr w:rsidR="008573D3" w14:paraId="223CE0C0" w14:textId="77777777" w:rsidTr="00606707">
        <w:tc>
          <w:tcPr>
            <w:tcW w:w="2093" w:type="dxa"/>
            <w:tcBorders>
              <w:top w:val="single" w:sz="4" w:space="0" w:color="auto"/>
              <w:bottom w:val="single" w:sz="4" w:space="0" w:color="auto"/>
            </w:tcBorders>
          </w:tcPr>
          <w:p w14:paraId="2FFF8016" w14:textId="1A87F946" w:rsidR="008573D3" w:rsidRDefault="008573D3" w:rsidP="00356AAA">
            <w:r>
              <w:t>S10</w:t>
            </w:r>
          </w:p>
        </w:tc>
        <w:tc>
          <w:tcPr>
            <w:tcW w:w="7149" w:type="dxa"/>
            <w:tcBorders>
              <w:top w:val="single" w:sz="4" w:space="0" w:color="auto"/>
              <w:bottom w:val="single" w:sz="4" w:space="0" w:color="auto"/>
            </w:tcBorders>
          </w:tcPr>
          <w:p w14:paraId="77E18875" w14:textId="2ADD7E54" w:rsidR="008573D3" w:rsidRDefault="008573D3" w:rsidP="00356AAA">
            <w:r>
              <w:t xml:space="preserve">Use of reusable cloth diapers requires sufficient water and soap for washing </w:t>
            </w:r>
            <w:r>
              <w:fldChar w:fldCharType="begin"/>
            </w:r>
            <w:r>
              <w:instrText xml:space="preserve"> ADDIN EN.CITE &lt;EndNote&gt;&lt;Cite&gt;&lt;Author&gt;Kuhl&lt;/Author&gt;&lt;Year&gt;2021&lt;/Year&gt;&lt;RecNum&gt;3220&lt;/RecNum&gt;&lt;DisplayText&gt;(Kuhl et al., 2021)&lt;/DisplayText&gt;&lt;record&gt;&lt;rec-number&gt;3220&lt;/rec-number&gt;&lt;foreign-keys&gt;&lt;key app="EN" db-id="20tredwetsdxf3epftppt9wc5rz2dr5ed29w" timestamp="1691755754"&gt;3220&lt;/key&gt;&lt;/foreign-keys&gt;&lt;ref-type name="Journal Article"&gt;17&lt;/ref-type&gt;&lt;contributors&gt;&lt;authors&gt;&lt;author&gt;Kuhl, Jennifer&lt;/author&gt;&lt;author&gt;Bisimwa, Lucien&lt;/author&gt;&lt;author&gt;Thomas, Elizabeth D.&lt;/author&gt;&lt;author&gt;Williams, Camille&lt;/author&gt;&lt;author&gt;Ntakirutimana, Joseph&lt;/author&gt;&lt;author&gt;Coglianese, Nicole&lt;/author&gt;&lt;author&gt;Bauler, Sarah&lt;/author&gt;&lt;author&gt;François, Ruthly&lt;/author&gt;&lt;author&gt;Sanvura, Presence&lt;/author&gt;&lt;author&gt;Bisimwa, Jean Claude&lt;/author&gt;&lt;author&gt;Mirindi, Patrick&lt;/author&gt;&lt;author&gt;George, Christine Marie&lt;/author&gt;&lt;/authors&gt;&lt;/contributors&gt;&lt;titles&gt;&lt;title&gt;Formative research for the development of baby water, sanitation, and hygiene interventions for young children in the Democratic Republic of the Congo (REDUCE program)&lt;/title&gt;&lt;secondary-title&gt;BMC Public Health&lt;/secondary-title&gt;&lt;/titles&gt;&lt;periodical&gt;&lt;full-title&gt;Bmc Public Health&lt;/full-title&gt;&lt;/periodical&gt;&lt;pages&gt;427&lt;/pages&gt;&lt;volume&gt;21&lt;/volume&gt;&lt;number&gt;1&lt;/number&gt;&lt;dates&gt;&lt;year&gt;2021&lt;/year&gt;&lt;pub-dates&gt;&lt;date&gt;2021/03/01&lt;/date&gt;&lt;/pub-dates&gt;&lt;/dates&gt;&lt;isbn&gt;1471-2458&lt;/isbn&gt;&lt;urls&gt;&lt;related-urls&gt;&lt;url&gt;https://doi.org/10.1186/s12889-021-10246-5&lt;/url&gt;&lt;/related-urls&gt;&lt;/urls&gt;&lt;electronic-resource-num&gt;10.1186/s12889-021-10246-5&lt;/electronic-resource-num&gt;&lt;/record&gt;&lt;/Cite&gt;&lt;/EndNote&gt;</w:instrText>
            </w:r>
            <w:r>
              <w:fldChar w:fldCharType="separate"/>
            </w:r>
            <w:r>
              <w:rPr>
                <w:noProof/>
              </w:rPr>
              <w:t>(Kuhl et al., 2021)</w:t>
            </w:r>
            <w:r>
              <w:fldChar w:fldCharType="end"/>
            </w:r>
            <w:r>
              <w:t>.</w:t>
            </w:r>
          </w:p>
        </w:tc>
      </w:tr>
    </w:tbl>
    <w:p w14:paraId="2E1A590A" w14:textId="77777777" w:rsidR="002268E5" w:rsidRDefault="002268E5" w:rsidP="00356AAA"/>
    <w:p w14:paraId="62856276" w14:textId="58422FEF" w:rsidR="001A7736" w:rsidRDefault="007F21D0" w:rsidP="00356AAA">
      <w:r>
        <w:t xml:space="preserve">Table 1: Synergies [S] and trade-offs [T] </w:t>
      </w:r>
      <w:r w:rsidR="002268E5">
        <w:t>between</w:t>
      </w:r>
      <w:r>
        <w:t xml:space="preserve"> </w:t>
      </w:r>
      <w:r w:rsidR="00DA3DE3">
        <w:t xml:space="preserve">uncollected </w:t>
      </w:r>
      <w:r>
        <w:t xml:space="preserve">solid waste and </w:t>
      </w:r>
      <w:r w:rsidR="00872D09">
        <w:t>Water, Sanitation and Hygiene (</w:t>
      </w:r>
      <w:r w:rsidR="002268E5">
        <w:t>WASH</w:t>
      </w:r>
      <w:r w:rsidR="00872D09">
        <w:t>)</w:t>
      </w:r>
      <w:r w:rsidR="002268E5">
        <w:t xml:space="preserve"> affecting urban households</w:t>
      </w:r>
      <w:r w:rsidR="003D50DF">
        <w:t>.</w:t>
      </w:r>
    </w:p>
    <w:p w14:paraId="1B8F3CB4" w14:textId="77777777" w:rsidR="007F21D0" w:rsidRDefault="007F21D0" w:rsidP="00356AAA"/>
    <w:p w14:paraId="5308A93E" w14:textId="08573CD3" w:rsidR="00AA2E18" w:rsidRDefault="00AA2E18" w:rsidP="00356AAA">
      <w:r>
        <w:t xml:space="preserve">Figure 1 </w:t>
      </w:r>
      <w:r w:rsidR="00B27C2D">
        <w:t>depicts</w:t>
      </w:r>
      <w:r>
        <w:t xml:space="preserve"> </w:t>
      </w:r>
      <w:r w:rsidR="005849F7">
        <w:t>household-level mechanisms</w:t>
      </w:r>
      <w:r w:rsidR="00BD11B7">
        <w:t xml:space="preserve"> (S4 to S10)</w:t>
      </w:r>
      <w:r w:rsidR="005849F7">
        <w:t xml:space="preserve"> that </w:t>
      </w:r>
      <w:r w:rsidR="00BD11B7">
        <w:t xml:space="preserve">account for the </w:t>
      </w:r>
      <w:r w:rsidR="00AC5B0F">
        <w:t xml:space="preserve">synergies between SDG6 and </w:t>
      </w:r>
      <w:r w:rsidR="00DA3DE3">
        <w:t xml:space="preserve">uncollected SW </w:t>
      </w:r>
      <w:r w:rsidR="001805A7">
        <w:t>identified via national-level</w:t>
      </w:r>
      <w:r w:rsidR="005D1006">
        <w:t xml:space="preserve"> SDG</w:t>
      </w:r>
      <w:r w:rsidR="001805A7">
        <w:t xml:space="preserve"> indicators</w:t>
      </w:r>
      <w:r w:rsidR="005D1006">
        <w:t xml:space="preserve"> </w:t>
      </w:r>
      <w:r w:rsidR="005D1006">
        <w:fldChar w:fldCharType="begin">
          <w:fldData xml:space="preserve">PEVuZE5vdGU+PENpdGU+PEF1dGhvcj5Lcm9sbDwvQXV0aG9yPjxZZWFyPjIwMTk8L1llYXI+PFJl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</w:fldData>
        </w:fldChar>
      </w:r>
      <w:r w:rsidR="005D1006">
        <w:instrText xml:space="preserve"> ADDIN EN.CITE </w:instrText>
      </w:r>
      <w:r w:rsidR="005D1006">
        <w:fldChar w:fldCharType="begin">
          <w:fldData xml:space="preserve">PEVuZE5vdGU+PENpdGU+PEF1dGhvcj5Lcm9sbDwvQXV0aG9yPjxZZWFyPjIwMTk8L1llYXI+PFJl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</w:fldData>
        </w:fldChar>
      </w:r>
      <w:r w:rsidR="005D1006">
        <w:instrText xml:space="preserve"> ADDIN EN.CITE.DATA </w:instrText>
      </w:r>
      <w:r w:rsidR="005D1006">
        <w:fldChar w:fldCharType="end"/>
      </w:r>
      <w:r w:rsidR="005D1006">
        <w:fldChar w:fldCharType="separate"/>
      </w:r>
      <w:r w:rsidR="005D1006">
        <w:rPr>
          <w:noProof/>
        </w:rPr>
        <w:t>(Kroll et al., 2019, Barbier and Burgess, 2019)</w:t>
      </w:r>
      <w:r w:rsidR="005D1006">
        <w:fldChar w:fldCharType="end"/>
      </w:r>
      <w:r w:rsidR="001805A7">
        <w:t>.</w:t>
      </w:r>
      <w:r w:rsidR="005849F7">
        <w:t xml:space="preserve"> </w:t>
      </w:r>
      <w:r w:rsidR="00D44ECD">
        <w:t xml:space="preserve">Access to sufficient water is a necessary precondition for some household behaviours positively linked to waste management hierarchy principles (S9; S10). </w:t>
      </w:r>
      <w:r w:rsidR="00060C09">
        <w:t>However, it also highlights WASH-</w:t>
      </w:r>
      <w:r w:rsidR="00B27C2D">
        <w:t>SW</w:t>
      </w:r>
      <w:r w:rsidR="009E2613">
        <w:t xml:space="preserve"> collection service </w:t>
      </w:r>
      <w:r w:rsidR="00BE667C">
        <w:t xml:space="preserve"> delivery</w:t>
      </w:r>
      <w:r w:rsidR="00060C09">
        <w:t xml:space="preserve"> trade-offs arising from the </w:t>
      </w:r>
      <w:r w:rsidR="00B64894">
        <w:t xml:space="preserve">consumption of </w:t>
      </w:r>
      <w:r w:rsidR="00AD036E">
        <w:t>DDs</w:t>
      </w:r>
      <w:r w:rsidR="00B64894">
        <w:t>, packaged water, and hygiene products</w:t>
      </w:r>
      <w:r w:rsidR="00AD7B2A">
        <w:t xml:space="preserve"> as urban lifestyles change</w:t>
      </w:r>
      <w:r w:rsidR="00B64894">
        <w:t xml:space="preserve"> (T1 to T3).</w:t>
      </w:r>
    </w:p>
    <w:p w14:paraId="2E1BF14D" w14:textId="77777777" w:rsidR="00526DC8" w:rsidRDefault="00526DC8" w:rsidP="00356AAA"/>
    <w:p w14:paraId="1F291BF7" w14:textId="77777777" w:rsidR="00D461C6" w:rsidRDefault="00D461C6" w:rsidP="00356AAA"/>
    <w:p w14:paraId="18E61971" w14:textId="77777777" w:rsidR="00526DC8" w:rsidRDefault="00526DC8" w:rsidP="00356AAA"/>
    <w:p w14:paraId="73A17314" w14:textId="4C953C73" w:rsidR="00D461C6" w:rsidRDefault="00D461C6">
      <w:r>
        <w:br w:type="page"/>
      </w:r>
    </w:p>
    <w:p w14:paraId="3CEF9A44" w14:textId="01541003" w:rsidR="00356AAA" w:rsidRDefault="002237CF" w:rsidP="00356AAA">
      <w:pPr>
        <w:rPr>
          <w:i/>
          <w:iCs/>
        </w:rPr>
      </w:pPr>
      <w:r>
        <w:rPr>
          <w:i/>
          <w:iCs/>
          <w:noProof/>
        </w:rPr>
        <w:lastRenderedPageBreak/>
        <w:drawing>
          <wp:inline distT="0" distB="0" distL="0" distR="0" wp14:anchorId="10F702EF" wp14:editId="31131136">
            <wp:extent cx="5731510" cy="4051935"/>
            <wp:effectExtent l="0" t="0" r="2540" b="5715"/>
            <wp:docPr id="28" name="Picture 28" descr="A diagram of a clean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diagram of a clean wa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7FBFFE52" w14:textId="48C80B24" w:rsidR="00356AAA" w:rsidRPr="00A8078A" w:rsidRDefault="00356AAA" w:rsidP="00356AAA">
      <w:pPr>
        <w:rPr>
          <w:i/>
          <w:iCs/>
        </w:rPr>
      </w:pPr>
      <w:r w:rsidRPr="00A8078A">
        <w:rPr>
          <w:i/>
          <w:iCs/>
        </w:rPr>
        <w:t xml:space="preserve">Figure </w:t>
      </w:r>
      <w:r w:rsidR="00EC27EE">
        <w:rPr>
          <w:i/>
          <w:iCs/>
        </w:rPr>
        <w:t>1</w:t>
      </w:r>
      <w:r w:rsidRPr="00A8078A">
        <w:rPr>
          <w:i/>
          <w:iCs/>
        </w:rPr>
        <w:t xml:space="preserve">: </w:t>
      </w:r>
      <w:r w:rsidR="00387D8B">
        <w:rPr>
          <w:i/>
          <w:iCs/>
        </w:rPr>
        <w:t>Synergies and trade-offs</w:t>
      </w:r>
      <w:r w:rsidRPr="00A8078A">
        <w:rPr>
          <w:i/>
          <w:iCs/>
        </w:rPr>
        <w:t xml:space="preserve"> between solid waste management</w:t>
      </w:r>
      <w:r w:rsidR="005C59C7">
        <w:rPr>
          <w:i/>
          <w:iCs/>
        </w:rPr>
        <w:t xml:space="preserve"> </w:t>
      </w:r>
      <w:r w:rsidRPr="00A8078A">
        <w:rPr>
          <w:i/>
          <w:iCs/>
        </w:rPr>
        <w:t>and Water, Sanitation, and H</w:t>
      </w:r>
      <w:r w:rsidRPr="00A8078A">
        <w:rPr>
          <w:i/>
          <w:iCs/>
          <w:noProof/>
        </w:rPr>
        <w:t xml:space="preserve">ygiene (WASH) </w:t>
      </w:r>
      <w:r>
        <w:rPr>
          <w:i/>
          <w:iCs/>
          <w:noProof/>
        </w:rPr>
        <w:t>for</w:t>
      </w:r>
      <w:r w:rsidRPr="00A8078A">
        <w:rPr>
          <w:i/>
          <w:iCs/>
          <w:noProof/>
        </w:rPr>
        <w:t xml:space="preserve"> urban </w:t>
      </w:r>
      <w:r>
        <w:rPr>
          <w:i/>
          <w:iCs/>
          <w:noProof/>
        </w:rPr>
        <w:t>households and their immediate neighbourhoods</w:t>
      </w:r>
      <w:r w:rsidR="00460B03">
        <w:rPr>
          <w:i/>
          <w:iCs/>
          <w:noProof/>
        </w:rPr>
        <w:t>.</w:t>
      </w:r>
    </w:p>
    <w:p w14:paraId="1CC4EA06" w14:textId="5E8B6777" w:rsidR="003412AA" w:rsidRDefault="00B65145" w:rsidP="003412AA">
      <w:r>
        <w:t>The</w:t>
      </w:r>
      <w:r w:rsidR="00227D7C">
        <w:t xml:space="preserve">re are thus </w:t>
      </w:r>
      <w:r>
        <w:t>mechanisms</w:t>
      </w:r>
      <w:r w:rsidR="00227D7C">
        <w:t xml:space="preserve"> (S4 to S7</w:t>
      </w:r>
      <w:r w:rsidR="00552BB5">
        <w:t>, possibly S8</w:t>
      </w:r>
      <w:r w:rsidR="00227D7C">
        <w:t>)</w:t>
      </w:r>
      <w:r>
        <w:t xml:space="preserve"> </w:t>
      </w:r>
      <w:r w:rsidR="00AE6114">
        <w:t xml:space="preserve">that could </w:t>
      </w:r>
      <w:r w:rsidR="008569CB">
        <w:t xml:space="preserve">result in </w:t>
      </w:r>
      <w:r w:rsidR="00AE6114">
        <w:t>synergistic diarrhoea</w:t>
      </w:r>
      <w:r w:rsidR="00C54FCC">
        <w:t>l disease</w:t>
      </w:r>
      <w:r w:rsidR="00AE6114">
        <w:t xml:space="preserve"> risk</w:t>
      </w:r>
      <w:r w:rsidR="00F30534">
        <w:t>s</w:t>
      </w:r>
      <w:r w:rsidR="00AE6114">
        <w:t xml:space="preserve"> for</w:t>
      </w:r>
      <w:r>
        <w:t xml:space="preserve"> </w:t>
      </w:r>
      <w:r w:rsidR="00760445">
        <w:t xml:space="preserve">households simultaneously exposed to </w:t>
      </w:r>
      <w:r w:rsidR="001A7FDF">
        <w:t xml:space="preserve">uncollected waste and </w:t>
      </w:r>
      <w:r w:rsidR="00F81E18">
        <w:t xml:space="preserve">lacking </w:t>
      </w:r>
      <w:r w:rsidR="001A7FDF">
        <w:t>WASH</w:t>
      </w:r>
      <w:r w:rsidR="00F81E18">
        <w:t xml:space="preserve"> services</w:t>
      </w:r>
      <w:r w:rsidR="00D71993">
        <w:t xml:space="preserve">. </w:t>
      </w:r>
      <w:r w:rsidR="00F30534">
        <w:t xml:space="preserve">A synergistic risk is where a combined hazard is </w:t>
      </w:r>
      <w:r w:rsidR="009260B8">
        <w:t>riskier</w:t>
      </w:r>
      <w:r w:rsidR="00F30534">
        <w:t xml:space="preserve"> than each of its constituent hazards</w:t>
      </w:r>
      <w:r w:rsidR="008C378E">
        <w:t xml:space="preserve"> in isolation </w:t>
      </w:r>
      <w:r w:rsidR="004C43C7">
        <w:fldChar w:fldCharType="begin"/>
      </w:r>
      <w:r w:rsidR="004C43C7">
        <w:instrText xml:space="preserve"> ADDIN EN.CITE &lt;EndNote&gt;&lt;Cite&gt;&lt;Author&gt;Hampson&lt;/Author&gt;&lt;Year&gt;2003&lt;/Year&gt;&lt;RecNum&gt;3236&lt;/RecNum&gt;&lt;DisplayText&gt;(Hampson et al., 2003)&lt;/DisplayText&gt;&lt;record&gt;&lt;rec-number&gt;3236&lt;/rec-number&gt;&lt;foreign-keys&gt;&lt;key app="EN" db-id="20tredwetsdxf3epftppt9wc5rz2dr5ed29w" timestamp="1692180608"&gt;3236&lt;/key&gt;&lt;/foreign-keys&gt;&lt;ref-type name="Journal Article"&gt;17&lt;/ref-type&gt;&lt;contributors&gt;&lt;authors&gt;&lt;author&gt;Hampson, Sarah E.&lt;/author&gt;&lt;author&gt;Andrews, Judy A.&lt;/author&gt;&lt;author&gt;Barckley, Maureen&lt;/author&gt;&lt;author&gt;Lee, Michael E.&lt;/author&gt;&lt;author&gt;Lichtenstein, Edward&lt;/author&gt;&lt;/authors&gt;&lt;/contributors&gt;&lt;titles&gt;&lt;title&gt;Assessing Perceptions of Synergistic Health Risk: A Comparison of Two Scales&lt;/title&gt;&lt;secondary-title&gt;Risk Analysis&lt;/secondary-title&gt;&lt;/titles&gt;&lt;periodical&gt;&lt;full-title&gt;Risk Analysis&lt;/full-title&gt;&lt;/periodical&gt;&lt;pages&gt;1021-1029&lt;/pages&gt;&lt;volume&gt;23&lt;/volume&gt;&lt;number&gt;5&lt;/number&gt;&lt;keywords&gt;&lt;keyword&gt;Assessment&lt;/keyword&gt;&lt;keyword&gt;radon&lt;/keyword&gt;&lt;keyword&gt;ratings&lt;/keyword&gt;&lt;keyword&gt;smoking&lt;/keyword&gt;&lt;keyword&gt;synergistic risk&lt;/keyword&gt;&lt;/keywords&gt;&lt;dates&gt;&lt;year&gt;2003&lt;/year&gt;&lt;pub-dates&gt;&lt;date&gt;2003/10/01&lt;/date&gt;&lt;/pub-dates&gt;&lt;/dates&gt;&lt;publisher&gt;John Wiley &amp;amp; Sons, Ltd&lt;/publisher&gt;&lt;isbn&gt;0272-4332&lt;/isbn&gt;&lt;urls&gt;&lt;related-urls&gt;&lt;url&gt;https://doi.org/10.1111/1539-6924.00378&lt;/url&gt;&lt;/related-urls&gt;&lt;/urls&gt;&lt;electronic-resource-num&gt;https://doi.org/10.1111/1539-6924.00378&lt;/electronic-resource-num&gt;&lt;access-date&gt;2023/08/16&lt;/access-date&gt;&lt;/record&gt;&lt;/Cite&gt;&lt;/EndNote&gt;</w:instrText>
      </w:r>
      <w:r w:rsidR="004C43C7">
        <w:fldChar w:fldCharType="separate"/>
      </w:r>
      <w:r w:rsidR="004C43C7">
        <w:rPr>
          <w:noProof/>
        </w:rPr>
        <w:t>(Hampson et al., 2003)</w:t>
      </w:r>
      <w:r w:rsidR="004C43C7">
        <w:fldChar w:fldCharType="end"/>
      </w:r>
      <w:r w:rsidR="00F30534">
        <w:t xml:space="preserve">. </w:t>
      </w:r>
      <w:r w:rsidR="00CE14CC">
        <w:t>However, i</w:t>
      </w:r>
      <w:r w:rsidR="00D71993">
        <w:t xml:space="preserve">t </w:t>
      </w:r>
      <w:r w:rsidR="008569CB">
        <w:t>remains</w:t>
      </w:r>
      <w:r w:rsidR="00D71993">
        <w:t xml:space="preserve"> unclear whether multiple</w:t>
      </w:r>
      <w:r w:rsidR="002F4ECB">
        <w:t xml:space="preserve"> exposure</w:t>
      </w:r>
      <w:r w:rsidR="003451AE">
        <w:t xml:space="preserve"> to uncollected waste</w:t>
      </w:r>
      <w:r w:rsidR="008E4F08">
        <w:t xml:space="preserve"> and lack of WASH services</w:t>
      </w:r>
      <w:r w:rsidR="002F4ECB">
        <w:t xml:space="preserve"> translate into</w:t>
      </w:r>
      <w:r w:rsidR="00CE14CC">
        <w:t xml:space="preserve"> synergistic </w:t>
      </w:r>
      <w:r w:rsidR="00B42AC6">
        <w:t>diarrhoea</w:t>
      </w:r>
      <w:r w:rsidR="002846FF">
        <w:t>l disease</w:t>
      </w:r>
      <w:r w:rsidR="00CE14CC">
        <w:t xml:space="preserve"> risk.  Systematic reviews </w:t>
      </w:r>
      <w:r w:rsidR="001B73FA">
        <w:t>examining</w:t>
      </w:r>
      <w:r w:rsidR="00CE14CC">
        <w:t xml:space="preserve"> </w:t>
      </w:r>
      <w:r w:rsidR="009E00B2">
        <w:t xml:space="preserve">health impacts of </w:t>
      </w:r>
      <w:r w:rsidR="0044068D">
        <w:t>SWM</w:t>
      </w:r>
      <w:r w:rsidR="001B73FA">
        <w:t xml:space="preserve"> </w:t>
      </w:r>
      <w:r w:rsidR="00491672">
        <w:t xml:space="preserve">currently </w:t>
      </w:r>
      <w:r w:rsidR="001B73FA">
        <w:t>focus on occupational health risks</w:t>
      </w:r>
      <w:r w:rsidR="007A3DA9">
        <w:t xml:space="preserve"> to waste collectors</w:t>
      </w:r>
      <w:r w:rsidR="00505CFD">
        <w:t xml:space="preserve"> </w:t>
      </w:r>
      <w:r w:rsidR="00FA3924">
        <w:fldChar w:fldCharType="begin">
          <w:fldData xml:space="preserve">PEVuZE5vdGU+PENpdGU+PEF1dGhvcj5OY3ViZTwvQXV0aG9yPjxZZWFyPjIwMTY8L1llYXI+PFJl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</w:fldData>
        </w:fldChar>
      </w:r>
      <w:r w:rsidR="00D30E3E">
        <w:instrText xml:space="preserve"> ADDIN EN.CITE </w:instrText>
      </w:r>
      <w:r w:rsidR="00D30E3E">
        <w:fldChar w:fldCharType="begin">
          <w:fldData xml:space="preserve">PEVuZE5vdGU+PENpdGU+PEF1dGhvcj5OY3ViZTwvQXV0aG9yPjxZZWFyPjIwMTY8L1llYXI+PFJl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</w:fldData>
        </w:fldChar>
      </w:r>
      <w:r w:rsidR="00D30E3E">
        <w:instrText xml:space="preserve"> ADDIN EN.CITE.DATA </w:instrText>
      </w:r>
      <w:r w:rsidR="00D30E3E">
        <w:fldChar w:fldCharType="end"/>
      </w:r>
      <w:r w:rsidR="00FA3924">
        <w:fldChar w:fldCharType="separate"/>
      </w:r>
      <w:r w:rsidR="00D30E3E">
        <w:rPr>
          <w:noProof/>
        </w:rPr>
        <w:t>(Ncube et al., 2016, Poole and Basu, 2017, Zolnikov et al., 2021)</w:t>
      </w:r>
      <w:r w:rsidR="00FA3924">
        <w:fldChar w:fldCharType="end"/>
      </w:r>
      <w:r w:rsidR="00C45291">
        <w:t xml:space="preserve">, domestic waste burning </w:t>
      </w:r>
      <w:r w:rsidR="00C45291">
        <w:fldChar w:fldCharType="begin"/>
      </w:r>
      <w:r w:rsidR="00C45291">
        <w:instrText xml:space="preserve"> ADDIN EN.CITE &lt;EndNote&gt;&lt;Cite&gt;&lt;Author&gt;Velis&lt;/Author&gt;&lt;Year&gt;2021&lt;/Year&gt;&lt;RecNum&gt;383&lt;/RecNum&gt;&lt;DisplayText&gt;(Velis and Cook, 2021)&lt;/DisplayText&gt;&lt;record&gt;&lt;rec-number&gt;383&lt;/rec-number&gt;&lt;foreign-keys&gt;&lt;key app="EN" db-id="20tredwetsdxf3epftppt9wc5rz2dr5ed29w" timestamp="1641477519"&gt;383&lt;/key&gt;&lt;/foreign-keys&gt;&lt;ref-type name="Journal Article"&gt;17&lt;/ref-type&gt;&lt;contributors&gt;&lt;authors&gt;&lt;author&gt;Velis, Costas A.&lt;/author&gt;&lt;author&gt;Cook, Ed&lt;/author&gt;&lt;/authors&gt;&lt;/contributors&gt;&lt;titles&gt;&lt;title&gt;Mismanagement of Plastic Waste through Open Burning with Emphasis on the Global South: A Systematic Review of Risks to Occupational and Public Health&lt;/title&gt;&lt;secondary-title&gt;Environmental Science &amp;amp; Technology&lt;/secondary-title&gt;&lt;/titles&gt;&lt;periodical&gt;&lt;full-title&gt;Environmental Science &amp;amp; Technology&lt;/full-title&gt;&lt;/periodical&gt;&lt;pages&gt;7186-7207&lt;/pages&gt;&lt;volume&gt;55&lt;/volume&gt;&lt;number&gt;11&lt;/number&gt;&lt;dates&gt;&lt;year&gt;2021&lt;/year&gt;&lt;pub-dates&gt;&lt;date&gt;2021/06/01&lt;/date&gt;&lt;/pub-dates&gt;&lt;/dates&gt;&lt;publisher&gt;American Chemical Society&lt;/publisher&gt;&lt;isbn&gt;0013-936X&lt;/isbn&gt;&lt;urls&gt;&lt;related-urls&gt;&lt;url&gt;https://doi.org/10.1021/acs.est.0c08536&lt;/url&gt;&lt;/related-urls&gt;&lt;/urls&gt;&lt;electronic-resource-num&gt;10.1021/acs.est.0c08536&lt;/electronic-resource-num&gt;&lt;/record&gt;&lt;/Cite&gt;&lt;/EndNote&gt;</w:instrText>
      </w:r>
      <w:r w:rsidR="00C45291">
        <w:fldChar w:fldCharType="separate"/>
      </w:r>
      <w:r w:rsidR="00C45291">
        <w:rPr>
          <w:noProof/>
        </w:rPr>
        <w:t>(Velis and Cook, 2021)</w:t>
      </w:r>
      <w:r w:rsidR="00C45291">
        <w:fldChar w:fldCharType="end"/>
      </w:r>
      <w:r w:rsidR="00C45291">
        <w:t>,</w:t>
      </w:r>
      <w:r w:rsidR="00FA3924">
        <w:t xml:space="preserve"> </w:t>
      </w:r>
      <w:r w:rsidR="00505CFD">
        <w:t xml:space="preserve">or from </w:t>
      </w:r>
      <w:r w:rsidR="00690E0D">
        <w:t xml:space="preserve">proximity </w:t>
      </w:r>
      <w:r w:rsidR="00A209F2">
        <w:t xml:space="preserve">to </w:t>
      </w:r>
      <w:r w:rsidR="00505CFD">
        <w:t>waste disposal sites</w:t>
      </w:r>
      <w:r w:rsidR="00C91244">
        <w:t xml:space="preserve"> </w:t>
      </w:r>
      <w:r w:rsidR="00C91244">
        <w:fldChar w:fldCharType="begin">
          <w:fldData xml:space="preserve">PEVuZE5vdGU+PENpdGU+PEF1dGhvcj5Qb3J0YTwvQXV0aG9yPjxZZWFyPjIwMDk8L1llYXI+PFJl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ZvbHVtZT4xODwvdm9s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</w:fldData>
        </w:fldChar>
      </w:r>
      <w:r w:rsidR="00AD47DE">
        <w:instrText xml:space="preserve"> ADDIN EN.CITE </w:instrText>
      </w:r>
      <w:r w:rsidR="00AD47DE">
        <w:fldChar w:fldCharType="begin">
          <w:fldData xml:space="preserve">PEVuZE5vdGU+PENpdGU+PEF1dGhvcj5Qb3J0YTwvQXV0aG9yPjxZZWFyPjIwMDk8L1llYXI+PFJl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ZvbHVtZT4xODwvdm9s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</w:fldData>
        </w:fldChar>
      </w:r>
      <w:r w:rsidR="00AD47DE">
        <w:instrText xml:space="preserve"> ADDIN EN.CITE.DATA </w:instrText>
      </w:r>
      <w:r w:rsidR="00AD47DE">
        <w:fldChar w:fldCharType="end"/>
      </w:r>
      <w:r w:rsidR="00C91244">
        <w:fldChar w:fldCharType="separate"/>
      </w:r>
      <w:r w:rsidR="00AD47DE">
        <w:rPr>
          <w:noProof/>
        </w:rPr>
        <w:t>(Porta et al., 2009, Vinti et al., 2021, Ncube et al., 2016, Mattiello et al., 2013, Tait et al., 2020)</w:t>
      </w:r>
      <w:r w:rsidR="00C91244">
        <w:fldChar w:fldCharType="end"/>
      </w:r>
      <w:r w:rsidR="000E6F3E">
        <w:t xml:space="preserve"> </w:t>
      </w:r>
      <w:r w:rsidR="00A209F2">
        <w:t>but</w:t>
      </w:r>
      <w:r w:rsidR="00690E0D">
        <w:t xml:space="preserve"> do not </w:t>
      </w:r>
      <w:r w:rsidR="00A209F2">
        <w:t xml:space="preserve">consider </w:t>
      </w:r>
      <w:r w:rsidR="0093024A">
        <w:t>diarrhoea</w:t>
      </w:r>
      <w:r w:rsidR="002846FF">
        <w:t>l disease</w:t>
      </w:r>
      <w:r w:rsidR="00690E0D">
        <w:t xml:space="preserve"> impacts of </w:t>
      </w:r>
      <w:r w:rsidR="007A3DA9">
        <w:t>uncollected waste</w:t>
      </w:r>
      <w:r w:rsidR="00CB4589">
        <w:t xml:space="preserve"> in the home</w:t>
      </w:r>
      <w:r w:rsidR="00031C4E">
        <w:t>.</w:t>
      </w:r>
      <w:r w:rsidR="00F74205">
        <w:t xml:space="preserve"> </w:t>
      </w:r>
      <w:r w:rsidR="00015DF6">
        <w:t>D</w:t>
      </w:r>
      <w:r w:rsidR="00C544C5">
        <w:t>iarrhoea</w:t>
      </w:r>
      <w:r w:rsidR="002846FF">
        <w:t>l disease</w:t>
      </w:r>
      <w:r w:rsidR="00C544C5">
        <w:t xml:space="preserve"> risks from waste disposal behaviours </w:t>
      </w:r>
      <w:r w:rsidR="00015DF6">
        <w:t xml:space="preserve">can </w:t>
      </w:r>
      <w:r w:rsidR="00C544C5">
        <w:t>increase</w:t>
      </w:r>
      <w:r w:rsidR="00015DF6">
        <w:t xml:space="preserve"> due to</w:t>
      </w:r>
      <w:r w:rsidR="00C544C5">
        <w:t xml:space="preserve"> unsafe child faeces</w:t>
      </w:r>
      <w:r w:rsidR="00783CF6">
        <w:t xml:space="preserve"> disposal</w:t>
      </w:r>
      <w:r w:rsidR="00C544C5">
        <w:t xml:space="preserve">, including </w:t>
      </w:r>
      <w:r w:rsidR="0044068D">
        <w:t xml:space="preserve">disposal </w:t>
      </w:r>
      <w:r w:rsidR="00C544C5">
        <w:t>via garbage</w:t>
      </w:r>
      <w:r w:rsidR="00084ACC">
        <w:t xml:space="preserve"> </w:t>
      </w:r>
      <w:r w:rsidR="00084ACC">
        <w:fldChar w:fldCharType="begin"/>
      </w:r>
      <w:r w:rsidR="00084ACC">
        <w:instrText xml:space="preserve"> ADDIN EN.CITE &lt;EndNote&gt;&lt;Cite&gt;&lt;Author&gt;Bawankule&lt;/Author&gt;&lt;Year&gt;2017&lt;/Year&gt;&lt;RecNum&gt;3231&lt;/RecNum&gt;&lt;DisplayText&gt;(Bawankule et al., 2017)&lt;/DisplayText&gt;&lt;record&gt;&lt;rec-number&gt;3231&lt;/rec-number&gt;&lt;foreign-keys&gt;&lt;key app="EN" db-id="20tredwetsdxf3epftppt9wc5rz2dr5ed29w" timestamp="1692178651"&gt;3231&lt;/key&gt;&lt;/foreign-keys&gt;&lt;ref-type name="Journal Article"&gt;17&lt;/ref-type&gt;&lt;contributors&gt;&lt;authors&gt;&lt;author&gt;Bawankule, Rahul&lt;/author&gt;&lt;author&gt;Singh, Abhishek&lt;/author&gt;&lt;author&gt;Kumar, Kaushalendra&lt;/author&gt;&lt;author&gt;Pedgaonkar, Sarang&lt;/author&gt;&lt;/authors&gt;&lt;/contributors&gt;&lt;titles&gt;&lt;title&gt;Disposal of children’s stools and its association with childhood diarrhea in India&lt;/title&gt;&lt;secondary-title&gt;BMC Public Health&lt;/secondary-title&gt;&lt;/titles&gt;&lt;periodical&gt;&lt;full-title&gt;Bmc Public Health&lt;/full-title&gt;&lt;/periodical&gt;&lt;pages&gt;12&lt;/pages&gt;&lt;volume&gt;17&lt;/volume&gt;&lt;number&gt;1&lt;/number&gt;&lt;dates&gt;&lt;year&gt;2017&lt;/year&gt;&lt;pub-dates&gt;&lt;date&gt;2017/01/05&lt;/date&gt;&lt;/pub-dates&gt;&lt;/dates&gt;&lt;isbn&gt;1471-2458&lt;/isbn&gt;&lt;urls&gt;&lt;related-urls&gt;&lt;url&gt;https://doi.org/10.1186/s12889-016-3948-2&lt;/url&gt;&lt;/related-urls&gt;&lt;/urls&gt;&lt;electronic-resource-num&gt;10.1186/s12889-016-3948-2&lt;/electronic-resource-num&gt;&lt;/record&gt;&lt;/Cite&gt;&lt;/EndNote&gt;</w:instrText>
      </w:r>
      <w:r w:rsidR="00084ACC">
        <w:fldChar w:fldCharType="separate"/>
      </w:r>
      <w:r w:rsidR="00084ACC">
        <w:rPr>
          <w:noProof/>
        </w:rPr>
        <w:t>(Bawankule et al., 2017)</w:t>
      </w:r>
      <w:r w:rsidR="00084ACC">
        <w:fldChar w:fldCharType="end"/>
      </w:r>
      <w:r w:rsidR="00084ACC">
        <w:t>.</w:t>
      </w:r>
      <w:r w:rsidR="00491672">
        <w:t xml:space="preserve">  </w:t>
      </w:r>
      <w:r w:rsidR="00015DF6">
        <w:t>S</w:t>
      </w:r>
      <w:r w:rsidR="00AB13BB">
        <w:t>imultaneous lack of</w:t>
      </w:r>
      <w:r w:rsidR="000303CB">
        <w:t xml:space="preserve"> </w:t>
      </w:r>
      <w:r w:rsidR="004E64C3">
        <w:t>sanitation</w:t>
      </w:r>
      <w:r w:rsidR="00DE7F09">
        <w:t>, hygiene,</w:t>
      </w:r>
      <w:r w:rsidR="004E64C3">
        <w:t xml:space="preserve"> and water </w:t>
      </w:r>
      <w:r w:rsidR="008E4F08">
        <w:t xml:space="preserve">services </w:t>
      </w:r>
      <w:r w:rsidR="004E64C3">
        <w:t xml:space="preserve">also exposes households to the synergistic </w:t>
      </w:r>
      <w:r w:rsidR="00625B95">
        <w:t xml:space="preserve">diarrhoeal </w:t>
      </w:r>
      <w:r w:rsidR="004E64C3">
        <w:t xml:space="preserve">disease risk </w:t>
      </w:r>
      <w:r w:rsidR="00625B95">
        <w:t>pathways</w:t>
      </w:r>
      <w:r w:rsidR="004E64C3">
        <w:t xml:space="preserve"> identified via the F-diagram.</w:t>
      </w:r>
      <w:r w:rsidR="00F86AAF">
        <w:t xml:space="preserve"> </w:t>
      </w:r>
      <w:r w:rsidR="00A209F2">
        <w:t>E</w:t>
      </w:r>
      <w:r w:rsidR="006E1FFD">
        <w:t>vidence for such synergistic health risks is mixed</w:t>
      </w:r>
      <w:r w:rsidR="00015DF6">
        <w:t xml:space="preserve">, finding </w:t>
      </w:r>
      <w:r w:rsidR="00F86AAF">
        <w:t xml:space="preserve">no synergistic </w:t>
      </w:r>
      <w:r w:rsidR="006F5745">
        <w:t>effect of sanitation and water on diarrhoea</w:t>
      </w:r>
      <w:r w:rsidR="00062C80">
        <w:t>l</w:t>
      </w:r>
      <w:r w:rsidR="002846FF">
        <w:t xml:space="preserve"> disease</w:t>
      </w:r>
      <w:r w:rsidR="006F5745">
        <w:t xml:space="preserve"> risk</w:t>
      </w:r>
      <w:r w:rsidR="008F7BF1">
        <w:t xml:space="preserve"> or child growth </w:t>
      </w:r>
      <w:r w:rsidR="00015DF6">
        <w:t xml:space="preserve">in some studies </w:t>
      </w:r>
      <w:r w:rsidR="003542E9">
        <w:fldChar w:fldCharType="begin">
          <w:fldData xml:space="preserve">PEVuZE5vdGU+PENpdGU+PEF1dGhvcj5CZWtlbGU8L0F1dGhvcj48WWVhcj4yMDIwPC9ZZWFyPjxS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</w:fldData>
        </w:fldChar>
      </w:r>
      <w:r w:rsidR="00AD4F53">
        <w:instrText xml:space="preserve"> ADDIN EN.CITE </w:instrText>
      </w:r>
      <w:r w:rsidR="00AD4F53">
        <w:fldChar w:fldCharType="begin">
          <w:fldData xml:space="preserve">PEVuZE5vdGU+PENpdGU+PEF1dGhvcj5CZWtlbGU8L0F1dGhvcj48WWVhcj4yMDIwPC9ZZWFyPjxS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</w:fldData>
        </w:fldChar>
      </w:r>
      <w:r w:rsidR="00AD4F53">
        <w:instrText xml:space="preserve"> ADDIN EN.CITE.DATA </w:instrText>
      </w:r>
      <w:r w:rsidR="00AD4F53">
        <w:fldChar w:fldCharType="end"/>
      </w:r>
      <w:r w:rsidR="003542E9">
        <w:fldChar w:fldCharType="separate"/>
      </w:r>
      <w:r w:rsidR="00AD4F53">
        <w:rPr>
          <w:noProof/>
        </w:rPr>
        <w:t>(Bekele et al., 2020, Jee Hyun et al., 2015, Merchant et al., 2003, Rah et al., 2020)</w:t>
      </w:r>
      <w:r w:rsidR="003542E9">
        <w:fldChar w:fldCharType="end"/>
      </w:r>
      <w:r w:rsidR="00CA4E67">
        <w:t xml:space="preserve">, </w:t>
      </w:r>
      <w:r w:rsidR="00015DF6">
        <w:t xml:space="preserve">and </w:t>
      </w:r>
      <w:r w:rsidR="00A35313">
        <w:t>synergistic effects of hygiene and sanitation on child growth</w:t>
      </w:r>
      <w:r w:rsidR="00AC5560">
        <w:t xml:space="preserve"> </w:t>
      </w:r>
      <w:r w:rsidR="00015DF6">
        <w:t xml:space="preserve">in others </w:t>
      </w:r>
      <w:r w:rsidR="00AC5560">
        <w:fldChar w:fldCharType="begin">
          <w:fldData xml:space="preserve">PEVuZE5vdGU+PENpdGU+PEF1dGhvcj5KZWUgSHl1bjwvQXV0aG9yPjxZZWFyPjIwMTU8L1llYXI+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</w:fldData>
        </w:fldChar>
      </w:r>
      <w:r w:rsidR="00602CE4">
        <w:instrText xml:space="preserve"> ADDIN EN.CITE </w:instrText>
      </w:r>
      <w:r w:rsidR="00602CE4">
        <w:fldChar w:fldCharType="begin">
          <w:fldData xml:space="preserve">PEVuZE5vdGU+PENpdGU+PEF1dGhvcj5KZWUgSHl1bjwvQXV0aG9yPjxZZWFyPjIwMTU8L1llYXI+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</w:fldData>
        </w:fldChar>
      </w:r>
      <w:r w:rsidR="00602CE4">
        <w:instrText xml:space="preserve"> ADDIN EN.CITE.DATA </w:instrText>
      </w:r>
      <w:r w:rsidR="00602CE4">
        <w:fldChar w:fldCharType="end"/>
      </w:r>
      <w:r w:rsidR="00AC5560">
        <w:fldChar w:fldCharType="separate"/>
      </w:r>
      <w:r w:rsidR="00602CE4">
        <w:rPr>
          <w:noProof/>
        </w:rPr>
        <w:t>(Jee Hyun et al., 2015, Bekele et al., 2020)</w:t>
      </w:r>
      <w:r w:rsidR="00AC5560">
        <w:fldChar w:fldCharType="end"/>
      </w:r>
      <w:r w:rsidR="006F5745">
        <w:t xml:space="preserve">. </w:t>
      </w:r>
      <w:r w:rsidR="006656D0">
        <w:t>It is thus unclear from analogous literature examining synergistic health effects of WASH whether the mechanisms in Figure 1 will necessarily generate synergistic health risks</w:t>
      </w:r>
      <w:r w:rsidR="009059B2">
        <w:t>.</w:t>
      </w:r>
      <w:r w:rsidR="006656D0">
        <w:t xml:space="preserve"> Furthermore</w:t>
      </w:r>
      <w:r w:rsidR="00770BDD">
        <w:t xml:space="preserve">, evidence is lacking on the synergistic health effects of simultaneous exposure to </w:t>
      </w:r>
      <w:r w:rsidR="00020203">
        <w:t xml:space="preserve">uncollected waste and lack of </w:t>
      </w:r>
      <w:r w:rsidR="00770BDD">
        <w:t xml:space="preserve">WASH </w:t>
      </w:r>
      <w:r w:rsidR="00020203">
        <w:t>services</w:t>
      </w:r>
      <w:r w:rsidR="0089643F">
        <w:t>.</w:t>
      </w:r>
    </w:p>
    <w:p w14:paraId="53A3FC6E" w14:textId="5517F32F" w:rsidR="00757D7B" w:rsidRDefault="00757D7B" w:rsidP="004D0B01"/>
    <w:p w14:paraId="67818BEE" w14:textId="0AE9279D" w:rsidR="00894800" w:rsidRDefault="007C740F" w:rsidP="00F36A7F">
      <w:pPr>
        <w:pStyle w:val="Heading2"/>
        <w:numPr>
          <w:ilvl w:val="0"/>
          <w:numId w:val="8"/>
        </w:numPr>
      </w:pPr>
      <w:r>
        <w:lastRenderedPageBreak/>
        <w:t>Nexus t</w:t>
      </w:r>
      <w:r w:rsidR="00894800">
        <w:t xml:space="preserve">rends </w:t>
      </w:r>
      <w:r w:rsidR="00F9366D">
        <w:t>affecting</w:t>
      </w:r>
      <w:r w:rsidR="00894800">
        <w:t xml:space="preserve"> </w:t>
      </w:r>
      <w:r w:rsidR="006C26E2">
        <w:t xml:space="preserve">urban </w:t>
      </w:r>
      <w:r w:rsidR="008E63AB">
        <w:t>SWM</w:t>
      </w:r>
      <w:r w:rsidR="00894800">
        <w:t xml:space="preserve"> </w:t>
      </w:r>
      <w:r w:rsidR="004605E9">
        <w:t>and WASH</w:t>
      </w:r>
      <w:r w:rsidR="006C26E2">
        <w:t xml:space="preserve">: </w:t>
      </w:r>
      <w:r>
        <w:t xml:space="preserve">the example of </w:t>
      </w:r>
      <w:r w:rsidR="006C26E2">
        <w:t xml:space="preserve">packaged </w:t>
      </w:r>
      <w:r w:rsidR="00C37877">
        <w:t>water.</w:t>
      </w:r>
    </w:p>
    <w:p w14:paraId="348CDCEE" w14:textId="6670CC09" w:rsidR="00050E9B" w:rsidRDefault="00050E9B" w:rsidP="00050E9B">
      <w:r>
        <w:t>Household survey</w:t>
      </w:r>
      <w:r w:rsidR="00D31C28">
        <w:t>s</w:t>
      </w:r>
      <w:r>
        <w:t xml:space="preserve"> suggest some </w:t>
      </w:r>
      <w:r w:rsidR="001D2011">
        <w:t>trade-offs</w:t>
      </w:r>
      <w:r>
        <w:t xml:space="preserve"> are growing rapidly in </w:t>
      </w:r>
      <w:r w:rsidR="00A2480E">
        <w:t>low</w:t>
      </w:r>
      <w:r w:rsidR="00430D83">
        <w:t>-</w:t>
      </w:r>
      <w:r w:rsidR="00A2480E">
        <w:t xml:space="preserve"> and middle-income country (LMIC)</w:t>
      </w:r>
      <w:r>
        <w:t xml:space="preserve"> cities, particularly in relation to WASH-related product consumption (</w:t>
      </w:r>
      <w:r w:rsidR="00C76FAA">
        <w:t>T1</w:t>
      </w:r>
      <w:r w:rsidR="008B1C7A">
        <w:t>;</w:t>
      </w:r>
      <w:r w:rsidR="00C76FAA">
        <w:t xml:space="preserve"> Figure 1</w:t>
      </w:r>
      <w:r>
        <w:t>).</w:t>
      </w:r>
      <w:r w:rsidR="002E5C70">
        <w:t xml:space="preserve"> The World Health Organisation and UNICEF</w:t>
      </w:r>
      <w:r w:rsidR="00280EC4">
        <w:t xml:space="preserve"> have noted increasing proportions of urban households reporting packaged water as their main drinking-water source, particularly in</w:t>
      </w:r>
      <w:r>
        <w:t xml:space="preserve"> </w:t>
      </w:r>
      <w:r w:rsidR="008B1C7A">
        <w:t xml:space="preserve">West Africa and </w:t>
      </w:r>
      <w:r w:rsidR="00DA43AD">
        <w:t>S</w:t>
      </w:r>
      <w:r w:rsidR="002158CC">
        <w:t xml:space="preserve">outheast </w:t>
      </w:r>
      <w:r w:rsidR="008B1C7A">
        <w:t>Asia</w:t>
      </w:r>
      <w:r>
        <w:t xml:space="preserve"> </w:t>
      </w:r>
      <w:r>
        <w:fldChar w:fldCharType="begin"/>
      </w:r>
      <w:r>
        <w:instrText xml:space="preserve"> ADDIN EN.CITE &lt;EndNote&gt;&lt;Cite&gt;&lt;Author&gt;World Health Organization&lt;/Author&gt;&lt;Year&gt;2017&lt;/Year&gt;&lt;RecNum&gt;89&lt;/RecNum&gt;&lt;DisplayText&gt;(World Health Organization and UNICEF, 2017)&lt;/DisplayText&gt;&lt;record&gt;&lt;rec-number&gt;89&lt;/rec-number&gt;&lt;foreign-keys&gt;&lt;key app="EN" db-id="20tredwetsdxf3epftppt9wc5rz2dr5ed29w" timestamp="1600253581"&gt;89&lt;/key&gt;&lt;/foreign-keys&gt;&lt;ref-type name="Report"&gt;27&lt;/ref-type&gt;&lt;contributors&gt;&lt;authors&gt;&lt;author&gt;World Health Organization,&lt;/author&gt;&lt;author&gt;UNICEF,&lt;/author&gt;&lt;/authors&gt;&lt;tertiary-authors&gt;&lt;author&gt;World Health Organization&lt;/author&gt;&lt;/tertiary-authors&gt;&lt;/contributors&gt;&lt;titles&gt;&lt;title&gt;Safely managed drinking-water: thematic report on drinking-water 2017&lt;/title&gt;&lt;/titles&gt;&lt;pages&gt;56&lt;/pages&gt;&lt;dates&gt;&lt;year&gt;2017&lt;/year&gt;&lt;/dates&gt;&lt;pub-location&gt;Geneva&lt;/pub-location&gt;&lt;urls&gt;&lt;related-urls&gt;&lt;url&gt;https://www.who.int/water_sanitation_health/publications/safely-managed-drinking-water/en/&lt;/url&gt;&lt;/related-urls&gt;&lt;/urls&gt;&lt;/record&gt;&lt;/Cite&gt;&lt;/EndNote&gt;</w:instrText>
      </w:r>
      <w:r>
        <w:fldChar w:fldCharType="separate"/>
      </w:r>
      <w:r>
        <w:rPr>
          <w:noProof/>
        </w:rPr>
        <w:t>(World Health Organization and UNICEF, 2017)</w:t>
      </w:r>
      <w:r>
        <w:fldChar w:fldCharType="end"/>
      </w:r>
      <w:r>
        <w:t xml:space="preserve">.  </w:t>
      </w:r>
      <w:r w:rsidR="00D7427F">
        <w:t>Drawing on databases underpinning SDG6</w:t>
      </w:r>
      <w:r w:rsidR="005C2838">
        <w:t xml:space="preserve"> </w:t>
      </w:r>
      <w:r w:rsidR="005C2838">
        <w:fldChar w:fldCharType="begin"/>
      </w:r>
      <w:r w:rsidR="005C2838">
        <w:instrText xml:space="preserve"> ADDIN EN.CITE &lt;EndNote&gt;&lt;Cite&gt;&lt;Author&gt;UNICEF/WHO Joint Monitoring Program&lt;/Author&gt;&lt;Year&gt;2023&lt;/Year&gt;&lt;RecNum&gt;292&lt;/RecNum&gt;&lt;DisplayText&gt;(UNICEF/WHO Joint Monitoring Program, 2023)&lt;/DisplayText&gt;&lt;record&gt;&lt;rec-number&gt;292&lt;/rec-number&gt;&lt;foreign-keys&gt;&lt;key app="EN" db-id="20tredwetsdxf3epftppt9wc5rz2dr5ed29w" timestamp="1629192346"&gt;292&lt;/key&gt;&lt;/foreign-keys&gt;&lt;ref-type name="Web Page"&gt;12&lt;/ref-type&gt;&lt;contributors&gt;&lt;authors&gt;&lt;author&gt;UNICEF/WHO Joint Monitoring Program,&lt;/author&gt;&lt;/authors&gt;&lt;/contributors&gt;&lt;titles&gt;&lt;title&gt;Household Data on Water Sanitation and Hygiene (WASH)&lt;/title&gt;&lt;/titles&gt;&lt;volume&gt;2023&lt;/volume&gt;&lt;number&gt;1/07/2023&lt;/number&gt;&lt;dates&gt;&lt;year&gt;2023&lt;/year&gt;&lt;/dates&gt;&lt;pub-location&gt;New York&lt;/pub-location&gt;&lt;publisher&gt;UNICEF&lt;/publisher&gt;&lt;urls&gt;&lt;related-urls&gt;&lt;url&gt;https://washdata.org/data/household&lt;/url&gt;&lt;/related-urls&gt;&lt;/urls&gt;&lt;/record&gt;&lt;/Cite&gt;&lt;/EndNote&gt;</w:instrText>
      </w:r>
      <w:r w:rsidR="005C2838">
        <w:fldChar w:fldCharType="separate"/>
      </w:r>
      <w:r w:rsidR="005C2838">
        <w:rPr>
          <w:noProof/>
        </w:rPr>
        <w:t>(UNICEF/WHO Joint Monitoring Program, 2023)</w:t>
      </w:r>
      <w:r w:rsidR="005C2838">
        <w:fldChar w:fldCharType="end"/>
      </w:r>
      <w:r w:rsidR="00D7427F">
        <w:t>, we therefore</w:t>
      </w:r>
      <w:r w:rsidR="000D4217">
        <w:t xml:space="preserve"> constructed time series of indicators for selected countries in these two regions</w:t>
      </w:r>
      <w:r w:rsidR="00F6422A">
        <w:t xml:space="preserve"> (Figure 2). </w:t>
      </w:r>
      <w:r>
        <w:t>In Nigeria, Performance Monitoring for Action (PMA) surveys from 2016 to 2018 consistently identified over 43% of urban households (</w:t>
      </w:r>
      <w:r w:rsidR="000503AE">
        <w:t>ca.</w:t>
      </w:r>
      <w:r>
        <w:t xml:space="preserve"> 48.4 million </w:t>
      </w:r>
      <w:r w:rsidR="000503AE">
        <w:t xml:space="preserve">people </w:t>
      </w:r>
      <w:r>
        <w:t xml:space="preserve">in 2021) using </w:t>
      </w:r>
      <w:r w:rsidR="00D31C28">
        <w:t>packaged</w:t>
      </w:r>
      <w:r>
        <w:t xml:space="preserve"> water as their main drinking-water source.  In Ghana, surveys including the Malaria Indicator Survey, PMA surveys, and Multiple Indicator Cluster Survey from 2017-21 all estimate</w:t>
      </w:r>
      <w:r w:rsidR="008B1C7A">
        <w:t>d</w:t>
      </w:r>
      <w:r>
        <w:t xml:space="preserve"> packaged water as the main drinking-water source for at least 41% of urban households</w:t>
      </w:r>
      <w:r w:rsidR="00A96997">
        <w:t xml:space="preserve"> (7.8 million people in 2021)</w:t>
      </w:r>
      <w:r>
        <w:t>.  In Indonesia, national Socio-economic Surveys (SUS) from 2018-20 indicate over 50% of urban households (</w:t>
      </w:r>
      <w:r w:rsidR="000503AE">
        <w:t>ca.</w:t>
      </w:r>
      <w:r>
        <w:t xml:space="preserve"> </w:t>
      </w:r>
      <w:r w:rsidRPr="009B4674">
        <w:t>82.2 million pe</w:t>
      </w:r>
      <w:r>
        <w:t xml:space="preserve">ople in 2020) using packaged water as their main source, though census, </w:t>
      </w:r>
      <w:r w:rsidR="00FA4B3D">
        <w:t xml:space="preserve">Demographic and Health Surveys </w:t>
      </w:r>
      <w:r>
        <w:t>and PMA surveys suggest lower proportions of 12.9</w:t>
      </w:r>
      <w:r w:rsidR="007B4503">
        <w:t>%</w:t>
      </w:r>
      <w:r>
        <w:t xml:space="preserve"> to 18.6% since 2016. </w:t>
      </w:r>
      <w:r w:rsidR="007B4503">
        <w:t>S</w:t>
      </w:r>
      <w:r w:rsidR="002158CC">
        <w:t>outheast</w:t>
      </w:r>
      <w:r>
        <w:t xml:space="preserve"> Asia </w:t>
      </w:r>
      <w:r w:rsidR="00B5346A">
        <w:t>appears</w:t>
      </w:r>
      <w:r w:rsidR="00A05825">
        <w:t xml:space="preserve"> a</w:t>
      </w:r>
      <w:r>
        <w:t xml:space="preserve"> packaged water consumption</w:t>
      </w:r>
      <w:r w:rsidR="00A05825">
        <w:t xml:space="preserve"> hotspot</w:t>
      </w:r>
      <w:r>
        <w:t xml:space="preserve">, with high reported </w:t>
      </w:r>
      <w:r w:rsidR="00DE32D9">
        <w:t>consumption</w:t>
      </w:r>
      <w:r>
        <w:t xml:space="preserve"> in Lao, the Philippines and Vietnam.</w:t>
      </w:r>
    </w:p>
    <w:p w14:paraId="4D8C3429" w14:textId="77777777" w:rsidR="00095ACB" w:rsidRDefault="00974388" w:rsidP="00095ACB">
      <w:r>
        <w:t>P</w:t>
      </w:r>
      <w:r w:rsidR="00050E9B">
        <w:t xml:space="preserve">roliferation of packaged water consumption </w:t>
      </w:r>
      <w:r w:rsidR="00900C06">
        <w:t xml:space="preserve">(Figure 2) </w:t>
      </w:r>
      <w:r w:rsidR="00050E9B">
        <w:t>does not reflect a conscious service delivery strategy by national governments</w:t>
      </w:r>
      <w:r w:rsidR="00322089">
        <w:t>.</w:t>
      </w:r>
      <w:r w:rsidR="00050E9B">
        <w:t xml:space="preserve"> </w:t>
      </w:r>
      <w:r w:rsidR="00322089">
        <w:t>F</w:t>
      </w:r>
      <w:r w:rsidR="00050E9B">
        <w:t xml:space="preserve">or example, the Ghanaian government considered banning sachet water because of its consequences for plastic waste management </w:t>
      </w:r>
      <w:r w:rsidR="00050E9B">
        <w:fldChar w:fldCharType="begin"/>
      </w:r>
      <w:r w:rsidR="00050E9B">
        <w:instrText xml:space="preserve"> ADDIN EN.CITE &lt;EndNote&gt;&lt;Cite&gt;&lt;Author&gt;Stoler&lt;/Author&gt;&lt;Year&gt;2012&lt;/Year&gt;&lt;RecNum&gt;264&lt;/RecNum&gt;&lt;DisplayText&gt;(Stoler et al., 2012)&lt;/DisplayText&gt;&lt;record&gt;&lt;rec-number&gt;264&lt;/rec-number&gt;&lt;foreign-keys&gt;&lt;key app="EN" db-id="20tredwetsdxf3epftppt9wc5rz2dr5ed29w" timestamp="1625735995"&gt;264&lt;/key&gt;&lt;/foreign-keys&gt;&lt;ref-type name="Journal Article"&gt;17&lt;/ref-type&gt;&lt;contributors&gt;&lt;authors&gt;&lt;author&gt;Stoler, Justin&lt;/author&gt;&lt;author&gt;Weeks, John R.&lt;/author&gt;&lt;author&gt;Fink, Günther&lt;/author&gt;&lt;/authors&gt;&lt;/contributors&gt;&lt;titles&gt;&lt;title&gt;Sachet drinking water in Ghana&amp;apos;s Accra-Tema metropolitan area: past, present, and future&lt;/title&gt;&lt;secondary-title&gt;Journal of Water, Sanitation and Hygiene for Development&lt;/secondary-title&gt;&lt;/titles&gt;&lt;periodical&gt;&lt;full-title&gt;Journal of Water, Sanitation and Hygiene for Development&lt;/full-title&gt;&lt;/periodical&gt;&lt;pages&gt;223-240&lt;/pages&gt;&lt;volume&gt;2&lt;/volume&gt;&lt;number&gt;4&lt;/number&gt;&lt;dates&gt;&lt;year&gt;2012&lt;/year&gt;&lt;/dates&gt;&lt;isbn&gt;2043-9083&lt;/isbn&gt;&lt;urls&gt;&lt;related-urls&gt;&lt;url&gt;https://doi.org/10.2166/washdev.2012.104&lt;/url&gt;&lt;/related-urls&gt;&lt;/urls&gt;&lt;electronic-resource-num&gt;10.2166/washdev.2012.104&lt;/electronic-resource-num&gt;&lt;access-date&gt;7/8/2021&lt;/access-date&gt;&lt;/record&gt;&lt;/Cite&gt;&lt;/EndNote&gt;</w:instrText>
      </w:r>
      <w:r w:rsidR="00050E9B">
        <w:fldChar w:fldCharType="separate"/>
      </w:r>
      <w:r w:rsidR="00050E9B">
        <w:rPr>
          <w:noProof/>
        </w:rPr>
        <w:t>(Stoler et al., 2012)</w:t>
      </w:r>
      <w:r w:rsidR="00050E9B">
        <w:fldChar w:fldCharType="end"/>
      </w:r>
      <w:r w:rsidR="00050E9B">
        <w:t>.</w:t>
      </w:r>
      <w:r w:rsidR="00095ACB">
        <w:t xml:space="preserve"> Studies in Indonesia and Ghana have attributed consumer preference for packaged water to convenience relative to boiling, low coverage of</w:t>
      </w:r>
      <w:r w:rsidR="00095ACB" w:rsidRPr="008A6D27">
        <w:t xml:space="preserve"> </w:t>
      </w:r>
      <w:r w:rsidR="00095ACB">
        <w:t xml:space="preserve">continuous piped water supplies, water utility mistrust, and its perceived safety </w:t>
      </w:r>
      <w:r w:rsidR="00095ACB">
        <w:fldChar w:fldCharType="begin">
          <w:fldData xml:space="preserve">PEVuZE5vdGU+PENpdGU+PEF1dGhvcj5QcmFzZXRpYXdhbjwvQXV0aG9yPjxZZWFyPjIwMTc8L1ll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</w:fldData>
        </w:fldChar>
      </w:r>
      <w:r w:rsidR="00095ACB">
        <w:instrText xml:space="preserve"> ADDIN EN.CITE </w:instrText>
      </w:r>
      <w:r w:rsidR="00095ACB">
        <w:fldChar w:fldCharType="begin">
          <w:fldData xml:space="preserve">PEVuZE5vdGU+PENpdGU+PEF1dGhvcj5QcmFzZXRpYXdhbjwvQXV0aG9yPjxZZWFyPjIwMTc8L1ll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</w:fldData>
        </w:fldChar>
      </w:r>
      <w:r w:rsidR="00095ACB">
        <w:instrText xml:space="preserve"> ADDIN EN.CITE.DATA </w:instrText>
      </w:r>
      <w:r w:rsidR="00095ACB">
        <w:fldChar w:fldCharType="end"/>
      </w:r>
      <w:r w:rsidR="00095ACB">
        <w:fldChar w:fldCharType="separate"/>
      </w:r>
      <w:r w:rsidR="00095ACB">
        <w:rPr>
          <w:noProof/>
        </w:rPr>
        <w:t>(Prasetiawan et al., 2017, Puspita et al., 2023, Abrokwah et al., 2022)</w:t>
      </w:r>
      <w:r w:rsidR="00095ACB">
        <w:fldChar w:fldCharType="end"/>
      </w:r>
      <w:r w:rsidR="00095ACB">
        <w:t xml:space="preserve">.  </w:t>
      </w:r>
    </w:p>
    <w:p w14:paraId="14B3E761" w14:textId="67AB16AF" w:rsidR="00050E9B" w:rsidRDefault="00050E9B" w:rsidP="00050E9B">
      <w:r>
        <w:t xml:space="preserve">  </w:t>
      </w:r>
    </w:p>
    <w:p w14:paraId="54C038B9" w14:textId="77777777" w:rsidR="00050E9B" w:rsidRDefault="00050E9B" w:rsidP="00050E9B"/>
    <w:p w14:paraId="6D4CEBCB" w14:textId="77777777" w:rsidR="00050E9B" w:rsidRDefault="00050E9B" w:rsidP="00050E9B">
      <w:r>
        <w:rPr>
          <w:noProof/>
        </w:rPr>
        <w:drawing>
          <wp:inline distT="0" distB="0" distL="0" distR="0" wp14:anchorId="7C2E54DC" wp14:editId="187A7130">
            <wp:extent cx="5731510" cy="3056890"/>
            <wp:effectExtent l="0" t="0" r="2540" b="0"/>
            <wp:docPr id="26" name="Picture 26"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 diagram, line, plo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056890"/>
                    </a:xfrm>
                    <a:prstGeom prst="rect">
                      <a:avLst/>
                    </a:prstGeom>
                  </pic:spPr>
                </pic:pic>
              </a:graphicData>
            </a:graphic>
          </wp:inline>
        </w:drawing>
      </w:r>
    </w:p>
    <w:p w14:paraId="3AFEBBBD" w14:textId="25C62840" w:rsidR="00050E9B" w:rsidRPr="009A4750" w:rsidRDefault="00050E9B" w:rsidP="00050E9B">
      <w:r>
        <w:rPr>
          <w:i/>
          <w:iCs/>
        </w:rPr>
        <w:t xml:space="preserve">Figure </w:t>
      </w:r>
      <w:r w:rsidR="00EC53AE">
        <w:rPr>
          <w:i/>
          <w:iCs/>
        </w:rPr>
        <w:t>2</w:t>
      </w:r>
      <w:r>
        <w:rPr>
          <w:i/>
          <w:iCs/>
        </w:rPr>
        <w:t xml:space="preserve">: </w:t>
      </w:r>
      <w:r w:rsidRPr="009A4750">
        <w:rPr>
          <w:i/>
          <w:iCs/>
        </w:rPr>
        <w:t xml:space="preserve">Percentage of urban households reporting packaged water as their main drinking-water source in selected </w:t>
      </w:r>
      <w:r>
        <w:rPr>
          <w:i/>
          <w:iCs/>
        </w:rPr>
        <w:t>South</w:t>
      </w:r>
      <w:r w:rsidR="006D521F">
        <w:rPr>
          <w:i/>
          <w:iCs/>
        </w:rPr>
        <w:t>east</w:t>
      </w:r>
      <w:r>
        <w:rPr>
          <w:i/>
          <w:iCs/>
        </w:rPr>
        <w:t xml:space="preserve"> Asian</w:t>
      </w:r>
      <w:r w:rsidRPr="009A4750">
        <w:rPr>
          <w:i/>
          <w:iCs/>
        </w:rPr>
        <w:t xml:space="preserve"> and West African countries (source:</w:t>
      </w:r>
      <w:r w:rsidR="00FE11B5">
        <w:rPr>
          <w:i/>
          <w:iCs/>
        </w:rPr>
        <w:fldChar w:fldCharType="begin"/>
      </w:r>
      <w:r w:rsidR="00FE11B5">
        <w:rPr>
          <w:i/>
          <w:iCs/>
        </w:rPr>
        <w:instrText xml:space="preserve"> ADDIN EN.CITE &lt;EndNote&gt;&lt;Cite&gt;&lt;Author&gt;UNICEF/WHO Joint Monitoring Program&lt;/Author&gt;&lt;Year&gt;2023&lt;/Year&gt;&lt;RecNum&gt;292&lt;/RecNum&gt;&lt;DisplayText&gt;(UNICEF/WHO Joint Monitoring Program, 2023)&lt;/DisplayText&gt;&lt;record&gt;&lt;rec-number&gt;292&lt;/rec-number&gt;&lt;foreign-keys&gt;&lt;key app="EN" db-id="20tredwetsdxf3epftppt9wc5rz2dr5ed29w" timestamp="1629192346"&gt;292&lt;/key&gt;&lt;/foreign-keys&gt;&lt;ref-type name="Web Page"&gt;12&lt;/ref-type&gt;&lt;contributors&gt;&lt;authors&gt;&lt;author&gt;UNICEF/WHO Joint Monitoring Program,&lt;/author&gt;&lt;/authors&gt;&lt;/contributors&gt;&lt;titles&gt;&lt;title&gt;Household Data on Water Sanitation and Hygiene (WASH)&lt;/title&gt;&lt;/titles&gt;&lt;volume&gt;2023&lt;/volume&gt;&lt;number&gt;1/07/2023&lt;/number&gt;&lt;dates&gt;&lt;year&gt;2023&lt;/year&gt;&lt;/dates&gt;&lt;pub-location&gt;New York&lt;/pub-location&gt;&lt;publisher&gt;UNICEF&lt;/publisher&gt;&lt;urls&gt;&lt;related-urls&gt;&lt;url&gt;https://washdata.org/data/household&lt;/url&gt;&lt;/related-urls&gt;&lt;/urls&gt;&lt;/record&gt;&lt;/Cite&gt;&lt;/EndNote&gt;</w:instrText>
      </w:r>
      <w:r w:rsidR="00FE11B5">
        <w:rPr>
          <w:i/>
          <w:iCs/>
        </w:rPr>
        <w:fldChar w:fldCharType="separate"/>
      </w:r>
      <w:r w:rsidR="00FE11B5">
        <w:rPr>
          <w:i/>
          <w:iCs/>
          <w:noProof/>
        </w:rPr>
        <w:t>(UNICEF/WHO Joint Monitoring Program, 2023)</w:t>
      </w:r>
      <w:r w:rsidR="00FE11B5">
        <w:rPr>
          <w:i/>
          <w:iCs/>
        </w:rPr>
        <w:fldChar w:fldCharType="end"/>
      </w:r>
      <w:r w:rsidRPr="009A4750">
        <w:rPr>
          <w:i/>
          <w:iCs/>
        </w:rPr>
        <w:t>; data points represent national household surveys or censuses)</w:t>
      </w:r>
      <w:r w:rsidR="00460B03">
        <w:rPr>
          <w:i/>
          <w:iCs/>
        </w:rPr>
        <w:t>.</w:t>
      </w:r>
    </w:p>
    <w:p w14:paraId="618A99D1" w14:textId="77777777" w:rsidR="008D6756" w:rsidRDefault="008D6756" w:rsidP="00050E9B"/>
    <w:p w14:paraId="4046A61D" w14:textId="0FD91E89" w:rsidR="00165AAA" w:rsidRDefault="00B07201" w:rsidP="0087689E">
      <w:pPr>
        <w:pStyle w:val="Heading2"/>
        <w:numPr>
          <w:ilvl w:val="0"/>
          <w:numId w:val="8"/>
        </w:numPr>
      </w:pPr>
      <w:r>
        <w:t>Overlap in urban p</w:t>
      </w:r>
      <w:r w:rsidR="00165AAA">
        <w:t xml:space="preserve">opulations lacking WASH and </w:t>
      </w:r>
      <w:r w:rsidR="005E7501">
        <w:t xml:space="preserve">solid </w:t>
      </w:r>
      <w:r w:rsidR="00165AAA">
        <w:t xml:space="preserve">waste </w:t>
      </w:r>
      <w:r>
        <w:t>collection</w:t>
      </w:r>
      <w:r w:rsidR="00165AAA">
        <w:t xml:space="preserve"> </w:t>
      </w:r>
      <w:r w:rsidR="0026103A">
        <w:t>services.</w:t>
      </w:r>
    </w:p>
    <w:p w14:paraId="77B89573" w14:textId="29B7C31D" w:rsidR="00165AAA" w:rsidRDefault="00B36EFF" w:rsidP="00165AAA">
      <w:r>
        <w:fldChar w:fldCharType="begin"/>
      </w:r>
      <w:r>
        <w:instrText xml:space="preserve"> ADDIN EN.CITE &lt;EndNote&gt;&lt;Cite&gt;&lt;Author&gt;UN-Habitat&lt;/Author&gt;&lt;Year&gt;2016&lt;/Year&gt;&lt;RecNum&gt;370&lt;/RecNum&gt;&lt;DisplayText&gt;(UN-Habitat, 2016)&lt;/DisplayText&gt;&lt;record&gt;&lt;rec-number&gt;370&lt;/rec-number&gt;&lt;foreign-keys&gt;&lt;key app="EN" db-id="20tredwetsdxf3epftppt9wc5rz2dr5ed29w" timestamp="1641383048"&gt;370&lt;/key&gt;&lt;/foreign-keys&gt;&lt;ref-type name="Report"&gt;27&lt;/ref-type&gt;&lt;contributors&gt;&lt;authors&gt;&lt;author&gt;UN-Habitat,&lt;/author&gt;&lt;/authors&gt;&lt;tertiary-authors&gt;&lt;author&gt;UN-Habitat&lt;/author&gt;&lt;/tertiary-authors&gt;&lt;/contributors&gt;&lt;titles&gt;&lt;title&gt;Slum almanac 2015-16 tracking improvement in the lives of slum dwellers&lt;/title&gt;&lt;/titles&gt;&lt;pages&gt;98&lt;/pages&gt;&lt;dates&gt;&lt;year&gt;2016&lt;/year&gt;&lt;/dates&gt;&lt;pub-location&gt;Nairobi&lt;/pub-location&gt;&lt;publisher&gt;UN-Habitat&lt;/publisher&gt;&lt;urls&gt;&lt;related-urls&gt;&lt;url&gt;https://unhabitat.org/sites/default/files/documents/2019-05/slum_almanac_2015-2016_psup.pdf&lt;/url&gt;&lt;/related-urls&gt;&lt;/urls&gt;&lt;/record&gt;&lt;/Cite&gt;&lt;/EndNote&gt;</w:instrText>
      </w:r>
      <w:r>
        <w:fldChar w:fldCharType="separate"/>
      </w:r>
      <w:r>
        <w:rPr>
          <w:noProof/>
        </w:rPr>
        <w:t>(UN-Habitat, 2016)</w:t>
      </w:r>
      <w:r>
        <w:fldChar w:fldCharType="end"/>
      </w:r>
      <w:r w:rsidR="00031155">
        <w:t xml:space="preserve"> </w:t>
      </w:r>
      <w:r w:rsidR="00165AAA">
        <w:t xml:space="preserve">defines a slum as where </w:t>
      </w:r>
      <w:r w:rsidR="003926C1">
        <w:t>most residents</w:t>
      </w:r>
      <w:r w:rsidR="00165AAA">
        <w:t xml:space="preserve"> either lack secure tenure, have </w:t>
      </w:r>
      <w:r w:rsidR="00C85F56">
        <w:t xml:space="preserve">non-durable </w:t>
      </w:r>
      <w:r w:rsidR="00165AAA">
        <w:t xml:space="preserve">housing, lack </w:t>
      </w:r>
      <w:r w:rsidR="00F66F6E">
        <w:t xml:space="preserve">improved </w:t>
      </w:r>
      <w:r w:rsidR="00165AAA">
        <w:t xml:space="preserve">sanitation, lack </w:t>
      </w:r>
      <w:r w:rsidR="00F66F6E">
        <w:t xml:space="preserve">improved </w:t>
      </w:r>
      <w:r w:rsidR="00165AAA">
        <w:t>drinking-water sources, or live in overcrowded housing.</w:t>
      </w:r>
      <w:r w:rsidR="003C5EC7" w:rsidDel="003C5EC7">
        <w:t xml:space="preserve"> </w:t>
      </w:r>
      <w:r w:rsidR="00165AAA">
        <w:t>Th</w:t>
      </w:r>
      <w:r w:rsidR="00B5346A">
        <w:t>is</w:t>
      </w:r>
      <w:r w:rsidR="00165AAA">
        <w:t xml:space="preserve"> definition</w:t>
      </w:r>
      <w:r w:rsidR="00B32AB2">
        <w:t xml:space="preserve"> thus</w:t>
      </w:r>
      <w:r w:rsidR="00165AAA">
        <w:t xml:space="preserve"> includes water and sanitation, but not waste </w:t>
      </w:r>
      <w:r w:rsidR="0069039E">
        <w:t>collection</w:t>
      </w:r>
      <w:r w:rsidR="00165AAA">
        <w:t xml:space="preserve"> services.  </w:t>
      </w:r>
      <w:r w:rsidR="00B32AB2">
        <w:t xml:space="preserve">The lack of </w:t>
      </w:r>
      <w:r w:rsidR="008E5004">
        <w:t>a</w:t>
      </w:r>
      <w:r w:rsidR="009D3154">
        <w:t>n indicator integrating WASH with SW</w:t>
      </w:r>
      <w:r w:rsidR="00770AA6">
        <w:t>M</w:t>
      </w:r>
      <w:r w:rsidR="00B32AB2">
        <w:t xml:space="preserve"> </w:t>
      </w:r>
      <w:r w:rsidR="00770AA6">
        <w:t>means it is unclear</w:t>
      </w:r>
      <w:r w:rsidR="00031155">
        <w:t xml:space="preserve"> </w:t>
      </w:r>
      <w:r w:rsidR="00165AAA">
        <w:t xml:space="preserve">how far populations that lack </w:t>
      </w:r>
      <w:r w:rsidR="00755A60">
        <w:t>WASH</w:t>
      </w:r>
      <w:r w:rsidR="00165AAA">
        <w:t xml:space="preserve"> also lack </w:t>
      </w:r>
      <w:r w:rsidR="003B7635">
        <w:t>SW</w:t>
      </w:r>
      <w:r w:rsidR="00F66F6E">
        <w:t xml:space="preserve"> collection </w:t>
      </w:r>
      <w:r w:rsidR="00165AAA">
        <w:t>services</w:t>
      </w:r>
      <w:r w:rsidR="006B79C6">
        <w:t xml:space="preserve"> and are thereby exposed to the interactions in Fig. 1</w:t>
      </w:r>
      <w:r w:rsidR="00165AAA">
        <w:t>.</w:t>
      </w:r>
    </w:p>
    <w:p w14:paraId="7F4A5316" w14:textId="68959B51" w:rsidR="00165AAA" w:rsidRDefault="00564F2C" w:rsidP="00165AAA">
      <w:r>
        <w:t xml:space="preserve">We </w:t>
      </w:r>
      <w:r w:rsidR="00165AAA">
        <w:t>examine</w:t>
      </w:r>
      <w:r>
        <w:t>d</w:t>
      </w:r>
      <w:r w:rsidR="00165AAA">
        <w:t xml:space="preserve"> this question</w:t>
      </w:r>
      <w:r w:rsidR="00D16532">
        <w:t>,</w:t>
      </w:r>
      <w:r w:rsidR="00165AAA">
        <w:t xml:space="preserve"> </w:t>
      </w:r>
      <w:r>
        <w:t xml:space="preserve">choosing </w:t>
      </w:r>
      <w:r w:rsidR="00165AAA">
        <w:t>Ghana and Kenya as case studies</w:t>
      </w:r>
      <w:r>
        <w:t xml:space="preserve"> with household survey </w:t>
      </w:r>
      <w:r w:rsidR="00E2796C">
        <w:t>capturing SW collection and WASH services.</w:t>
      </w:r>
      <w:r w:rsidR="00165AAA">
        <w:t xml:space="preserve"> </w:t>
      </w:r>
      <w:r w:rsidR="00E2796C">
        <w:t>W</w:t>
      </w:r>
      <w:r w:rsidR="007259EA">
        <w:t xml:space="preserve">e calculated the population lacking </w:t>
      </w:r>
      <w:r w:rsidR="00543B6C">
        <w:t xml:space="preserve">basic </w:t>
      </w:r>
      <w:r w:rsidR="007259EA">
        <w:t>WASH and waste collection services, both for each service and as different combinations of these four services</w:t>
      </w:r>
      <w:r w:rsidR="00653744">
        <w:t>.</w:t>
      </w:r>
      <w:r w:rsidR="00165AAA">
        <w:t xml:space="preserve">  </w:t>
      </w:r>
      <w:r w:rsidR="00D17F5A" w:rsidRPr="00D17F5A">
        <w:t xml:space="preserve">WASH and </w:t>
      </w:r>
      <w:r w:rsidR="00CE763E">
        <w:t>SW</w:t>
      </w:r>
      <w:r w:rsidR="00CE763E" w:rsidRPr="00D17F5A">
        <w:t xml:space="preserve"> </w:t>
      </w:r>
      <w:r w:rsidR="00D17F5A" w:rsidRPr="00D17F5A">
        <w:t xml:space="preserve">service data from the 2016-2017 Ghana Living Standards Survey (GLSS7) and 2015-2016 Kenyan Integrated Household Budget Survey (KHBS) were used. The GLSS7 </w:t>
      </w:r>
      <w:r w:rsidR="00CE763E">
        <w:t>(</w:t>
      </w:r>
      <w:r w:rsidR="00D17F5A" w:rsidRPr="00D17F5A">
        <w:t>October 2016 to October 2017</w:t>
      </w:r>
      <w:r w:rsidR="00CE763E">
        <w:t>)</w:t>
      </w:r>
      <w:r w:rsidR="00D17F5A" w:rsidRPr="00D17F5A">
        <w:t xml:space="preserve"> employed a two-stage stratified sampling design, with 1000 enumeration areas (EAs) selected </w:t>
      </w:r>
      <w:r w:rsidR="00AC4971">
        <w:t>as</w:t>
      </w:r>
      <w:r w:rsidR="00571357">
        <w:t xml:space="preserve"> </w:t>
      </w:r>
      <w:r w:rsidR="00D17F5A" w:rsidRPr="00D17F5A">
        <w:t>primary sampling units (PSU)</w:t>
      </w:r>
      <w:r w:rsidR="00BB6761">
        <w:t xml:space="preserve"> </w:t>
      </w:r>
      <w:r w:rsidR="00BB6761">
        <w:fldChar w:fldCharType="begin"/>
      </w:r>
      <w:r w:rsidR="00BB6761">
        <w:instrText xml:space="preserve"> ADDIN EN.CITE &lt;EndNote&gt;&lt;Cite&gt;&lt;Author&gt;Ghana Statistical Services&lt;/Author&gt;&lt;Year&gt;2018&lt;/Year&gt;&lt;RecNum&gt;250&lt;/RecNum&gt;&lt;DisplayText&gt;(Ghana Statistical Services, 2018)&lt;/DisplayText&gt;&lt;record&gt;&lt;rec-number&gt;250&lt;/rec-number&gt;&lt;foreign-keys&gt;&lt;key app="EN" db-id="20tredwetsdxf3epftppt9wc5rz2dr5ed29w" timestamp="1623933418"&gt;250&lt;/key&gt;&lt;/foreign-keys&gt;&lt;ref-type name="Report"&gt;27&lt;/ref-type&gt;&lt;contributors&gt;&lt;authors&gt;&lt;author&gt;Ghana Statistical Services,&lt;/author&gt;&lt;/authors&gt;&lt;tertiary-authors&gt;&lt;author&gt;Ghana Statistical Services&lt;/author&gt;&lt;/tertiary-authors&gt;&lt;/contributors&gt;&lt;titles&gt;&lt;title&gt;Ghana Living Standards Survey Round 7: Poverty Trends in Ghana, 2005-2017&lt;/title&gt;&lt;/titles&gt;&lt;pages&gt;122&lt;/pages&gt;&lt;dates&gt;&lt;year&gt;2018&lt;/year&gt;&lt;/dates&gt;&lt;pub-location&gt;Accra&lt;/pub-location&gt;&lt;urls&gt;&lt;/urls&gt;&lt;/record&gt;&lt;/Cite&gt;&lt;/EndNote&gt;</w:instrText>
      </w:r>
      <w:r w:rsidR="00BB6761">
        <w:fldChar w:fldCharType="separate"/>
      </w:r>
      <w:r w:rsidR="00BB6761">
        <w:rPr>
          <w:noProof/>
        </w:rPr>
        <w:t>(Ghana Statistical Services, 2018)</w:t>
      </w:r>
      <w:r w:rsidR="00BB6761">
        <w:fldChar w:fldCharType="end"/>
      </w:r>
      <w:r w:rsidR="00D17F5A" w:rsidRPr="00D17F5A">
        <w:t xml:space="preserve">. Fifteen households were selected per PSU, generating a sample of 15,000 households. </w:t>
      </w:r>
      <w:r w:rsidR="00CE763E">
        <w:t>T</w:t>
      </w:r>
      <w:r w:rsidR="00D17F5A" w:rsidRPr="00D17F5A">
        <w:t>he response rate was 93.9</w:t>
      </w:r>
      <w:r w:rsidR="00CE763E" w:rsidRPr="00D17F5A">
        <w:t xml:space="preserve">% </w:t>
      </w:r>
      <w:r w:rsidR="000B4B6D">
        <w:t>giving</w:t>
      </w:r>
      <w:r w:rsidR="000B4B6D" w:rsidRPr="00D17F5A">
        <w:t xml:space="preserve"> </w:t>
      </w:r>
      <w:r w:rsidR="000B4B6D">
        <w:t xml:space="preserve">a </w:t>
      </w:r>
      <w:r w:rsidR="00D17F5A" w:rsidRPr="00D17F5A">
        <w:t xml:space="preserve">final sample </w:t>
      </w:r>
      <w:r w:rsidR="000B4B6D">
        <w:t>of</w:t>
      </w:r>
      <w:r w:rsidR="000B4B6D" w:rsidRPr="00D17F5A">
        <w:t xml:space="preserve"> </w:t>
      </w:r>
      <w:r w:rsidR="00D17F5A" w:rsidRPr="00D17F5A">
        <w:t>14,009 households</w:t>
      </w:r>
      <w:r w:rsidR="007B60A5">
        <w:t xml:space="preserve">, with </w:t>
      </w:r>
      <w:r w:rsidR="00AB226E">
        <w:t>6,018 u</w:t>
      </w:r>
      <w:r w:rsidR="0093731D">
        <w:t>rban households</w:t>
      </w:r>
      <w:r w:rsidR="00D17F5A" w:rsidRPr="00D17F5A">
        <w:t xml:space="preserve">.  The KHBS </w:t>
      </w:r>
      <w:r w:rsidR="00CE763E">
        <w:t>(</w:t>
      </w:r>
      <w:r w:rsidR="00CE763E" w:rsidRPr="00D17F5A">
        <w:t>September 2015 to August 2016</w:t>
      </w:r>
      <w:r w:rsidR="00CE763E">
        <w:t xml:space="preserve">) </w:t>
      </w:r>
      <w:r w:rsidR="00D17F5A" w:rsidRPr="00D17F5A">
        <w:t>also used a two-stage stratified sampling design. Ten households were selected from each of 2,400 clusters, resulting in 24,000 selected households</w:t>
      </w:r>
      <w:r w:rsidR="00913AD9">
        <w:t xml:space="preserve"> </w:t>
      </w:r>
      <w:r w:rsidR="00913AD9">
        <w:fldChar w:fldCharType="begin"/>
      </w:r>
      <w:r w:rsidR="00913AD9">
        <w:instrText xml:space="preserve"> ADDIN EN.CITE &lt;EndNote&gt;&lt;Cite&gt;&lt;Author&gt;Kenya National Bureau of Statistics&lt;/Author&gt;&lt;Year&gt;2018&lt;/Year&gt;&lt;RecNum&gt;294&lt;/RecNum&gt;&lt;DisplayText&gt;(Kenya National Bureau of Statistics, 2018)&lt;/DisplayText&gt;&lt;record&gt;&lt;rec-number&gt;294&lt;/rec-number&gt;&lt;foreign-keys&gt;&lt;key app="EN" db-id="20tredwetsdxf3epftppt9wc5rz2dr5ed29w" timestamp="1629455262"&gt;294&lt;/key&gt;&lt;/foreign-keys&gt;&lt;ref-type name="Report"&gt;27&lt;/ref-type&gt;&lt;contributors&gt;&lt;authors&gt;&lt;author&gt;Kenya National Bureau of Statistics,&lt;/author&gt;&lt;/authors&gt;&lt;tertiary-authors&gt;&lt;author&gt;Kenya National Bureau of Statistics&lt;/author&gt;&lt;/tertiary-authors&gt;&lt;/contributors&gt;&lt;titles&gt;&lt;title&gt;Basic report: 2015/16 Kenya Integrated Household Budget Survey (KIHBS)&lt;/title&gt;&lt;/titles&gt;&lt;pages&gt;228&lt;/pages&gt;&lt;dates&gt;&lt;year&gt;2018&lt;/year&gt;&lt;/dates&gt;&lt;pub-location&gt;Nairobi&lt;/pub-location&gt;&lt;urls&gt;&lt;related-urls&gt;&lt;url&gt;https://open.africa/dataset/29a4c938-c3fd-4868-b216-04f4d22cb136/resource/13bf0312-0286-4b09-8260-91b3102a3261/download/kihbs-2015_16-basic-report.pdf &lt;/url&gt;&lt;/related-urls&gt;&lt;/urls&gt;&lt;/record&gt;&lt;/Cite&gt;&lt;/EndNote&gt;</w:instrText>
      </w:r>
      <w:r w:rsidR="00913AD9">
        <w:fldChar w:fldCharType="separate"/>
      </w:r>
      <w:r w:rsidR="00913AD9">
        <w:rPr>
          <w:noProof/>
        </w:rPr>
        <w:t>(Kenya National Bureau of Statistics, 2018)</w:t>
      </w:r>
      <w:r w:rsidR="00913AD9">
        <w:fldChar w:fldCharType="end"/>
      </w:r>
      <w:r w:rsidR="00D17F5A" w:rsidRPr="00D17F5A">
        <w:t xml:space="preserve">. 90.7% responded, giving a final sample of 21,773 households with 8,681 being urban. </w:t>
      </w:r>
      <w:r w:rsidR="00165AAA">
        <w:t xml:space="preserve"> </w:t>
      </w:r>
    </w:p>
    <w:p w14:paraId="619EC71C" w14:textId="700FF1F2" w:rsidR="00DD173F" w:rsidRDefault="000600DE" w:rsidP="00165AAA">
      <w:r>
        <w:t xml:space="preserve">For both countries, we </w:t>
      </w:r>
      <w:r w:rsidR="004C3664">
        <w:t>applied</w:t>
      </w:r>
      <w:r>
        <w:t xml:space="preserve"> </w:t>
      </w:r>
      <w:r w:rsidR="00096756">
        <w:t>SDG6 indicator</w:t>
      </w:r>
      <w:r w:rsidR="00E612EA">
        <w:t xml:space="preserve"> definition</w:t>
      </w:r>
      <w:r w:rsidR="00096756">
        <w:t xml:space="preserve">s (Table S1) to </w:t>
      </w:r>
      <w:r w:rsidR="00057829">
        <w:t>survey micro-data</w:t>
      </w:r>
      <w:r w:rsidR="003C0981">
        <w:t xml:space="preserve">. Since </w:t>
      </w:r>
      <w:r w:rsidR="009B2AE1">
        <w:t xml:space="preserve">the Kenyan </w:t>
      </w:r>
      <w:r w:rsidR="00231538">
        <w:t xml:space="preserve">and Ghanaian </w:t>
      </w:r>
      <w:r w:rsidR="009B2AE1">
        <w:t>survey</w:t>
      </w:r>
      <w:r w:rsidR="00231538">
        <w:t>s</w:t>
      </w:r>
      <w:r w:rsidR="009B2AE1">
        <w:t xml:space="preserve"> lacked data on safely managed</w:t>
      </w:r>
      <w:r w:rsidR="00231538">
        <w:t xml:space="preserve"> water and sanitation services respectively</w:t>
      </w:r>
      <w:r w:rsidR="007A0B56">
        <w:t xml:space="preserve"> </w:t>
      </w:r>
      <w:r w:rsidR="00231538">
        <w:t>we i</w:t>
      </w:r>
      <w:r w:rsidR="00125E1D">
        <w:t>dentified</w:t>
      </w:r>
      <w:r w:rsidR="00E612EA">
        <w:t xml:space="preserve"> households lacking basic WASH services</w:t>
      </w:r>
      <w:r w:rsidR="00B04CA8">
        <w:t xml:space="preserve"> </w:t>
      </w:r>
      <w:r w:rsidR="00B04CA8">
        <w:fldChar w:fldCharType="begin"/>
      </w:r>
      <w:r w:rsidR="00B04CA8">
        <w:instrText xml:space="preserve"> ADDIN EN.CITE &lt;EndNote&gt;&lt;Cite&gt;&lt;Author&gt;UNICEF&lt;/Author&gt;&lt;Year&gt;2023&lt;/Year&gt;&lt;RecNum&gt;3211&lt;/RecNum&gt;&lt;DisplayText&gt;(UNICEF and WHO, 2023)&lt;/DisplayText&gt;&lt;record&gt;&lt;rec-number&gt;3211&lt;/rec-number&gt;&lt;foreign-keys&gt;&lt;key app="EN" db-id="20tredwetsdxf3epftppt9wc5rz2dr5ed29w" timestamp="1691496071"&gt;3211&lt;/key&gt;&lt;/foreign-keys&gt;&lt;ref-type name="Report"&gt;27&lt;/ref-type&gt;&lt;contributors&gt;&lt;authors&gt;&lt;author&gt;UNICEF,&lt;/author&gt;&lt;author&gt;WHO,&lt;/author&gt;&lt;/authors&gt;&lt;tertiary-authors&gt;&lt;author&gt;UNICEF and World Health Organisation&lt;/author&gt;&lt;/tertiary-authors&gt;&lt;/contributors&gt;&lt;titles&gt;&lt;title&gt;Progress on household drinking water, sanitation and hygiene 2000-2022: special focus on gender&lt;/title&gt;&lt;/titles&gt;&lt;pages&gt;17&lt;/pages&gt;&lt;dates&gt;&lt;year&gt;2023&lt;/year&gt;&lt;/dates&gt;&lt;pub-location&gt;New York&lt;/pub-location&gt;&lt;urls&gt;&lt;related-urls&gt;&lt;url&gt;https://washdata.org/reports/jmp-2023-wash-households&lt;/url&gt;&lt;/related-urls&gt;&lt;/urls&gt;&lt;/record&gt;&lt;/Cite&gt;&lt;/EndNote&gt;</w:instrText>
      </w:r>
      <w:r w:rsidR="00B04CA8">
        <w:fldChar w:fldCharType="separate"/>
      </w:r>
      <w:r w:rsidR="00B04CA8">
        <w:rPr>
          <w:noProof/>
        </w:rPr>
        <w:t>(UNICEF and WHO, 2023)</w:t>
      </w:r>
      <w:r w:rsidR="00B04CA8">
        <w:fldChar w:fldCharType="end"/>
      </w:r>
      <w:r w:rsidR="00B04CA8">
        <w:t>.</w:t>
      </w:r>
      <w:r w:rsidR="00720C1E">
        <w:t xml:space="preserve"> The Kenyan survey had</w:t>
      </w:r>
      <w:r w:rsidR="00DA3118">
        <w:t xml:space="preserve"> no question about water or soap availability, so </w:t>
      </w:r>
      <w:r w:rsidR="00046662">
        <w:t xml:space="preserve">for Kenya </w:t>
      </w:r>
      <w:r w:rsidR="00DA3118">
        <w:t xml:space="preserve">we </w:t>
      </w:r>
      <w:r w:rsidR="003B2D9C">
        <w:t xml:space="preserve">defined </w:t>
      </w:r>
      <w:r w:rsidR="00B23021">
        <w:t>lacking hygiene as having no handwashing facility at home.</w:t>
      </w:r>
      <w:r w:rsidR="003B2D9C">
        <w:t xml:space="preserve"> </w:t>
      </w:r>
      <w:r w:rsidR="00720C1E">
        <w:t>W</w:t>
      </w:r>
      <w:r w:rsidR="0032220C">
        <w:t>e class</w:t>
      </w:r>
      <w:r w:rsidR="001003A9">
        <w:t>ifie</w:t>
      </w:r>
      <w:r w:rsidR="0032220C">
        <w:t xml:space="preserve">d </w:t>
      </w:r>
      <w:r w:rsidR="000B7CF4">
        <w:t>households burning or dumping waste as lacking waste collection services.</w:t>
      </w:r>
      <w:r w:rsidR="00636B3E">
        <w:t xml:space="preserve"> </w:t>
      </w:r>
      <w:r w:rsidR="007C3100">
        <w:t xml:space="preserve">We then calculated the number of urban households </w:t>
      </w:r>
      <w:r w:rsidR="00D2214F">
        <w:t xml:space="preserve">nationally </w:t>
      </w:r>
      <w:r w:rsidR="007C3100">
        <w:t xml:space="preserve">lacking </w:t>
      </w:r>
      <w:r w:rsidR="00D2214F">
        <w:t>different sets of the four services</w:t>
      </w:r>
      <w:r w:rsidR="00426B71">
        <w:t xml:space="preserve"> (i.e. water, sanitation, hygiene, and </w:t>
      </w:r>
      <w:r w:rsidR="003B7635">
        <w:t>SW</w:t>
      </w:r>
      <w:r w:rsidR="009A6133">
        <w:t xml:space="preserve"> collection</w:t>
      </w:r>
      <w:r w:rsidR="00426B71">
        <w:t xml:space="preserve"> services)</w:t>
      </w:r>
      <w:r w:rsidR="00D2214F">
        <w:t>,</w:t>
      </w:r>
      <w:r w:rsidR="00075673">
        <w:t xml:space="preserve"> using the </w:t>
      </w:r>
      <w:r w:rsidR="00075673">
        <w:rPr>
          <w:i/>
          <w:iCs/>
        </w:rPr>
        <w:t xml:space="preserve">svy </w:t>
      </w:r>
      <w:r w:rsidR="00075673">
        <w:t xml:space="preserve">commands in Stata </w:t>
      </w:r>
      <w:r w:rsidR="009B483E">
        <w:t xml:space="preserve">V16.1 </w:t>
      </w:r>
      <w:r w:rsidR="009B483E">
        <w:fldChar w:fldCharType="begin"/>
      </w:r>
      <w:r w:rsidR="009B483E">
        <w:instrText xml:space="preserve"> ADDIN EN.CITE &lt;EndNote&gt;&lt;Cite&gt;&lt;Author&gt;StataCorp&lt;/Author&gt;&lt;Year&gt;2019&lt;/Year&gt;&lt;RecNum&gt;47&lt;/RecNum&gt;&lt;DisplayText&gt;(StataCorp, 2019)&lt;/DisplayText&gt;&lt;record&gt;&lt;rec-number&gt;47&lt;/rec-number&gt;&lt;foreign-keys&gt;&lt;key app="EN" db-id="20tredwetsdxf3epftppt9wc5rz2dr5ed29w" timestamp="1586337378"&gt;47&lt;/key&gt;&lt;/foreign-keys&gt;&lt;ref-type name="Computer Program"&gt;9&lt;/ref-type&gt;&lt;contributors&gt;&lt;authors&gt;&lt;author&gt;StataCorp,&lt;/author&gt;&lt;/authors&gt;&lt;/contributors&gt;&lt;titles&gt;&lt;title&gt;Stata Statistical Software&lt;/title&gt;&lt;/titles&gt;&lt;edition&gt;16&lt;/edition&gt;&lt;dates&gt;&lt;year&gt;2019&lt;/year&gt;&lt;/dates&gt;&lt;pub-location&gt;College Station, Texas&lt;/pub-location&gt;&lt;publisher&gt;Statacorp LLC&lt;/publisher&gt;&lt;urls&gt;&lt;/urls&gt;&lt;/record&gt;&lt;/Cite&gt;&lt;/EndNote&gt;</w:instrText>
      </w:r>
      <w:r w:rsidR="009B483E">
        <w:fldChar w:fldCharType="separate"/>
      </w:r>
      <w:r w:rsidR="009B483E">
        <w:rPr>
          <w:noProof/>
        </w:rPr>
        <w:t>(StataCorp, 2019)</w:t>
      </w:r>
      <w:r w:rsidR="009B483E">
        <w:fldChar w:fldCharType="end"/>
      </w:r>
      <w:r w:rsidR="009B483E">
        <w:t xml:space="preserve"> </w:t>
      </w:r>
      <w:r w:rsidR="00075673">
        <w:t xml:space="preserve">to account for the </w:t>
      </w:r>
      <w:r w:rsidR="0099368E">
        <w:t>multi-stage survey design.</w:t>
      </w:r>
      <w:r w:rsidR="00C0635E">
        <w:t xml:space="preserve"> </w:t>
      </w:r>
      <w:r w:rsidR="001003A9">
        <w:t>V</w:t>
      </w:r>
      <w:r w:rsidR="002157EB">
        <w:t>isualising</w:t>
      </w:r>
      <w:r w:rsidR="00E53BE8">
        <w:t xml:space="preserve"> </w:t>
      </w:r>
      <w:r w:rsidR="008B7583">
        <w:t xml:space="preserve">intersections for </w:t>
      </w:r>
      <w:r w:rsidR="00E53BE8">
        <w:t xml:space="preserve">more than three sets </w:t>
      </w:r>
      <w:r w:rsidR="00B13791">
        <w:t xml:space="preserve">is challenging </w:t>
      </w:r>
      <w:r w:rsidR="00E53BE8">
        <w:t xml:space="preserve">using Venn or Euler diagrams, </w:t>
      </w:r>
      <w:r w:rsidR="001003A9">
        <w:t xml:space="preserve">thus </w:t>
      </w:r>
      <w:r w:rsidR="00E53BE8">
        <w:t>we used</w:t>
      </w:r>
      <w:r w:rsidR="00EC171C">
        <w:t xml:space="preserve"> the UpSetR package in RStudio</w:t>
      </w:r>
      <w:r w:rsidR="0072267F">
        <w:t xml:space="preserve"> </w:t>
      </w:r>
      <w:r w:rsidR="0072267F">
        <w:fldChar w:fldCharType="begin"/>
      </w:r>
      <w:r w:rsidR="0072267F">
        <w:instrText xml:space="preserve"> ADDIN EN.CITE &lt;EndNote&gt;&lt;Cite&gt;&lt;Author&gt;R Core Team&lt;/Author&gt;&lt;Year&gt;2020&lt;/Year&gt;&lt;RecNum&gt;73&lt;/RecNum&gt;&lt;DisplayText&gt;(R Core Team, 2020)&lt;/DisplayText&gt;&lt;record&gt;&lt;rec-number&gt;73&lt;/rec-number&gt;&lt;foreign-keys&gt;&lt;key app="EN" db-id="20tredwetsdxf3epftppt9wc5rz2dr5ed29w" timestamp="1598269790"&gt;73&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72267F">
        <w:fldChar w:fldCharType="separate"/>
      </w:r>
      <w:r w:rsidR="0072267F">
        <w:rPr>
          <w:noProof/>
        </w:rPr>
        <w:t>(R Core Team, 2020)</w:t>
      </w:r>
      <w:r w:rsidR="0072267F">
        <w:fldChar w:fldCharType="end"/>
      </w:r>
      <w:r w:rsidR="00E877F4">
        <w:t xml:space="preserve"> </w:t>
      </w:r>
      <w:r w:rsidR="008B1293">
        <w:t>to visualise the population sets lacking access to these four services</w:t>
      </w:r>
      <w:r w:rsidR="00A11AE3">
        <w:t xml:space="preserve"> </w:t>
      </w:r>
      <w:r w:rsidR="00A11AE3">
        <w:fldChar w:fldCharType="begin"/>
      </w:r>
      <w:r w:rsidR="00A11AE3">
        <w:instrText xml:space="preserve"> ADDIN EN.CITE &lt;EndNote&gt;&lt;Cite&gt;&lt;Author&gt;Conway&lt;/Author&gt;&lt;Year&gt;2017&lt;/Year&gt;&lt;RecNum&gt;3212&lt;/RecNum&gt;&lt;DisplayText&gt;(Conway et al., 2017)&lt;/DisplayText&gt;&lt;record&gt;&lt;rec-number&gt;3212&lt;/rec-number&gt;&lt;foreign-keys&gt;&lt;key app="EN" db-id="20tredwetsdxf3epftppt9wc5rz2dr5ed29w" timestamp="1691496836"&gt;3212&lt;/key&gt;&lt;/foreign-keys&gt;&lt;ref-type name="Journal Article"&gt;17&lt;/ref-type&gt;&lt;contributors&gt;&lt;authors&gt;&lt;author&gt;Conway, Jake R.&lt;/author&gt;&lt;author&gt;Lex, Alexander&lt;/author&gt;&lt;author&gt;Gehlenborg, Nils&lt;/author&gt;&lt;/authors&gt;&lt;/contributors&gt;&lt;titles&gt;&lt;title&gt;UpSetR: an R package for the visualization of intersecting sets and their properties&lt;/title&gt;&lt;secondary-title&gt;Bioinformatics&lt;/secondary-title&gt;&lt;/titles&gt;&lt;periodical&gt;&lt;full-title&gt;Bioinformatics&lt;/full-title&gt;&lt;/periodical&gt;&lt;pages&gt;2938-2940&lt;/pages&gt;&lt;volume&gt;33&lt;/volume&gt;&lt;number&gt;18&lt;/number&gt;&lt;dates&gt;&lt;year&gt;2017&lt;/year&gt;&lt;/dates&gt;&lt;isbn&gt;1367-4803&lt;/isbn&gt;&lt;urls&gt;&lt;related-urls&gt;&lt;url&gt;https://doi.org/10.1093/bioinformatics/btx364&lt;/url&gt;&lt;/related-urls&gt;&lt;/urls&gt;&lt;electronic-resource-num&gt;10.1093/bioinformatics/btx364&lt;/electronic-resource-num&gt;&lt;access-date&gt;8/8/2023&lt;/access-date&gt;&lt;/record&gt;&lt;/Cite&gt;&lt;/EndNote&gt;</w:instrText>
      </w:r>
      <w:r w:rsidR="00A11AE3">
        <w:fldChar w:fldCharType="separate"/>
      </w:r>
      <w:r w:rsidR="00A11AE3">
        <w:rPr>
          <w:noProof/>
        </w:rPr>
        <w:t>(Conway et al., 2017)</w:t>
      </w:r>
      <w:r w:rsidR="00A11AE3">
        <w:fldChar w:fldCharType="end"/>
      </w:r>
      <w:r w:rsidR="008B1293">
        <w:t>.</w:t>
      </w:r>
      <w:r w:rsidR="00184230">
        <w:t xml:space="preserve"> </w:t>
      </w:r>
      <w:r w:rsidR="001A2134">
        <w:t xml:space="preserve">To assess how definitions </w:t>
      </w:r>
      <w:r w:rsidR="00C162A6">
        <w:t>affected the estimated populations lacking different service combinations, we repeated th</w:t>
      </w:r>
      <w:r w:rsidR="00207AB7">
        <w:t>is</w:t>
      </w:r>
      <w:r w:rsidR="00C162A6">
        <w:t xml:space="preserve"> workflow </w:t>
      </w:r>
      <w:r w:rsidR="002E598A">
        <w:t xml:space="preserve">classifying </w:t>
      </w:r>
      <w:r w:rsidR="00643288">
        <w:t xml:space="preserve">limited </w:t>
      </w:r>
      <w:r w:rsidR="00207AB7">
        <w:t>sanitation or water</w:t>
      </w:r>
      <w:r w:rsidR="002E598A">
        <w:t xml:space="preserve"> </w:t>
      </w:r>
      <w:r w:rsidR="009350C3">
        <w:t xml:space="preserve">services </w:t>
      </w:r>
      <w:r w:rsidR="002E598A">
        <w:t>as adequate</w:t>
      </w:r>
      <w:r w:rsidR="00B82809">
        <w:t>,</w:t>
      </w:r>
      <w:r w:rsidR="00251FA7">
        <w:t xml:space="preserve"> thus</w:t>
      </w:r>
      <w:r w:rsidR="00B82809">
        <w:t xml:space="preserve"> following </w:t>
      </w:r>
      <w:r w:rsidR="00643288">
        <w:t xml:space="preserve">a lower service tier </w:t>
      </w:r>
      <w:r w:rsidR="009954FD">
        <w:t>in the SDG6</w:t>
      </w:r>
      <w:r w:rsidR="00251FA7">
        <w:t xml:space="preserve"> indicator</w:t>
      </w:r>
      <w:r w:rsidR="009954FD">
        <w:t xml:space="preserve"> framework</w:t>
      </w:r>
      <w:r w:rsidR="00251FA7">
        <w:t xml:space="preserve"> (Table S1)</w:t>
      </w:r>
      <w:r w:rsidR="002E598A">
        <w:t>.</w:t>
      </w:r>
    </w:p>
    <w:p w14:paraId="61626C00" w14:textId="2EC1CC2C" w:rsidR="00165AAA" w:rsidRDefault="00165AAA" w:rsidP="00165AAA"/>
    <w:p w14:paraId="1A4F0B6C" w14:textId="3900159D" w:rsidR="00740DD6" w:rsidRDefault="00740DD6" w:rsidP="00165AAA">
      <w:r>
        <w:rPr>
          <w:noProof/>
        </w:rPr>
        <w:lastRenderedPageBreak/>
        <w:drawing>
          <wp:inline distT="0" distB="0" distL="0" distR="0" wp14:anchorId="5349FCEE" wp14:editId="61179BE0">
            <wp:extent cx="5731510" cy="374586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745865"/>
                    </a:xfrm>
                    <a:prstGeom prst="rect">
                      <a:avLst/>
                    </a:prstGeom>
                  </pic:spPr>
                </pic:pic>
              </a:graphicData>
            </a:graphic>
          </wp:inline>
        </w:drawing>
      </w:r>
    </w:p>
    <w:p w14:paraId="17D62354" w14:textId="77777777" w:rsidR="00165AAA" w:rsidRDefault="00165AAA" w:rsidP="00165AAA">
      <w:r>
        <w:t>(a)</w:t>
      </w:r>
    </w:p>
    <w:p w14:paraId="0D161381" w14:textId="19042D53" w:rsidR="00165AAA" w:rsidRDefault="00165AAA" w:rsidP="00165AAA"/>
    <w:p w14:paraId="63E60698" w14:textId="547D63DE" w:rsidR="00BF55EF" w:rsidRDefault="00BF55EF" w:rsidP="00165AAA">
      <w:r>
        <w:rPr>
          <w:noProof/>
        </w:rPr>
        <w:drawing>
          <wp:inline distT="0" distB="0" distL="0" distR="0" wp14:anchorId="696D0DD8" wp14:editId="6D9302A9">
            <wp:extent cx="5731510" cy="374586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745865"/>
                    </a:xfrm>
                    <a:prstGeom prst="rect">
                      <a:avLst/>
                    </a:prstGeom>
                  </pic:spPr>
                </pic:pic>
              </a:graphicData>
            </a:graphic>
          </wp:inline>
        </w:drawing>
      </w:r>
    </w:p>
    <w:p w14:paraId="22F6E201" w14:textId="77777777" w:rsidR="00165AAA" w:rsidRDefault="00165AAA" w:rsidP="00165AAA">
      <w:r>
        <w:t>(b)</w:t>
      </w:r>
    </w:p>
    <w:p w14:paraId="7449054B" w14:textId="7E471703" w:rsidR="00165AAA" w:rsidRPr="00C84690" w:rsidRDefault="00165AAA" w:rsidP="00165AAA">
      <w:pPr>
        <w:rPr>
          <w:i/>
          <w:iCs/>
        </w:rPr>
      </w:pPr>
      <w:r w:rsidRPr="00C84690">
        <w:rPr>
          <w:i/>
          <w:iCs/>
        </w:rPr>
        <w:lastRenderedPageBreak/>
        <w:t xml:space="preserve">Figure </w:t>
      </w:r>
      <w:r w:rsidR="00797A46">
        <w:rPr>
          <w:i/>
          <w:iCs/>
        </w:rPr>
        <w:t>3</w:t>
      </w:r>
      <w:r w:rsidRPr="00C84690">
        <w:rPr>
          <w:i/>
          <w:iCs/>
        </w:rPr>
        <w:t xml:space="preserve">: </w:t>
      </w:r>
      <w:r w:rsidR="00C01AC3">
        <w:rPr>
          <w:i/>
          <w:iCs/>
        </w:rPr>
        <w:t>U</w:t>
      </w:r>
      <w:r w:rsidR="000B39A3">
        <w:rPr>
          <w:i/>
          <w:iCs/>
        </w:rPr>
        <w:t>psetR visualisation of u</w:t>
      </w:r>
      <w:r w:rsidR="00C01AC3">
        <w:rPr>
          <w:i/>
          <w:iCs/>
        </w:rPr>
        <w:t>rban p</w:t>
      </w:r>
      <w:r w:rsidR="00D312CF">
        <w:rPr>
          <w:i/>
          <w:iCs/>
        </w:rPr>
        <w:t xml:space="preserve">opulation sub-groups </w:t>
      </w:r>
      <w:r w:rsidRPr="00C84690">
        <w:rPr>
          <w:i/>
          <w:iCs/>
        </w:rPr>
        <w:t xml:space="preserve">lacking </w:t>
      </w:r>
      <w:r w:rsidR="006B5E04">
        <w:rPr>
          <w:i/>
          <w:iCs/>
        </w:rPr>
        <w:t xml:space="preserve">different combinations of </w:t>
      </w:r>
      <w:r w:rsidR="00802598">
        <w:rPr>
          <w:i/>
          <w:iCs/>
        </w:rPr>
        <w:t>basic</w:t>
      </w:r>
      <w:r w:rsidRPr="00C84690">
        <w:rPr>
          <w:i/>
          <w:iCs/>
        </w:rPr>
        <w:t xml:space="preserve"> water</w:t>
      </w:r>
      <w:r w:rsidR="008B5174">
        <w:rPr>
          <w:i/>
          <w:iCs/>
        </w:rPr>
        <w:t xml:space="preserve"> (W)</w:t>
      </w:r>
      <w:r w:rsidRPr="00C84690">
        <w:rPr>
          <w:i/>
          <w:iCs/>
        </w:rPr>
        <w:t>,</w:t>
      </w:r>
      <w:r w:rsidR="008B5174">
        <w:rPr>
          <w:i/>
          <w:iCs/>
        </w:rPr>
        <w:t xml:space="preserve"> solid waste collection</w:t>
      </w:r>
      <w:r w:rsidR="00290E11">
        <w:rPr>
          <w:i/>
          <w:iCs/>
        </w:rPr>
        <w:t xml:space="preserve"> (R),</w:t>
      </w:r>
      <w:r w:rsidRPr="00C84690">
        <w:rPr>
          <w:i/>
          <w:iCs/>
        </w:rPr>
        <w:t xml:space="preserve"> </w:t>
      </w:r>
      <w:r w:rsidR="00170DB4">
        <w:rPr>
          <w:i/>
          <w:iCs/>
        </w:rPr>
        <w:t>basic</w:t>
      </w:r>
      <w:r w:rsidRPr="00C84690">
        <w:rPr>
          <w:i/>
          <w:iCs/>
        </w:rPr>
        <w:t xml:space="preserve"> sanitation</w:t>
      </w:r>
      <w:r w:rsidR="00E301B0">
        <w:rPr>
          <w:i/>
          <w:iCs/>
        </w:rPr>
        <w:t xml:space="preserve"> (S)</w:t>
      </w:r>
      <w:r w:rsidRPr="00C84690">
        <w:rPr>
          <w:i/>
          <w:iCs/>
        </w:rPr>
        <w:t xml:space="preserve">, </w:t>
      </w:r>
      <w:r w:rsidR="00290E11">
        <w:rPr>
          <w:i/>
          <w:iCs/>
        </w:rPr>
        <w:t xml:space="preserve">and </w:t>
      </w:r>
      <w:r w:rsidR="009B2675">
        <w:rPr>
          <w:i/>
          <w:iCs/>
        </w:rPr>
        <w:t xml:space="preserve">hygiene </w:t>
      </w:r>
      <w:r w:rsidRPr="00C84690">
        <w:rPr>
          <w:i/>
          <w:iCs/>
        </w:rPr>
        <w:t>services</w:t>
      </w:r>
      <w:r w:rsidR="00E301B0">
        <w:rPr>
          <w:i/>
          <w:iCs/>
        </w:rPr>
        <w:t xml:space="preserve"> (H)</w:t>
      </w:r>
      <w:r w:rsidRPr="00C84690">
        <w:rPr>
          <w:i/>
          <w:iCs/>
        </w:rPr>
        <w:t xml:space="preserve"> for: (a) Ghana, 201</w:t>
      </w:r>
      <w:r w:rsidR="0031130F">
        <w:rPr>
          <w:i/>
          <w:iCs/>
        </w:rPr>
        <w:t>6-1</w:t>
      </w:r>
      <w:r w:rsidR="008830A9">
        <w:rPr>
          <w:i/>
          <w:iCs/>
        </w:rPr>
        <w:t>7</w:t>
      </w:r>
      <w:r w:rsidRPr="00C84690">
        <w:rPr>
          <w:i/>
          <w:iCs/>
        </w:rPr>
        <w:t>; (b) Kenya, 201</w:t>
      </w:r>
      <w:r w:rsidR="008830A9">
        <w:rPr>
          <w:i/>
          <w:iCs/>
        </w:rPr>
        <w:t>5-6</w:t>
      </w:r>
      <w:r w:rsidR="006F4C41">
        <w:rPr>
          <w:i/>
          <w:iCs/>
        </w:rPr>
        <w:t>.</w:t>
      </w:r>
      <w:r w:rsidR="00F85B6C">
        <w:rPr>
          <w:i/>
          <w:iCs/>
        </w:rPr>
        <w:t xml:space="preserve"> Horizontal</w:t>
      </w:r>
      <w:r>
        <w:rPr>
          <w:i/>
          <w:iCs/>
        </w:rPr>
        <w:t xml:space="preserve"> </w:t>
      </w:r>
      <w:r w:rsidR="00942353">
        <w:rPr>
          <w:i/>
          <w:iCs/>
        </w:rPr>
        <w:t>bar</w:t>
      </w:r>
      <w:r w:rsidR="00EF01F4">
        <w:rPr>
          <w:i/>
          <w:iCs/>
        </w:rPr>
        <w:t xml:space="preserve"> chart</w:t>
      </w:r>
      <w:r w:rsidR="00942353">
        <w:rPr>
          <w:i/>
          <w:iCs/>
        </w:rPr>
        <w:t>s</w:t>
      </w:r>
      <w:r>
        <w:rPr>
          <w:i/>
          <w:iCs/>
        </w:rPr>
        <w:t xml:space="preserve"> </w:t>
      </w:r>
      <w:r w:rsidR="006F4C41">
        <w:rPr>
          <w:i/>
          <w:iCs/>
        </w:rPr>
        <w:t>a</w:t>
      </w:r>
      <w:r w:rsidR="00EF01F4">
        <w:rPr>
          <w:i/>
          <w:iCs/>
        </w:rPr>
        <w:t xml:space="preserve">(i) and </w:t>
      </w:r>
      <w:r w:rsidR="006F4C41">
        <w:rPr>
          <w:i/>
          <w:iCs/>
        </w:rPr>
        <w:t>b</w:t>
      </w:r>
      <w:r w:rsidR="00EF01F4">
        <w:rPr>
          <w:i/>
          <w:iCs/>
        </w:rPr>
        <w:t xml:space="preserve">(ii) show </w:t>
      </w:r>
      <w:r w:rsidR="004B7E91">
        <w:rPr>
          <w:i/>
          <w:iCs/>
        </w:rPr>
        <w:t>the size</w:t>
      </w:r>
      <w:r w:rsidR="00EF01F4">
        <w:rPr>
          <w:i/>
          <w:iCs/>
        </w:rPr>
        <w:t xml:space="preserve"> of</w:t>
      </w:r>
      <w:r>
        <w:rPr>
          <w:i/>
          <w:iCs/>
        </w:rPr>
        <w:t xml:space="preserve"> </w:t>
      </w:r>
      <w:r w:rsidR="008C588D">
        <w:rPr>
          <w:i/>
          <w:iCs/>
        </w:rPr>
        <w:t xml:space="preserve">population </w:t>
      </w:r>
      <w:r>
        <w:rPr>
          <w:i/>
          <w:iCs/>
        </w:rPr>
        <w:t xml:space="preserve">lacking </w:t>
      </w:r>
      <w:r w:rsidR="00FB11A5">
        <w:rPr>
          <w:i/>
          <w:iCs/>
        </w:rPr>
        <w:t>basic WASH or solid waste collection</w:t>
      </w:r>
      <w:r>
        <w:rPr>
          <w:i/>
          <w:iCs/>
        </w:rPr>
        <w:t xml:space="preserve"> services</w:t>
      </w:r>
      <w:r w:rsidR="004B7E91">
        <w:rPr>
          <w:i/>
          <w:iCs/>
        </w:rPr>
        <w:t xml:space="preserve"> (“Set Size”)</w:t>
      </w:r>
      <w:r w:rsidR="0031130F">
        <w:rPr>
          <w:i/>
          <w:iCs/>
        </w:rPr>
        <w:t xml:space="preserve">.  </w:t>
      </w:r>
      <w:r w:rsidR="004B7E91">
        <w:rPr>
          <w:i/>
          <w:iCs/>
        </w:rPr>
        <w:t xml:space="preserve">Vertical bar charts </w:t>
      </w:r>
      <w:r w:rsidR="002B2F43">
        <w:rPr>
          <w:i/>
          <w:iCs/>
        </w:rPr>
        <w:t>a(ii) and b(ii) show the size of population (“Intersection Size”) lacking specific combinations of</w:t>
      </w:r>
      <w:r w:rsidR="008C67B7">
        <w:rPr>
          <w:i/>
          <w:iCs/>
        </w:rPr>
        <w:t xml:space="preserve"> the</w:t>
      </w:r>
      <w:r w:rsidR="002B2F43">
        <w:rPr>
          <w:i/>
          <w:iCs/>
        </w:rPr>
        <w:t xml:space="preserve"> services indicated by the joined black circles below each bar. </w:t>
      </w:r>
      <w:r w:rsidR="004C6B90">
        <w:rPr>
          <w:i/>
          <w:iCs/>
        </w:rPr>
        <w:t>Population figures are shown in thousands of people.</w:t>
      </w:r>
    </w:p>
    <w:p w14:paraId="6F0680DE" w14:textId="73545490" w:rsidR="005364F0" w:rsidRDefault="00900C06" w:rsidP="00165AAA">
      <w:r>
        <w:t>I</w:t>
      </w:r>
      <w:r w:rsidR="00230EB2">
        <w:t xml:space="preserve">n </w:t>
      </w:r>
      <w:r w:rsidR="008B74B4">
        <w:t xml:space="preserve">urban Ghana, a larger population lacked </w:t>
      </w:r>
      <w:r w:rsidR="00390B0A">
        <w:t>basic sanitation</w:t>
      </w:r>
      <w:r w:rsidR="00740DD6">
        <w:t xml:space="preserve"> and hygiene</w:t>
      </w:r>
      <w:r w:rsidR="00390B0A">
        <w:t xml:space="preserve"> than lacked other services (Figure </w:t>
      </w:r>
      <w:r w:rsidR="00797A46">
        <w:t>3</w:t>
      </w:r>
      <w:r w:rsidR="00390B0A">
        <w:t>a</w:t>
      </w:r>
      <w:r w:rsidR="00423E00">
        <w:t>(i)</w:t>
      </w:r>
      <w:r w:rsidR="00390B0A">
        <w:t xml:space="preserve">).  In urban Kenya, </w:t>
      </w:r>
      <w:r w:rsidR="00271D97">
        <w:t>the populations</w:t>
      </w:r>
      <w:r w:rsidR="00CE6D50">
        <w:t xml:space="preserve"> lack</w:t>
      </w:r>
      <w:r w:rsidR="00271D97">
        <w:t>ing</w:t>
      </w:r>
      <w:r w:rsidR="00CE6D50">
        <w:t xml:space="preserve"> </w:t>
      </w:r>
      <w:r w:rsidR="00056EB7">
        <w:t xml:space="preserve">basic </w:t>
      </w:r>
      <w:r w:rsidR="00CE6D50">
        <w:t>water, sanitation and waste collection services</w:t>
      </w:r>
      <w:r w:rsidR="00271D97">
        <w:t xml:space="preserve"> were similar in size</w:t>
      </w:r>
      <w:r w:rsidR="00CE6D50">
        <w:t xml:space="preserve"> (Figure </w:t>
      </w:r>
      <w:r w:rsidR="00797A46">
        <w:t>3</w:t>
      </w:r>
      <w:r w:rsidR="00CE6D50">
        <w:t>b</w:t>
      </w:r>
      <w:r w:rsidR="00423E00">
        <w:t>(i)</w:t>
      </w:r>
      <w:r w:rsidR="00CE6D50">
        <w:t>).</w:t>
      </w:r>
      <w:r w:rsidR="008B7404">
        <w:t xml:space="preserve">  In Ghana, the two </w:t>
      </w:r>
      <w:r w:rsidR="00142780">
        <w:t xml:space="preserve">most frequent </w:t>
      </w:r>
      <w:r w:rsidR="00941858">
        <w:t>combinations</w:t>
      </w:r>
      <w:r w:rsidR="002045FC">
        <w:t xml:space="preserve"> of the four services</w:t>
      </w:r>
      <w:r w:rsidR="00941858">
        <w:t xml:space="preserve"> that urban populations lack </w:t>
      </w:r>
      <w:r w:rsidR="00E90ECE">
        <w:t xml:space="preserve">are </w:t>
      </w:r>
      <w:r w:rsidR="009F0F3C">
        <w:t xml:space="preserve">firstly </w:t>
      </w:r>
      <w:r w:rsidR="00E90ECE">
        <w:t>hygiene and sanitation and</w:t>
      </w:r>
      <w:r w:rsidR="009F0F3C">
        <w:t xml:space="preserve"> secondly</w:t>
      </w:r>
      <w:r w:rsidR="00E90ECE">
        <w:t xml:space="preserve"> </w:t>
      </w:r>
      <w:r w:rsidR="00113B5B">
        <w:t>waste</w:t>
      </w:r>
      <w:r w:rsidR="00A41650">
        <w:t xml:space="preserve"> collection</w:t>
      </w:r>
      <w:r w:rsidR="00113B5B">
        <w:t>, hygiene, and sanitation (</w:t>
      </w:r>
      <w:r w:rsidR="00B4497C">
        <w:t xml:space="preserve">Figure </w:t>
      </w:r>
      <w:r w:rsidR="00797A46">
        <w:t>3</w:t>
      </w:r>
      <w:r w:rsidR="00B4497C">
        <w:t>a</w:t>
      </w:r>
      <w:r w:rsidR="00423E00">
        <w:t>(ii)</w:t>
      </w:r>
      <w:r w:rsidR="00B4497C">
        <w:t>).</w:t>
      </w:r>
      <w:r w:rsidR="006C0841">
        <w:t xml:space="preserve">  In urban Kenya the two most frequent </w:t>
      </w:r>
      <w:r w:rsidR="004978FD">
        <w:t>service sets that populations lack in combination are</w:t>
      </w:r>
      <w:r w:rsidR="003D77BF">
        <w:t xml:space="preserve"> </w:t>
      </w:r>
      <w:r w:rsidR="008155C2">
        <w:t>waste collection</w:t>
      </w:r>
      <w:r w:rsidR="003D77BF">
        <w:t>, hygiene, and sanitation, and then hygiene and sanitation (</w:t>
      </w:r>
      <w:r w:rsidR="00695AE0">
        <w:t xml:space="preserve">Figure </w:t>
      </w:r>
      <w:r w:rsidR="00797A46">
        <w:t>3</w:t>
      </w:r>
      <w:r w:rsidR="00695AE0">
        <w:t>b</w:t>
      </w:r>
      <w:r w:rsidR="00AE5C87">
        <w:t>(ii)</w:t>
      </w:r>
      <w:r w:rsidR="00695AE0">
        <w:t>).</w:t>
      </w:r>
      <w:r w:rsidR="00A62F40">
        <w:t xml:space="preserve">  </w:t>
      </w:r>
      <w:r w:rsidR="00E43ED6">
        <w:t xml:space="preserve">Similar </w:t>
      </w:r>
      <w:r w:rsidR="00EA3D30">
        <w:t xml:space="preserve">patterns emerged </w:t>
      </w:r>
      <w:r w:rsidR="00A831B7">
        <w:t xml:space="preserve">when </w:t>
      </w:r>
      <w:r w:rsidR="00216DC0">
        <w:t>using</w:t>
      </w:r>
      <w:r w:rsidR="00465A48">
        <w:t xml:space="preserve"> </w:t>
      </w:r>
      <w:r w:rsidR="00AA0340">
        <w:t>limited services</w:t>
      </w:r>
      <w:r w:rsidR="00465A48">
        <w:t xml:space="preserve"> to</w:t>
      </w:r>
      <w:r w:rsidR="007B68D0">
        <w:t xml:space="preserve"> define inadequate</w:t>
      </w:r>
      <w:r w:rsidR="00465A48">
        <w:t xml:space="preserve"> water and sanitation (Supplemental Figure 1).</w:t>
      </w:r>
    </w:p>
    <w:p w14:paraId="36608A9B" w14:textId="4C78B73B" w:rsidR="00E94D2C" w:rsidRDefault="007E56D1" w:rsidP="00165AAA">
      <w:r>
        <w:t>I</w:t>
      </w:r>
      <w:r w:rsidR="00165AAA">
        <w:t xml:space="preserve">n </w:t>
      </w:r>
      <w:r w:rsidR="001A6975">
        <w:t>Ghana and Kenya</w:t>
      </w:r>
      <w:r w:rsidR="00165AAA">
        <w:t xml:space="preserve">, there is a high degree of overlap between neighbourhoods and populations lacking </w:t>
      </w:r>
      <w:r w:rsidR="00695AE0">
        <w:t>hygiene</w:t>
      </w:r>
      <w:r w:rsidR="00165AAA">
        <w:t xml:space="preserve"> or sanitation services and those lacking </w:t>
      </w:r>
      <w:r w:rsidR="007B4D26">
        <w:t xml:space="preserve">SW </w:t>
      </w:r>
      <w:r w:rsidR="00165AAA">
        <w:t xml:space="preserve"> </w:t>
      </w:r>
      <w:r w:rsidR="009A6133">
        <w:t xml:space="preserve">collection </w:t>
      </w:r>
      <w:r w:rsidR="00165AAA">
        <w:t xml:space="preserve">services.  Many disadvantaged neighbourhoods </w:t>
      </w:r>
      <w:r w:rsidR="001A6975">
        <w:t xml:space="preserve">should be a </w:t>
      </w:r>
      <w:r w:rsidR="00165AAA">
        <w:t xml:space="preserve">priority for </w:t>
      </w:r>
      <w:r w:rsidR="001A6975">
        <w:t xml:space="preserve">both </w:t>
      </w:r>
      <w:r w:rsidR="00A62F40">
        <w:t>WASH</w:t>
      </w:r>
      <w:r w:rsidR="00165AAA">
        <w:t xml:space="preserve"> </w:t>
      </w:r>
      <w:r w:rsidR="001A6975">
        <w:t xml:space="preserve">and </w:t>
      </w:r>
      <w:r w:rsidR="00EC158C">
        <w:t xml:space="preserve">SWM </w:t>
      </w:r>
      <w:r w:rsidR="00165AAA">
        <w:t xml:space="preserve">service delivery. </w:t>
      </w:r>
      <w:r w:rsidR="00D02069">
        <w:t xml:space="preserve"> </w:t>
      </w:r>
      <w:r w:rsidR="001A6975">
        <w:t>T</w:t>
      </w:r>
      <w:r w:rsidR="00D737B6">
        <w:t xml:space="preserve">hese populations are simultaneously exposed to </w:t>
      </w:r>
      <w:r w:rsidR="00443D60">
        <w:t xml:space="preserve">mismanaged waste and faecal </w:t>
      </w:r>
      <w:r w:rsidR="00AF35AE">
        <w:t xml:space="preserve">contamination </w:t>
      </w:r>
      <w:r w:rsidR="00443D60">
        <w:t xml:space="preserve">via </w:t>
      </w:r>
      <w:r w:rsidR="00647D91">
        <w:t xml:space="preserve">lack of </w:t>
      </w:r>
      <w:r w:rsidR="00443D60">
        <w:t>WASH</w:t>
      </w:r>
      <w:r w:rsidR="00647D91">
        <w:t xml:space="preserve"> services</w:t>
      </w:r>
      <w:r w:rsidR="00522D7F">
        <w:t xml:space="preserve">, </w:t>
      </w:r>
      <w:r w:rsidR="00CA50DE">
        <w:t>presenting</w:t>
      </w:r>
      <w:r w:rsidR="00856705">
        <w:t xml:space="preserve"> </w:t>
      </w:r>
      <w:r w:rsidR="00522D7F">
        <w:t xml:space="preserve">synergistic </w:t>
      </w:r>
      <w:r w:rsidR="00CA50DE">
        <w:t>diarrhoea</w:t>
      </w:r>
      <w:r w:rsidR="00062C80">
        <w:t>l disease</w:t>
      </w:r>
      <w:r w:rsidR="00CA50DE">
        <w:t xml:space="preserve"> risks </w:t>
      </w:r>
      <w:r w:rsidR="00762CA6">
        <w:t>(</w:t>
      </w:r>
      <w:r w:rsidR="00522D7F">
        <w:t>Figure 1</w:t>
      </w:r>
      <w:r w:rsidR="00762CA6">
        <w:t>)</w:t>
      </w:r>
      <w:r w:rsidR="00443D60">
        <w:t xml:space="preserve">. </w:t>
      </w:r>
      <w:r w:rsidR="001A6975">
        <w:t>T</w:t>
      </w:r>
      <w:r w:rsidR="001E6EFB">
        <w:t xml:space="preserve">hese patterns </w:t>
      </w:r>
      <w:r w:rsidR="001A6975">
        <w:t xml:space="preserve">(Figure 3) </w:t>
      </w:r>
      <w:r w:rsidR="001E6EFB">
        <w:t>could be repeated elsewhere</w:t>
      </w:r>
      <w:r w:rsidR="00522D7F">
        <w:t>,</w:t>
      </w:r>
      <w:r w:rsidR="001E6EFB">
        <w:t xml:space="preserve"> since the same</w:t>
      </w:r>
      <w:r w:rsidR="00167FE9">
        <w:t xml:space="preserve"> barriers </w:t>
      </w:r>
      <w:r w:rsidR="005D6D2D">
        <w:t>often impede</w:t>
      </w:r>
      <w:r w:rsidR="00167FE9">
        <w:t xml:space="preserve"> both WASH and waste collection service delivery. </w:t>
      </w:r>
      <w:r w:rsidR="003E3C98">
        <w:t>A</w:t>
      </w:r>
      <w:r w:rsidR="00AF3B8D">
        <w:t>ffordabil</w:t>
      </w:r>
      <w:r w:rsidR="00D31683">
        <w:t>ity</w:t>
      </w:r>
      <w:r w:rsidR="003A536A">
        <w:t xml:space="preserve"> and cost recovery</w:t>
      </w:r>
      <w:r w:rsidR="003C750A">
        <w:t xml:space="preserve"> </w:t>
      </w:r>
      <w:r w:rsidR="00D7463E">
        <w:t>inhibit</w:t>
      </w:r>
      <w:r w:rsidR="00F323DD">
        <w:t xml:space="preserve"> both WASH </w:t>
      </w:r>
      <w:r w:rsidR="005A7825">
        <w:fldChar w:fldCharType="begin"/>
      </w:r>
      <w:r w:rsidR="005A7825">
        <w:instrText xml:space="preserve"> ADDIN EN.CITE &lt;EndNote&gt;&lt;Cite&gt;&lt;Author&gt;UNICEF&lt;/Author&gt;&lt;Year&gt;2021&lt;/Year&gt;&lt;RecNum&gt;3228&lt;/RecNum&gt;&lt;DisplayText&gt;(UNICEF and WHO, 2021)&lt;/DisplayText&gt;&lt;record&gt;&lt;rec-number&gt;3228&lt;/rec-number&gt;&lt;foreign-keys&gt;&lt;key app="EN" db-id="20tredwetsdxf3epftppt9wc5rz2dr5ed29w" timestamp="1692099723"&gt;3228&lt;/key&gt;&lt;/foreign-keys&gt;&lt;ref-type name="Report"&gt;27&lt;/ref-type&gt;&lt;contributors&gt;&lt;authors&gt;&lt;author&gt;UNICEF,&lt;/author&gt;&lt;author&gt;WHO,&lt;/author&gt;&lt;/authors&gt;&lt;tertiary-authors&gt;&lt;author&gt;UNICEF and the World Health Organization&lt;/author&gt;&lt;/tertiary-authors&gt;&lt;/contributors&gt;&lt;titles&gt;&lt;title&gt;The measurement and monitoring of water supply, sanitation and hygiene (WASH) affordability: a missing element of Sustainable Development Goal (SDG) Targets 6.1 and 6.2&lt;/title&gt;&lt;/titles&gt;&lt;pages&gt;121&lt;/pages&gt;&lt;dates&gt;&lt;year&gt;2021&lt;/year&gt;&lt;/dates&gt;&lt;pub-location&gt;New York&lt;/pub-location&gt;&lt;urls&gt;&lt;related-urls&gt;&lt;url&gt;https://apps.who.int/iris/bitstream/handle/10665/341067/9789240023284-eng.pdf&lt;/url&gt;&lt;/related-urls&gt;&lt;/urls&gt;&lt;/record&gt;&lt;/Cite&gt;&lt;/EndNote&gt;</w:instrText>
      </w:r>
      <w:r w:rsidR="005A7825">
        <w:fldChar w:fldCharType="separate"/>
      </w:r>
      <w:r w:rsidR="005A7825">
        <w:rPr>
          <w:noProof/>
        </w:rPr>
        <w:t>(UNICEF and WHO, 2021)</w:t>
      </w:r>
      <w:r w:rsidR="005A7825">
        <w:fldChar w:fldCharType="end"/>
      </w:r>
      <w:r w:rsidR="005A7825">
        <w:t xml:space="preserve"> </w:t>
      </w:r>
      <w:r w:rsidR="00F323DD">
        <w:t xml:space="preserve">and waste collection service delivery </w:t>
      </w:r>
      <w:r w:rsidR="002B0639">
        <w:fldChar w:fldCharType="begin"/>
      </w:r>
      <w:r w:rsidR="002B0639">
        <w:instrText xml:space="preserve"> ADDIN EN.CITE &lt;EndNote&gt;&lt;Cite&gt;&lt;Author&gt;Rodić&lt;/Author&gt;&lt;Year&gt;2017&lt;/Year&gt;&lt;RecNum&gt;484&lt;/RecNum&gt;&lt;DisplayText&gt;(Rodić and Wilson, 2017)&lt;/DisplayText&gt;&lt;record&gt;&lt;rec-number&gt;484&lt;/rec-number&gt;&lt;foreign-keys&gt;&lt;key app="EN" db-id="20tredwetsdxf3epftppt9wc5rz2dr5ed29w" timestamp="1664789477"&gt;484&lt;/key&gt;&lt;/foreign-keys&gt;&lt;ref-type name="Electronic Article"&gt;43&lt;/ref-type&gt;&lt;contributors&gt;&lt;authors&gt;&lt;author&gt;Rodić, Ljiljana&lt;/author&gt;&lt;author&gt;Wilson, David C.&lt;/author&gt;&lt;/authors&gt;&lt;/contributors&gt;&lt;titles&gt;&lt;title&gt;Resolving Governance Issues to Achieve Priority Sustainable Development Goals Related to Solid Waste Management in Developing Countries&lt;/title&gt;&lt;secondary-title&gt;Sustainability&lt;/secondary-title&gt;&lt;/titles&gt;&lt;periodical&gt;&lt;full-title&gt;Sustainability&lt;/full-title&gt;&lt;/periodical&gt;&lt;volume&gt;9&lt;/volume&gt;&lt;number&gt;3&lt;/number&gt;&lt;keywords&gt;&lt;keyword&gt;solid waste management&lt;/keyword&gt;&lt;keyword&gt;governance&lt;/keyword&gt;&lt;keyword&gt;developing countries&lt;/keyword&gt;&lt;keyword&gt;Sustainable Development Goals (SDGs)&lt;/keyword&gt;&lt;keyword&gt;waste collection&lt;/keyword&gt;&lt;keyword&gt;waste disposal&lt;/keyword&gt;&lt;/keywords&gt;&lt;dates&gt;&lt;year&gt;2017&lt;/year&gt;&lt;/dates&gt;&lt;isbn&gt;2071-1050&lt;/isbn&gt;&lt;urls&gt;&lt;/urls&gt;&lt;electronic-resource-num&gt;10.3390/su9030404&lt;/electronic-resource-num&gt;&lt;/record&gt;&lt;/Cite&gt;&lt;/EndNote&gt;</w:instrText>
      </w:r>
      <w:r w:rsidR="002B0639">
        <w:fldChar w:fldCharType="separate"/>
      </w:r>
      <w:r w:rsidR="002B0639">
        <w:rPr>
          <w:noProof/>
        </w:rPr>
        <w:t>(Rodić and Wilson, 2017)</w:t>
      </w:r>
      <w:r w:rsidR="002B0639">
        <w:fldChar w:fldCharType="end"/>
      </w:r>
      <w:r w:rsidR="00CE4ED9">
        <w:t xml:space="preserve"> </w:t>
      </w:r>
      <w:r w:rsidR="007D165C">
        <w:t>to low-income communities</w:t>
      </w:r>
      <w:r w:rsidR="00C9472F">
        <w:t>, along with</w:t>
      </w:r>
      <w:r w:rsidR="00CE4ED9">
        <w:t xml:space="preserve"> </w:t>
      </w:r>
      <w:r w:rsidR="003A536A">
        <w:t>lack of tenure</w:t>
      </w:r>
      <w:r w:rsidR="00E92A1A">
        <w:t xml:space="preserve"> and unplanned </w:t>
      </w:r>
      <w:r w:rsidR="007146FE">
        <w:t xml:space="preserve">urbanisation in </w:t>
      </w:r>
      <w:r w:rsidR="00F46A84">
        <w:t xml:space="preserve">small towns and </w:t>
      </w:r>
      <w:r w:rsidR="00E92A1A">
        <w:t xml:space="preserve">peripheral </w:t>
      </w:r>
      <w:r w:rsidR="00F46A84">
        <w:t xml:space="preserve">peri-urban areas </w:t>
      </w:r>
      <w:r w:rsidR="00353E33">
        <w:fldChar w:fldCharType="begin"/>
      </w:r>
      <w:r w:rsidR="00353E33">
        <w:instrText xml:space="preserve"> ADDIN EN.CITE &lt;EndNote&gt;&lt;Cite&gt;&lt;Author&gt;Dos Santos&lt;/Author&gt;&lt;Year&gt;2017&lt;/Year&gt;&lt;RecNum&gt;3229&lt;/RecNum&gt;&lt;DisplayText&gt;(Dos Santos et al., 2017)&lt;/DisplayText&gt;&lt;record&gt;&lt;rec-number&gt;3229&lt;/rec-number&gt;&lt;foreign-keys&gt;&lt;key app="EN" db-id="20tredwetsdxf3epftppt9wc5rz2dr5ed29w" timestamp="1692100743"&gt;3229&lt;/key&gt;&lt;/foreign-keys&gt;&lt;ref-type name="Journal Article"&gt;17&lt;/ref-type&gt;&lt;contributors&gt;&lt;authors&gt;&lt;author&gt;Dos Santos, S.&lt;/author&gt;&lt;author&gt;Adams, E. A.&lt;/author&gt;&lt;author&gt;Neville, G.&lt;/author&gt;&lt;author&gt;Wada, Y.&lt;/author&gt;&lt;author&gt;de Sherbinin, A.&lt;/author&gt;&lt;author&gt;Mullin Bernhardt, E.&lt;/author&gt;&lt;author&gt;Adamo, S. B.&lt;/author&gt;&lt;/authors&gt;&lt;/contributors&gt;&lt;titles&gt;&lt;title&gt;Urban growth and water access in sub-Saharan Africa: Progress, challenges, and emerging research directions&lt;/title&gt;&lt;secondary-title&gt;Science of The Total Environment&lt;/secondary-title&gt;&lt;/titles&gt;&lt;periodical&gt;&lt;full-title&gt;Science of the Total Environment&lt;/full-title&gt;&lt;/periodical&gt;&lt;pages&gt;497-508&lt;/pages&gt;&lt;volume&gt;607-608&lt;/volume&gt;&lt;keywords&gt;&lt;keyword&gt;Urban dynamics&lt;/keyword&gt;&lt;keyword&gt;Water scarcity&lt;/keyword&gt;&lt;keyword&gt;Water access&lt;/keyword&gt;&lt;keyword&gt;Governance&lt;/keyword&gt;&lt;keyword&gt;Sub-Saharan Africa&lt;/keyword&gt;&lt;keyword&gt;Population&lt;/keyword&gt;&lt;/keywords&gt;&lt;dates&gt;&lt;year&gt;2017&lt;/year&gt;&lt;pub-dates&gt;&lt;date&gt;2017/12/31/&lt;/date&gt;&lt;/pub-dates&gt;&lt;/dates&gt;&lt;isbn&gt;0048-9697&lt;/isbn&gt;&lt;urls&gt;&lt;related-urls&gt;&lt;url&gt;https://www.sciencedirect.com/science/article/pii/S0048969717315759&lt;/url&gt;&lt;/related-urls&gt;&lt;/urls&gt;&lt;electronic-resource-num&gt;https://doi.org/10.1016/j.scitotenv.2017.06.157&lt;/electronic-resource-num&gt;&lt;/record&gt;&lt;/Cite&gt;&lt;/EndNote&gt;</w:instrText>
      </w:r>
      <w:r w:rsidR="00353E33">
        <w:fldChar w:fldCharType="separate"/>
      </w:r>
      <w:r w:rsidR="00353E33">
        <w:rPr>
          <w:noProof/>
        </w:rPr>
        <w:t>(Dos Santos et al., 2017)</w:t>
      </w:r>
      <w:r w:rsidR="00353E33">
        <w:fldChar w:fldCharType="end"/>
      </w:r>
      <w:r w:rsidR="00CE4ED9">
        <w:t xml:space="preserve">. </w:t>
      </w:r>
    </w:p>
    <w:p w14:paraId="47532629" w14:textId="3BD2F645" w:rsidR="0034176F" w:rsidRDefault="00BF7D2D" w:rsidP="00A04506">
      <w:pPr>
        <w:pStyle w:val="Heading2"/>
        <w:numPr>
          <w:ilvl w:val="0"/>
          <w:numId w:val="8"/>
        </w:numPr>
      </w:pPr>
      <w:r>
        <w:t xml:space="preserve">Enhanced monitoring: </w:t>
      </w:r>
      <w:r w:rsidR="0034176F">
        <w:t xml:space="preserve">Integrating </w:t>
      </w:r>
      <w:r w:rsidR="00C9472F">
        <w:t>SWM</w:t>
      </w:r>
      <w:r w:rsidR="0034176F">
        <w:t xml:space="preserve"> into WASH </w:t>
      </w:r>
      <w:r w:rsidR="00287CFF">
        <w:t>indicators.</w:t>
      </w:r>
    </w:p>
    <w:p w14:paraId="36E40C2A" w14:textId="7C79B571" w:rsidR="009B730E" w:rsidRDefault="003E3A66" w:rsidP="007F64A1">
      <w:r>
        <w:t xml:space="preserve">International monitoring of WASH </w:t>
      </w:r>
      <w:r w:rsidR="00BF22DB">
        <w:t>versus</w:t>
      </w:r>
      <w:r>
        <w:t xml:space="preserve"> </w:t>
      </w:r>
      <w:r w:rsidR="00C9472F">
        <w:t>SWM</w:t>
      </w:r>
      <w:r>
        <w:t xml:space="preserve"> is currently rather </w:t>
      </w:r>
      <w:r w:rsidR="00BF22DB">
        <w:t>disjointed</w:t>
      </w:r>
      <w:r w:rsidR="00FA00A4">
        <w:t>, with</w:t>
      </w:r>
      <w:r w:rsidR="00D71EB7">
        <w:t xml:space="preserve"> different custodial agencies</w:t>
      </w:r>
      <w:r w:rsidR="00E57887">
        <w:t xml:space="preserve"> responsible for </w:t>
      </w:r>
      <w:r w:rsidR="00C61ECC">
        <w:t xml:space="preserve">underpinning indicators </w:t>
      </w:r>
      <w:r w:rsidR="00860D06">
        <w:fldChar w:fldCharType="begin"/>
      </w:r>
      <w:r w:rsidR="00860D06">
        <w:instrText xml:space="preserve"> ADDIN EN.CITE &lt;EndNote&gt;&lt;Cite&gt;&lt;Author&gt;van Driel&lt;/Author&gt;&lt;Year&gt;2022&lt;/Year&gt;&lt;RecNum&gt;3338&lt;/RecNum&gt;&lt;DisplayText&gt;(van Driel et al., 2022)&lt;/DisplayText&gt;&lt;record&gt;&lt;rec-number&gt;3338&lt;/rec-number&gt;&lt;foreign-keys&gt;&lt;key app="EN" db-id="20tredwetsdxf3epftppt9wc5rz2dr5ed29w" timestamp="1712647093"&gt;3338&lt;/key&gt;&lt;/foreign-keys&gt;&lt;ref-type name="Journal Article"&gt;17&lt;/ref-type&gt;&lt;contributors&gt;&lt;authors&gt;&lt;author&gt;van Driel, Melanie&lt;/author&gt;&lt;author&gt;Biermann, Frank&lt;/author&gt;&lt;author&gt;Kim, Rakhyun E.&lt;/author&gt;&lt;author&gt;Vijge, Marjanneke J.&lt;/author&gt;&lt;/authors&gt;&lt;/contributors&gt;&lt;titles&gt;&lt;title&gt;International organisations as ‘custodians’ of the sustainable development goals? Fragmentation and coordination in sustainability governance&lt;/title&gt;&lt;secondary-title&gt;Global Policy&lt;/secondary-title&gt;&lt;/titles&gt;&lt;periodical&gt;&lt;full-title&gt;Global Policy&lt;/full-title&gt;&lt;/periodical&gt;&lt;pages&gt;669-682&lt;/pages&gt;&lt;volume&gt;13&lt;/volume&gt;&lt;number&gt;5&lt;/number&gt;&lt;dates&gt;&lt;year&gt;2022&lt;/year&gt;&lt;pub-dates&gt;&lt;date&gt;2022/11/01&lt;/date&gt;&lt;/pub-dates&gt;&lt;/dates&gt;&lt;publisher&gt;John Wiley &amp;amp; Sons, Ltd&lt;/publisher&gt;&lt;isbn&gt;1758-5880&lt;/isbn&gt;&lt;urls&gt;&lt;related-urls&gt;&lt;url&gt;https://doi.org/10.1111/1758-5899.13114&lt;/url&gt;&lt;/related-urls&gt;&lt;/urls&gt;&lt;electronic-resource-num&gt;https://doi.org/10.1111/1758-5899.13114&lt;/electronic-resource-num&gt;&lt;access-date&gt;2024/04/09&lt;/access-date&gt;&lt;/record&gt;&lt;/Cite&gt;&lt;/EndNote&gt;</w:instrText>
      </w:r>
      <w:r w:rsidR="00860D06">
        <w:fldChar w:fldCharType="separate"/>
      </w:r>
      <w:r w:rsidR="00860D06">
        <w:rPr>
          <w:noProof/>
        </w:rPr>
        <w:t>(van Driel et al., 2022)</w:t>
      </w:r>
      <w:r w:rsidR="00860D06">
        <w:fldChar w:fldCharType="end"/>
      </w:r>
      <w:r>
        <w:t xml:space="preserve">. </w:t>
      </w:r>
      <w:r w:rsidR="005D4695">
        <w:t xml:space="preserve">UNICEF and </w:t>
      </w:r>
      <w:r w:rsidR="00737016">
        <w:t>the World Health Organization</w:t>
      </w:r>
      <w:r w:rsidR="00304544">
        <w:t xml:space="preserve"> manage t</w:t>
      </w:r>
      <w:r w:rsidR="004C1158">
        <w:t>he WASH indicators</w:t>
      </w:r>
      <w:r w:rsidR="00304544">
        <w:t>:</w:t>
      </w:r>
      <w:r w:rsidR="004C1158">
        <w:t xml:space="preserve"> the proportions of population using safely managed drinking-water services (</w:t>
      </w:r>
      <w:r w:rsidR="001A6975">
        <w:t xml:space="preserve">SDG </w:t>
      </w:r>
      <w:r w:rsidR="004C1158">
        <w:t xml:space="preserve">Indicator 6.1.1), </w:t>
      </w:r>
      <w:r w:rsidR="004C1158" w:rsidRPr="004C1158">
        <w:t>safely managed sanitation services and a hand-washing facility with soap and water</w:t>
      </w:r>
      <w:r w:rsidR="003663F6">
        <w:t xml:space="preserve"> </w:t>
      </w:r>
      <w:r w:rsidR="004C1158">
        <w:t>(</w:t>
      </w:r>
      <w:r w:rsidR="001A6975">
        <w:t xml:space="preserve">SDG </w:t>
      </w:r>
      <w:r w:rsidR="004C1158">
        <w:t>Indicator 6.2.1)</w:t>
      </w:r>
      <w:r w:rsidR="009D0CC6">
        <w:t xml:space="preserve"> </w:t>
      </w:r>
      <w:r w:rsidR="009D0CC6">
        <w:fldChar w:fldCharType="begin"/>
      </w:r>
      <w:r w:rsidR="009D0CC6">
        <w:instrText xml:space="preserve"> ADDIN EN.CITE &lt;EndNote&gt;&lt;Cite&gt;&lt;Author&gt;UNICEF&lt;/Author&gt;&lt;Year&gt;2023&lt;/Year&gt;&lt;RecNum&gt;3211&lt;/RecNum&gt;&lt;DisplayText&gt;(UNICEF and WHO, 2023)&lt;/DisplayText&gt;&lt;record&gt;&lt;rec-number&gt;3211&lt;/rec-number&gt;&lt;foreign-keys&gt;&lt;key app="EN" db-id="20tredwetsdxf3epftppt9wc5rz2dr5ed29w" timestamp="1691496071"&gt;3211&lt;/key&gt;&lt;/foreign-keys&gt;&lt;ref-type name="Report"&gt;27&lt;/ref-type&gt;&lt;contributors&gt;&lt;authors&gt;&lt;author&gt;UNICEF,&lt;/author&gt;&lt;author&gt;WHO,&lt;/author&gt;&lt;/authors&gt;&lt;tertiary-authors&gt;&lt;author&gt;UNICEF and World Health Organisation&lt;/author&gt;&lt;/tertiary-authors&gt;&lt;/contributors&gt;&lt;titles&gt;&lt;title&gt;Progress on household drinking water, sanitation and hygiene 2000-2022: special focus on gender&lt;/title&gt;&lt;/titles&gt;&lt;pages&gt;17&lt;/pages&gt;&lt;dates&gt;&lt;year&gt;2023&lt;/year&gt;&lt;/dates&gt;&lt;pub-location&gt;New York&lt;/pub-location&gt;&lt;urls&gt;&lt;related-urls&gt;&lt;url&gt;https://washdata.org/reports/jmp-2023-wash-households&lt;/url&gt;&lt;/related-urls&gt;&lt;/urls&gt;&lt;/record&gt;&lt;/Cite&gt;&lt;/EndNote&gt;</w:instrText>
      </w:r>
      <w:r w:rsidR="009D0CC6">
        <w:fldChar w:fldCharType="separate"/>
      </w:r>
      <w:r w:rsidR="009D0CC6">
        <w:rPr>
          <w:noProof/>
        </w:rPr>
        <w:t>(UNICEF and WHO, 2023)</w:t>
      </w:r>
      <w:r w:rsidR="009D0CC6">
        <w:fldChar w:fldCharType="end"/>
      </w:r>
      <w:r w:rsidR="009D0CC6">
        <w:t xml:space="preserve"> </w:t>
      </w:r>
      <w:r w:rsidR="004C1158">
        <w:t xml:space="preserve">.  </w:t>
      </w:r>
      <w:r w:rsidR="007A467C">
        <w:t xml:space="preserve">SDG </w:t>
      </w:r>
      <w:r w:rsidR="004C1158">
        <w:t xml:space="preserve">Target 6.3 </w:t>
      </w:r>
      <w:r w:rsidR="00872DFB">
        <w:t>aims</w:t>
      </w:r>
      <w:r w:rsidR="004C1158">
        <w:t xml:space="preserve"> to reduce dumping and thereby improve water quality </w:t>
      </w:r>
      <w:r w:rsidR="004C1158">
        <w:fldChar w:fldCharType="begin"/>
      </w:r>
      <w:r w:rsidR="004C1158">
        <w:instrText xml:space="preserve"> ADDIN EN.CITE &lt;EndNote&gt;&lt;Cite&gt;&lt;Author&gt;Rodić&lt;/Author&gt;&lt;Year&gt;2017&lt;/Year&gt;&lt;RecNum&gt;484&lt;/RecNum&gt;&lt;DisplayText&gt;(Rodić and Wilson, 2017)&lt;/DisplayText&gt;&lt;record&gt;&lt;rec-number&gt;484&lt;/rec-number&gt;&lt;foreign-keys&gt;&lt;key app="EN" db-id="20tredwetsdxf3epftppt9wc5rz2dr5ed29w" timestamp="1664789477"&gt;484&lt;/key&gt;&lt;/foreign-keys&gt;&lt;ref-type name="Electronic Article"&gt;43&lt;/ref-type&gt;&lt;contributors&gt;&lt;authors&gt;&lt;author&gt;Rodić, Ljiljana&lt;/author&gt;&lt;author&gt;Wilson, David C.&lt;/author&gt;&lt;/authors&gt;&lt;/contributors&gt;&lt;titles&gt;&lt;title&gt;Resolving Governance Issues to Achieve Priority Sustainable Development Goals Related to Solid Waste Management in Developing Countries&lt;/title&gt;&lt;secondary-title&gt;Sustainability&lt;/secondary-title&gt;&lt;/titles&gt;&lt;periodical&gt;&lt;full-title&gt;Sustainability&lt;/full-title&gt;&lt;/periodical&gt;&lt;volume&gt;9&lt;/volume&gt;&lt;number&gt;3&lt;/number&gt;&lt;keywords&gt;&lt;keyword&gt;solid waste management&lt;/keyword&gt;&lt;keyword&gt;governance&lt;/keyword&gt;&lt;keyword&gt;developing countries&lt;/keyword&gt;&lt;keyword&gt;Sustainable Development Goals (SDGs)&lt;/keyword&gt;&lt;keyword&gt;waste collection&lt;/keyword&gt;&lt;keyword&gt;waste disposal&lt;/keyword&gt;&lt;/keywords&gt;&lt;dates&gt;&lt;year&gt;2017&lt;/year&gt;&lt;/dates&gt;&lt;isbn&gt;2071-1050&lt;/isbn&gt;&lt;urls&gt;&lt;/urls&gt;&lt;electronic-resource-num&gt;10.3390/su9030404&lt;/electronic-resource-num&gt;&lt;/record&gt;&lt;/Cite&gt;&lt;/EndNote&gt;</w:instrText>
      </w:r>
      <w:r w:rsidR="004C1158">
        <w:fldChar w:fldCharType="separate"/>
      </w:r>
      <w:r w:rsidR="004C1158">
        <w:rPr>
          <w:noProof/>
        </w:rPr>
        <w:t>(Rodić and Wilson, 2017)</w:t>
      </w:r>
      <w:r w:rsidR="004C1158">
        <w:fldChar w:fldCharType="end"/>
      </w:r>
      <w:r w:rsidR="00872DFB">
        <w:t xml:space="preserve">, but does not have an associated </w:t>
      </w:r>
      <w:r w:rsidR="00D634FA">
        <w:t>SW</w:t>
      </w:r>
      <w:r w:rsidR="00872DFB">
        <w:t xml:space="preserve"> indicator</w:t>
      </w:r>
      <w:r w:rsidR="004C1158">
        <w:t xml:space="preserve">. </w:t>
      </w:r>
      <w:r w:rsidR="00872DFB">
        <w:t xml:space="preserve">Otherwise, among 12 SDGs </w:t>
      </w:r>
      <w:r w:rsidR="00416B1F">
        <w:t>linked</w:t>
      </w:r>
      <w:r w:rsidR="00872DFB">
        <w:t xml:space="preserve"> to </w:t>
      </w:r>
      <w:r w:rsidR="00D634FA">
        <w:t>SW</w:t>
      </w:r>
      <w:r w:rsidR="00872DFB">
        <w:t xml:space="preserve">, </w:t>
      </w:r>
      <w:r w:rsidR="00416B1F">
        <w:t>relevant</w:t>
      </w:r>
      <w:r w:rsidR="004C1158">
        <w:t xml:space="preserve"> indicator</w:t>
      </w:r>
      <w:r w:rsidR="003F1F35">
        <w:t>s</w:t>
      </w:r>
      <w:r w:rsidR="004C1158">
        <w:t xml:space="preserve"> </w:t>
      </w:r>
      <w:r w:rsidR="00265B90">
        <w:t xml:space="preserve">are </w:t>
      </w:r>
      <w:r w:rsidR="0051112D">
        <w:t>the p</w:t>
      </w:r>
      <w:r w:rsidR="0051112D" w:rsidRPr="0051112D">
        <w:t xml:space="preserve">roportion of municipal </w:t>
      </w:r>
      <w:r w:rsidR="00D634FA">
        <w:t>SW</w:t>
      </w:r>
      <w:r w:rsidR="0051112D" w:rsidRPr="0051112D">
        <w:t xml:space="preserve"> collected and managed in controlled facilities</w:t>
      </w:r>
      <w:r w:rsidR="0051112D">
        <w:t xml:space="preserve"> (</w:t>
      </w:r>
      <w:r w:rsidR="001A6975">
        <w:t xml:space="preserve">SDG </w:t>
      </w:r>
      <w:r w:rsidR="0051112D">
        <w:t>Indicator 11.6.1</w:t>
      </w:r>
      <w:r w:rsidR="00916C72">
        <w:t xml:space="preserve"> managed by UN-Habitat</w:t>
      </w:r>
      <w:r w:rsidR="0051112D">
        <w:t>)</w:t>
      </w:r>
      <w:r w:rsidR="005368E9">
        <w:t xml:space="preserve"> and</w:t>
      </w:r>
      <w:r w:rsidR="00265B90">
        <w:t xml:space="preserve"> </w:t>
      </w:r>
      <w:r w:rsidR="007975C9">
        <w:t>the</w:t>
      </w:r>
      <w:r w:rsidR="004161A2">
        <w:t xml:space="preserve"> national recycling rate</w:t>
      </w:r>
      <w:r w:rsidR="00265B90">
        <w:t xml:space="preserve"> (SDG 12.</w:t>
      </w:r>
      <w:r w:rsidR="004161A2">
        <w:t>5.1</w:t>
      </w:r>
      <w:r w:rsidR="00217B9F">
        <w:t xml:space="preserve"> managed by </w:t>
      </w:r>
      <w:r w:rsidR="00A30A76">
        <w:t>the UN Environment Programme, UNEP</w:t>
      </w:r>
      <w:r w:rsidR="00265B90">
        <w:t>)</w:t>
      </w:r>
      <w:r w:rsidR="005368E9">
        <w:t xml:space="preserve">, which both </w:t>
      </w:r>
      <w:r w:rsidR="001A6975">
        <w:t xml:space="preserve">link to </w:t>
      </w:r>
      <w:r w:rsidR="005368E9">
        <w:t>marine plastic debris density</w:t>
      </w:r>
      <w:r w:rsidR="00265B90">
        <w:t xml:space="preserve"> (SDG 14.</w:t>
      </w:r>
      <w:r w:rsidR="00C25E61">
        <w:t>1.1</w:t>
      </w:r>
      <w:r w:rsidR="00A30A76">
        <w:t xml:space="preserve"> managed by UNEP</w:t>
      </w:r>
      <w:r w:rsidR="00265B90">
        <w:t>)</w:t>
      </w:r>
      <w:r w:rsidR="0051112D">
        <w:t xml:space="preserve">.  </w:t>
      </w:r>
      <w:r w:rsidR="00D65988">
        <w:t xml:space="preserve">WASH </w:t>
      </w:r>
      <w:r w:rsidR="00872DFB">
        <w:t>monitoring</w:t>
      </w:r>
      <w:r w:rsidR="0051112D">
        <w:t xml:space="preserve"> indicators </w:t>
      </w:r>
      <w:r w:rsidR="00872DFB">
        <w:t xml:space="preserve">are </w:t>
      </w:r>
      <w:r w:rsidR="00D65988">
        <w:t>under</w:t>
      </w:r>
      <w:r w:rsidR="00872DFB">
        <w:t xml:space="preserve"> SDG6, but</w:t>
      </w:r>
      <w:r w:rsidR="0051112D">
        <w:t xml:space="preserve"> </w:t>
      </w:r>
      <w:r w:rsidR="00C9472F">
        <w:t xml:space="preserve">SW </w:t>
      </w:r>
      <w:r w:rsidR="00872DFB">
        <w:t>indicators are</w:t>
      </w:r>
      <w:r w:rsidR="0051112D">
        <w:t xml:space="preserve"> </w:t>
      </w:r>
      <w:r w:rsidR="00D65988">
        <w:t>under</w:t>
      </w:r>
      <w:r w:rsidR="0051112D">
        <w:t xml:space="preserve"> </w:t>
      </w:r>
      <w:r w:rsidR="007B76D2">
        <w:t xml:space="preserve">SDGs </w:t>
      </w:r>
      <w:r w:rsidR="0051112D">
        <w:t xml:space="preserve">11 </w:t>
      </w:r>
      <w:r w:rsidR="007B76D2">
        <w:t>and 12</w:t>
      </w:r>
      <w:r w:rsidR="0051112D">
        <w:t>.</w:t>
      </w:r>
      <w:r w:rsidR="00F36146">
        <w:t xml:space="preserve"> </w:t>
      </w:r>
      <w:r w:rsidR="00923901">
        <w:t>Organisational responsibility</w:t>
      </w:r>
      <w:r w:rsidR="00FB3BEC">
        <w:t xml:space="preserve"> for international monitoring of WASH </w:t>
      </w:r>
      <w:r w:rsidR="001A6975">
        <w:t xml:space="preserve">and </w:t>
      </w:r>
      <w:r w:rsidR="00C9472F">
        <w:t>SWM</w:t>
      </w:r>
      <w:r w:rsidR="00923901">
        <w:t xml:space="preserve"> is </w:t>
      </w:r>
      <w:r w:rsidR="003322F5">
        <w:t xml:space="preserve">also </w:t>
      </w:r>
      <w:r w:rsidR="00923901">
        <w:t>split</w:t>
      </w:r>
      <w:r w:rsidR="004037FD">
        <w:t xml:space="preserve">. The World Bank </w:t>
      </w:r>
      <w:r w:rsidR="009F5430">
        <w:t xml:space="preserve">also </w:t>
      </w:r>
      <w:r w:rsidR="004037FD">
        <w:t xml:space="preserve">collates international statistics on </w:t>
      </w:r>
      <w:r w:rsidR="00C9472F">
        <w:t>SW</w:t>
      </w:r>
      <w:r w:rsidR="00ED4B4D">
        <w:t xml:space="preserve"> </w:t>
      </w:r>
      <w:r w:rsidR="00ED4B4D">
        <w:fldChar w:fldCharType="begin"/>
      </w:r>
      <w:r w:rsidR="00ED4B4D">
        <w:instrText xml:space="preserve"> ADDIN EN.CITE &lt;EndNote&gt;&lt;Cite&gt;&lt;Author&gt;Kaza&lt;/Author&gt;&lt;Year&gt;2018&lt;/Year&gt;&lt;RecNum&gt;116&lt;/RecNum&gt;&lt;DisplayText&gt;(Kaza et al., 2018)&lt;/DisplayText&gt;&lt;record&gt;&lt;rec-number&gt;116&lt;/rec-number&gt;&lt;foreign-keys&gt;&lt;key app="EN" db-id="20tredwetsdxf3epftppt9wc5rz2dr5ed29w" timestamp="1603440023"&gt;116&lt;/key&gt;&lt;/foreign-keys&gt;&lt;ref-type name="Report"&gt;27&lt;/ref-type&gt;&lt;contributors&gt;&lt;authors&gt;&lt;author&gt;Kaza, S.&lt;/author&gt;&lt;author&gt;Yao, L.&lt;/author&gt;&lt;author&gt;Bhada-Tata, P.&lt;/author&gt;&lt;author&gt;Van Woerden, F.&lt;/author&gt;&lt;/authors&gt;&lt;tertiary-authors&gt;&lt;author&gt;World Bank&lt;/author&gt;&lt;/tertiary-authors&gt;&lt;/contributors&gt;&lt;titles&gt;&lt;title&gt;What a waste 2.0: a global snapshot of solid waste management to 2050.&lt;/title&gt;&lt;/titles&gt;&lt;dates&gt;&lt;year&gt;2018&lt;/year&gt;&lt;/dates&gt;&lt;pub-location&gt;Washington D.C.&lt;/pub-location&gt;&lt;urls&gt;&lt;related-urls&gt;&lt;url&gt;https://openknowledge.worldbank.org/handle/10986/30317&lt;/url&gt;&lt;/related-urls&gt;&lt;/urls&gt;&lt;/record&gt;&lt;/Cite&gt;&lt;/EndNote&gt;</w:instrText>
      </w:r>
      <w:r w:rsidR="00ED4B4D">
        <w:fldChar w:fldCharType="separate"/>
      </w:r>
      <w:r w:rsidR="00ED4B4D">
        <w:rPr>
          <w:noProof/>
        </w:rPr>
        <w:t>(Kaza et al., 2018)</w:t>
      </w:r>
      <w:r w:rsidR="00ED4B4D">
        <w:fldChar w:fldCharType="end"/>
      </w:r>
      <w:r w:rsidR="00ED4B4D">
        <w:t>.</w:t>
      </w:r>
      <w:r w:rsidR="007A39BB">
        <w:t xml:space="preserve"> </w:t>
      </w:r>
      <w:r w:rsidR="00773310">
        <w:t xml:space="preserve">Within SDG6, </w:t>
      </w:r>
      <w:r w:rsidR="00F37B86">
        <w:t xml:space="preserve">constructing indicators for </w:t>
      </w:r>
      <w:r w:rsidR="009039E4">
        <w:t>households whose WASH behaviours</w:t>
      </w:r>
      <w:r w:rsidR="003037D9">
        <w:t xml:space="preserve"> affect </w:t>
      </w:r>
      <w:r w:rsidR="00C9472F">
        <w:t>SWM</w:t>
      </w:r>
      <w:r w:rsidR="003037D9">
        <w:t xml:space="preserve"> has proved challenging</w:t>
      </w:r>
      <w:r w:rsidR="00204F2D">
        <w:t xml:space="preserve">, e.g., </w:t>
      </w:r>
      <w:r w:rsidR="006D23D8">
        <w:t xml:space="preserve">classifying </w:t>
      </w:r>
      <w:r w:rsidR="00356351">
        <w:t xml:space="preserve">households using </w:t>
      </w:r>
      <w:r w:rsidR="009B730E">
        <w:t xml:space="preserve">packaged water </w:t>
      </w:r>
      <w:r w:rsidR="009B730E">
        <w:fldChar w:fldCharType="begin"/>
      </w:r>
      <w:r w:rsidR="009B730E">
        <w:instrText xml:space="preserve"> ADDIN EN.CITE &lt;EndNote&gt;&lt;Cite&gt;&lt;Author&gt;Stoler&lt;/Author&gt;&lt;Year&gt;2012&lt;/Year&gt;&lt;RecNum&gt;251&lt;/RecNum&gt;&lt;DisplayText&gt;(Stoler, 2012)&lt;/DisplayText&gt;&lt;record&gt;&lt;rec-number&gt;251&lt;/rec-number&gt;&lt;foreign-keys&gt;&lt;key app="EN" db-id="20tredwetsdxf3epftppt9wc5rz2dr5ed29w" timestamp="1624260980"&gt;251&lt;/key&gt;&lt;/foreign-keys&gt;&lt;ref-type name="Journal Article"&gt;17&lt;/ref-type&gt;&lt;contributors&gt;&lt;authors&gt;&lt;author&gt;Stoler, Justin&lt;/author&gt;&lt;/authors&gt;&lt;/contributors&gt;&lt;titles&gt;&lt;title&gt;Improved but unsustainable: accounting for sachet water in post-2015 goals for global safe water&lt;/title&gt;&lt;secondary-title&gt;Tropical Medicine &amp;amp; International Health&lt;/secondary-title&gt;&lt;/titles&gt;&lt;periodical&gt;&lt;full-title&gt;Tropical Medicine &amp;amp; International Health&lt;/full-title&gt;&lt;/periodical&gt;&lt;pages&gt;1506-1508&lt;/pages&gt;&lt;volume&gt;17&lt;/volume&gt;&lt;number&gt;12&lt;/number&gt;&lt;keywords&gt;&lt;keyword&gt;development&lt;/keyword&gt;&lt;keyword&gt;drinking water&lt;/keyword&gt;&lt;keyword&gt;Millennium Development Goals attainment&lt;/keyword&gt;&lt;keyword&gt;West Africa&lt;/keyword&gt;&lt;keyword&gt;développement&lt;/keyword&gt;&lt;keyword&gt;eau potable&lt;/keyword&gt;&lt;keyword&gt;réalisation des OMD&lt;/keyword&gt;&lt;keyword&gt;Afrique de l’Ouest&lt;/keyword&gt;&lt;keyword&gt;desarrollo&lt;/keyword&gt;&lt;keyword&gt;agua potable&lt;/keyword&gt;&lt;keyword&gt;alcance ODM&lt;/keyword&gt;&lt;keyword&gt;África del Oeste&lt;/keyword&gt;&lt;/keywords&gt;&lt;dates&gt;&lt;year&gt;2012&lt;/year&gt;&lt;pub-dates&gt;&lt;date&gt;2012/12/01&lt;/date&gt;&lt;/pub-dates&gt;&lt;/dates&gt;&lt;publisher&gt;John Wiley &amp;amp; Sons, Ltd&lt;/publisher&gt;&lt;isbn&gt;1360-2276&lt;/isbn&gt;&lt;work-type&gt;https://doi.org/10.1111/j.1365-3156.2012.03099.x&lt;/work-type&gt;&lt;urls&gt;&lt;related-urls&gt;&lt;url&gt;https://doi.org/10.1111/j.1365-3156.2012.03099.x&lt;/url&gt;&lt;/related-urls&gt;&lt;/urls&gt;&lt;electronic-resource-num&gt;https://doi.org/10.1111/j.1365-3156.2012.03099.x&lt;/electronic-resource-num&gt;&lt;access-date&gt;2021/06/21&lt;/access-date&gt;&lt;/record&gt;&lt;/Cite&gt;&lt;/EndNote&gt;</w:instrText>
      </w:r>
      <w:r w:rsidR="009B730E">
        <w:fldChar w:fldCharType="separate"/>
      </w:r>
      <w:r w:rsidR="009B730E">
        <w:rPr>
          <w:noProof/>
        </w:rPr>
        <w:t>(Stoler, 2012)</w:t>
      </w:r>
      <w:r w:rsidR="009B730E">
        <w:fldChar w:fldCharType="end"/>
      </w:r>
      <w:r w:rsidR="009B730E">
        <w:t xml:space="preserve">. </w:t>
      </w:r>
      <w:r w:rsidR="00F71705">
        <w:t>Currently, p</w:t>
      </w:r>
      <w:r w:rsidR="00B261BF">
        <w:t>ackaged</w:t>
      </w:r>
      <w:r w:rsidR="009B730E">
        <w:t xml:space="preserve"> </w:t>
      </w:r>
      <w:r w:rsidR="00F71705">
        <w:t xml:space="preserve">water is considered an improved drinking-water source </w:t>
      </w:r>
      <w:r w:rsidR="005973F7">
        <w:t xml:space="preserve">subject to </w:t>
      </w:r>
      <w:r w:rsidR="006905E2">
        <w:t>having sufficient</w:t>
      </w:r>
      <w:r w:rsidR="00867017">
        <w:t xml:space="preserve"> </w:t>
      </w:r>
      <w:r w:rsidR="005973F7">
        <w:t>microbiological</w:t>
      </w:r>
      <w:r w:rsidR="00867017">
        <w:t xml:space="preserve"> quality </w:t>
      </w:r>
      <w:r w:rsidR="00867017">
        <w:fldChar w:fldCharType="begin"/>
      </w:r>
      <w:r w:rsidR="00867017">
        <w:instrText xml:space="preserve"> ADDIN EN.CITE &lt;EndNote&gt;&lt;Cite&gt;&lt;Author&gt;UNICEF&lt;/Author&gt;&lt;Year&gt;2019&lt;/Year&gt;&lt;RecNum&gt;101&lt;/RecNum&gt;&lt;DisplayText&gt;(UNICEF and WHO, 2019)&lt;/DisplayText&gt;&lt;record&gt;&lt;rec-number&gt;101&lt;/rec-number&gt;&lt;foreign-keys&gt;&lt;key app="EN" db-id="20tredwetsdxf3epftppt9wc5rz2dr5ed29w" timestamp="1600933390"&gt;101&lt;/key&gt;&lt;/foreign-keys&gt;&lt;ref-type name="Report"&gt;27&lt;/ref-type&gt;&lt;contributors&gt;&lt;authors&gt;&lt;author&gt;UNICEF,&lt;/author&gt;&lt;author&gt;WHO,&lt;/author&gt;&lt;/authors&gt;&lt;tertiary-authors&gt;&lt;author&gt;UNICEF.&lt;/author&gt;&lt;/tertiary-authors&gt;&lt;/contributors&gt;&lt;titles&gt;&lt;title&gt;Progress on household drinking-water, sanitation and hygiene 2000-2017: special focus on inequalities&lt;/title&gt;&lt;/titles&gt;&lt;pages&gt;140&lt;/pages&gt;&lt;dates&gt;&lt;year&gt;2019&lt;/year&gt;&lt;/dates&gt;&lt;pub-location&gt;New York&lt;/pub-location&gt;&lt;urls&gt;&lt;/urls&gt;&lt;/record&gt;&lt;/Cite&gt;&lt;/EndNote&gt;</w:instrText>
      </w:r>
      <w:r w:rsidR="00867017">
        <w:fldChar w:fldCharType="separate"/>
      </w:r>
      <w:r w:rsidR="00867017">
        <w:rPr>
          <w:noProof/>
        </w:rPr>
        <w:t>(UNICEF and WHO, 2019)</w:t>
      </w:r>
      <w:r w:rsidR="00867017">
        <w:fldChar w:fldCharType="end"/>
      </w:r>
      <w:r w:rsidR="00F71705">
        <w:t xml:space="preserve">. </w:t>
      </w:r>
      <w:r w:rsidR="001A6975">
        <w:t>Similarly,</w:t>
      </w:r>
      <w:r w:rsidR="009B730E">
        <w:t xml:space="preserve"> </w:t>
      </w:r>
      <w:r w:rsidR="00AD036E">
        <w:t>DDs</w:t>
      </w:r>
      <w:r w:rsidR="004036B3">
        <w:t xml:space="preserve"> are challenging to classify for monitoring. </w:t>
      </w:r>
      <w:r w:rsidR="00C40DF7">
        <w:t>D</w:t>
      </w:r>
      <w:r w:rsidR="009B730E">
        <w:t xml:space="preserve">isposal of child faeces </w:t>
      </w:r>
      <w:r w:rsidR="00EA06E3">
        <w:t xml:space="preserve">(including diapers) </w:t>
      </w:r>
      <w:r w:rsidR="009B730E">
        <w:t xml:space="preserve">as </w:t>
      </w:r>
      <w:r w:rsidR="00D634FA">
        <w:t>SW</w:t>
      </w:r>
      <w:r w:rsidR="00C40DF7">
        <w:t xml:space="preserve"> is classified as unsafe</w:t>
      </w:r>
      <w:r w:rsidR="00B21349">
        <w:t xml:space="preserve"> </w:t>
      </w:r>
      <w:r w:rsidR="009B730E">
        <w:fldChar w:fldCharType="begin"/>
      </w:r>
      <w:r w:rsidR="009B730E">
        <w:instrText xml:space="preserve"> ADDIN EN.CITE &lt;EndNote&gt;&lt;Cite&gt;&lt;Author&gt;Bain&lt;/Author&gt;&lt;Year&gt;2015&lt;/Year&gt;&lt;RecNum&gt;402&lt;/RecNum&gt;&lt;DisplayText&gt;(Bain and Luyendijk, 2015)&lt;/DisplayText&gt;&lt;record&gt;&lt;rec-number&gt;402&lt;/rec-number&gt;&lt;foreign-keys&gt;&lt;key app="EN" db-id="20tredwetsdxf3epftppt9wc5rz2dr5ed29w" timestamp="1641489137"&gt;402&lt;/key&gt;&lt;/foreign-keys&gt;&lt;ref-type name="Journal Article"&gt;17&lt;/ref-type&gt;&lt;contributors&gt;&lt;authors&gt;&lt;author&gt;Bain, R. O. B.&lt;/author&gt;&lt;author&gt;Luyendijk, Rolf&lt;/author&gt;&lt;/authors&gt;&lt;/contributors&gt;&lt;titles&gt;&lt;title&gt;Are burial or disposal with garbage safe forms of child faeces disposal? An expert consultation&lt;/title&gt;&lt;secondary-title&gt;Waterlines&lt;/secondary-title&gt;&lt;/titles&gt;&lt;periodical&gt;&lt;full-title&gt;Waterlines&lt;/full-title&gt;&lt;/periodical&gt;&lt;pages&gt;241-254&lt;/pages&gt;&lt;volume&gt;34&lt;/volume&gt;&lt;number&gt;3&lt;/number&gt;&lt;dates&gt;&lt;year&gt;2015&lt;/year&gt;&lt;/dates&gt;&lt;publisher&gt;Practical Action Publishing&lt;/publisher&gt;&lt;isbn&gt;02628104, 17563488&lt;/isbn&gt;&lt;urls&gt;&lt;related-urls&gt;&lt;url&gt;http://www.jstor.org/stable/24688134&lt;/url&gt;&lt;/related-urls&gt;&lt;/urls&gt;&lt;custom1&gt;Full publication date: July 2015&lt;/custom1&gt;&lt;remote-database-name&gt;JSTOR&lt;/remote-database-name&gt;&lt;access-date&gt;2022/01/06/&lt;/access-date&gt;&lt;/record&gt;&lt;/Cite&gt;&lt;/EndNote&gt;</w:instrText>
      </w:r>
      <w:r w:rsidR="009B730E">
        <w:fldChar w:fldCharType="separate"/>
      </w:r>
      <w:r w:rsidR="009B730E">
        <w:rPr>
          <w:noProof/>
        </w:rPr>
        <w:t>(Bain and Luyendijk, 2015)</w:t>
      </w:r>
      <w:r w:rsidR="009B730E">
        <w:fldChar w:fldCharType="end"/>
      </w:r>
      <w:r w:rsidR="008B6BA7">
        <w:t>, but</w:t>
      </w:r>
      <w:r w:rsidR="00685821">
        <w:t xml:space="preserve"> household surveys do not capture onward </w:t>
      </w:r>
      <w:r w:rsidR="00D634FA">
        <w:t>SW</w:t>
      </w:r>
      <w:r w:rsidR="00685821">
        <w:t xml:space="preserve"> flows</w:t>
      </w:r>
      <w:r w:rsidR="00FB4B55">
        <w:t xml:space="preserve"> and some waste</w:t>
      </w:r>
      <w:r w:rsidR="00786D8A">
        <w:t xml:space="preserve"> may </w:t>
      </w:r>
      <w:r w:rsidR="00C9472F">
        <w:t xml:space="preserve">subsequently </w:t>
      </w:r>
      <w:r w:rsidR="00786D8A">
        <w:t>be safely disposed of</w:t>
      </w:r>
      <w:r w:rsidR="008B149B">
        <w:t xml:space="preserve"> </w:t>
      </w:r>
      <w:r w:rsidR="002C240C">
        <w:fldChar w:fldCharType="begin"/>
      </w:r>
      <w:r w:rsidR="002C240C">
        <w:instrText xml:space="preserve"> ADDIN EN.CITE &lt;EndNote&gt;&lt;Cite&gt;&lt;Author&gt;Mugel&lt;/Author&gt;&lt;Year&gt;2022&lt;/Year&gt;&lt;RecNum&gt;3225&lt;/RecNum&gt;&lt;DisplayText&gt;(Mugel et al., 2022)&lt;/DisplayText&gt;&lt;record&gt;&lt;rec-number&gt;3225&lt;/rec-number&gt;&lt;foreign-keys&gt;&lt;key app="EN" db-id="20tredwetsdxf3epftppt9wc5rz2dr5ed29w" timestamp="1692095253"&gt;3225&lt;/key&gt;&lt;/foreign-keys&gt;&lt;ref-type name="Journal Article"&gt;17&lt;/ref-type&gt;&lt;contributors&gt;&lt;authors&gt;&lt;author&gt;Mugel, Stephen G.&lt;/author&gt;&lt;author&gt;Clasen, Thomas F.&lt;/author&gt;&lt;author&gt;Bauza, Valerie&lt;/author&gt;&lt;/authors&gt;&lt;/contributors&gt;&lt;titles&gt;&lt;title&gt;Global practices, geographic variation, and determinants of child feces disposal in 42 low- and middle-income countries: An analysis of standardized cross-sectional national surveys from 2016 – 2020&lt;/title&gt;&lt;secondary-title&gt;International Journal of Hygiene and Environmental Health&lt;/secondary-title&gt;&lt;/titles&gt;&lt;periodical&gt;&lt;full-title&gt;International Journal of Hygiene and Environmental Health&lt;/full-title&gt;&lt;/periodical&gt;&lt;pages&gt;114024&lt;/pages&gt;&lt;volume&gt;245&lt;/volume&gt;&lt;keywords&gt;&lt;keyword&gt;Child feces management&lt;/keyword&gt;&lt;keyword&gt;Child feces disposal&lt;/keyword&gt;&lt;keyword&gt;Sanitation&lt;/keyword&gt;&lt;keyword&gt;WaSH&lt;/keyword&gt;&lt;/keywords&gt;&lt;dates&gt;&lt;year&gt;2022&lt;/year&gt;&lt;pub-dates&gt;&lt;date&gt;2022/08/01/&lt;/date&gt;&lt;/pub-dates&gt;&lt;/dates&gt;&lt;isbn&gt;1438-4639&lt;/isbn&gt;&lt;urls&gt;&lt;related-urls&gt;&lt;url&gt;https://www.sciencedirect.com/science/article/pii/S1438463922001079&lt;/url&gt;&lt;/related-urls&gt;&lt;/urls&gt;&lt;electronic-resource-num&gt;https://doi.org/10.1016/j.ijheh.2022.114024&lt;/electronic-resource-num&gt;&lt;/record&gt;&lt;/Cite&gt;&lt;/EndNote&gt;</w:instrText>
      </w:r>
      <w:r w:rsidR="002C240C">
        <w:fldChar w:fldCharType="separate"/>
      </w:r>
      <w:r w:rsidR="002C240C">
        <w:rPr>
          <w:noProof/>
        </w:rPr>
        <w:t>(Mugel et al., 2022)</w:t>
      </w:r>
      <w:r w:rsidR="002C240C">
        <w:fldChar w:fldCharType="end"/>
      </w:r>
      <w:r w:rsidR="008B6BA7">
        <w:t>. O</w:t>
      </w:r>
      <w:r w:rsidR="00FB4B55">
        <w:t>ver-estimate</w:t>
      </w:r>
      <w:r w:rsidR="008B6BA7">
        <w:t>s of</w:t>
      </w:r>
      <w:r w:rsidR="00786D8A">
        <w:t xml:space="preserve"> unsafe child faeces disposal</w:t>
      </w:r>
      <w:r w:rsidR="00513EA6">
        <w:t xml:space="preserve"> </w:t>
      </w:r>
      <w:r w:rsidR="008B6BA7">
        <w:t>may ensue</w:t>
      </w:r>
      <w:r w:rsidR="00786D8A">
        <w:t>.</w:t>
      </w:r>
    </w:p>
    <w:p w14:paraId="3D6C6680" w14:textId="6432B6C5" w:rsidR="00B50B29" w:rsidRDefault="00B50B29" w:rsidP="00B50B29"/>
    <w:p w14:paraId="02A51B37" w14:textId="3C6EEDB3" w:rsidR="00B50B29" w:rsidRDefault="00DD6453" w:rsidP="00B50B29">
      <w:r w:rsidRPr="00DD6453">
        <w:rPr>
          <w:noProof/>
        </w:rPr>
        <w:drawing>
          <wp:inline distT="0" distB="0" distL="0" distR="0" wp14:anchorId="31099715" wp14:editId="7009A0E9">
            <wp:extent cx="50292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311B0E0" w14:textId="4EE948C7" w:rsidR="00B50B29" w:rsidRDefault="00B50B29" w:rsidP="00B50B29">
      <w:r>
        <w:t>Figure 4: Percentage of urban households in Ghana</w:t>
      </w:r>
      <w:r w:rsidRPr="00B74287">
        <w:t xml:space="preserve"> </w:t>
      </w:r>
      <w:r>
        <w:t xml:space="preserve">reporting packaged water purchases in the preceding 6 weeks by main method of waste disposal, 2012-13 compared </w:t>
      </w:r>
      <w:r w:rsidR="00756A46">
        <w:t xml:space="preserve">with </w:t>
      </w:r>
      <w:r>
        <w:t xml:space="preserve">2016-17 </w:t>
      </w:r>
      <w:r w:rsidR="00FB60FC">
        <w:t>(</w:t>
      </w:r>
      <w:r w:rsidR="00E01C10">
        <w:t>(waste disposal</w:t>
      </w:r>
      <w:r w:rsidR="00281251">
        <w:t xml:space="preserve"> modes</w:t>
      </w:r>
      <w:r w:rsidR="00E01C10">
        <w:t xml:space="preserve">: 1. </w:t>
      </w:r>
      <w:r w:rsidR="00F472ED">
        <w:t>Collected</w:t>
      </w:r>
      <w:r w:rsidR="00E01C10">
        <w:t xml:space="preserve">. 2. </w:t>
      </w:r>
      <w:r w:rsidR="00CB7298">
        <w:t>Uncollected</w:t>
      </w:r>
      <w:r w:rsidR="00933B87">
        <w:t>)</w:t>
      </w:r>
      <w:r w:rsidR="00756A46">
        <w:t>.</w:t>
      </w:r>
    </w:p>
    <w:p w14:paraId="33EA452C" w14:textId="77777777" w:rsidR="00B50B29" w:rsidRDefault="00B50B29" w:rsidP="007F64A1"/>
    <w:p w14:paraId="5C299B55" w14:textId="4A7E20FB" w:rsidR="00651538" w:rsidRDefault="0009737F" w:rsidP="00A63556">
      <w:r>
        <w:t>B</w:t>
      </w:r>
      <w:r w:rsidR="00144817">
        <w:t xml:space="preserve">y drawing on </w:t>
      </w:r>
      <w:r w:rsidR="008F0B2D">
        <w:t xml:space="preserve">micro-data from </w:t>
      </w:r>
      <w:r w:rsidR="00144817">
        <w:t>existing household expenditure surveys</w:t>
      </w:r>
      <w:r w:rsidR="00145C5B">
        <w:t xml:space="preserve"> </w:t>
      </w:r>
      <w:r w:rsidR="000E1E4E">
        <w:t>with suitable expenditure coding and service access questions</w:t>
      </w:r>
      <w:r w:rsidR="00144817">
        <w:t xml:space="preserve">, </w:t>
      </w:r>
      <w:r w:rsidR="003448A5">
        <w:t xml:space="preserve">we </w:t>
      </w:r>
      <w:r w:rsidR="009B5BC5">
        <w:t xml:space="preserve">developed indicators that </w:t>
      </w:r>
      <w:r w:rsidR="00AB7E0A">
        <w:t xml:space="preserve">quantify </w:t>
      </w:r>
      <w:r w:rsidR="00AD036E">
        <w:t>DD</w:t>
      </w:r>
      <w:r w:rsidR="00CC520E">
        <w:t xml:space="preserve"> </w:t>
      </w:r>
      <w:r w:rsidR="001C2F42">
        <w:t xml:space="preserve">and </w:t>
      </w:r>
      <w:r w:rsidR="00CC520E">
        <w:t>packaged water consumption in households lacking waste collection services</w:t>
      </w:r>
      <w:r w:rsidR="00A63556">
        <w:t xml:space="preserve">. </w:t>
      </w:r>
      <w:r w:rsidR="0069683D">
        <w:t>Many h</w:t>
      </w:r>
      <w:r w:rsidR="00C772CA">
        <w:t xml:space="preserve">ousehold expenditure surveys record </w:t>
      </w:r>
      <w:r w:rsidR="005B7C1A">
        <w:t xml:space="preserve">household purchases and main </w:t>
      </w:r>
      <w:r w:rsidR="004F4575">
        <w:t>waste disposal</w:t>
      </w:r>
      <w:r w:rsidR="00B2258D">
        <w:t xml:space="preserve"> method</w:t>
      </w:r>
      <w:r w:rsidR="00896D48">
        <w:t xml:space="preserve">, enabling </w:t>
      </w:r>
      <w:r w:rsidR="009C4DA8">
        <w:t xml:space="preserve">both </w:t>
      </w:r>
      <w:r w:rsidR="00896D48">
        <w:t>monitoring and inter-country comparisons</w:t>
      </w:r>
      <w:r w:rsidR="00BF2681">
        <w:t>.</w:t>
      </w:r>
      <w:r w:rsidR="004F4575">
        <w:t xml:space="preserve"> </w:t>
      </w:r>
      <w:r w:rsidR="007B3893">
        <w:t xml:space="preserve">In West Africa, </w:t>
      </w:r>
      <w:r w:rsidR="00062981">
        <w:t xml:space="preserve">almost all packaged water is sold as ‘sachets’ in 500mL </w:t>
      </w:r>
      <w:r w:rsidR="00A85D3C">
        <w:t>plastic bags</w:t>
      </w:r>
      <w:r w:rsidR="00A6653D">
        <w:t xml:space="preserve"> </w:t>
      </w:r>
      <w:r w:rsidR="00517A7F">
        <w:fldChar w:fldCharType="begin"/>
      </w:r>
      <w:r w:rsidR="00517A7F">
        <w:instrText xml:space="preserve"> ADDIN EN.CITE &lt;EndNote&gt;&lt;Cite&gt;&lt;Author&gt;Stoler&lt;/Author&gt;&lt;Year&gt;2017&lt;/Year&gt;&lt;RecNum&gt;3342&lt;/RecNum&gt;&lt;DisplayText&gt;(Stoler, 2017)&lt;/DisplayText&gt;&lt;record&gt;&lt;rec-number&gt;3342&lt;/rec-number&gt;&lt;foreign-keys&gt;&lt;key app="EN" db-id="20tredwetsdxf3epftppt9wc5rz2dr5ed29w" timestamp="1712828849"&gt;3342&lt;/key&gt;&lt;/foreign-keys&gt;&lt;ref-type name="Journal Article"&gt;17&lt;/ref-type&gt;&lt;contributors&gt;&lt;authors&gt;&lt;author&gt;Stoler, Justin&lt;/author&gt;&lt;/authors&gt;&lt;/contributors&gt;&lt;titles&gt;&lt;title&gt;From curiosity to commodity: a review of the evolution of sachet drinking water in West Africa&lt;/title&gt;&lt;secondary-title&gt;WIREs Water&lt;/secondary-title&gt;&lt;/titles&gt;&lt;periodical&gt;&lt;full-title&gt;WIREs Water&lt;/full-title&gt;&lt;/periodical&gt;&lt;pages&gt;e1206&lt;/pages&gt;&lt;volume&gt;4&lt;/volume&gt;&lt;number&gt;3&lt;/number&gt;&lt;dates&gt;&lt;year&gt;2017&lt;/year&gt;&lt;pub-dates&gt;&lt;date&gt;2017/05/01&lt;/date&gt;&lt;/pub-dates&gt;&lt;/dates&gt;&lt;publisher&gt;John Wiley &amp;amp; Sons, Ltd&lt;/publisher&gt;&lt;isbn&gt;2049-1948&lt;/isbn&gt;&lt;urls&gt;&lt;related-urls&gt;&lt;url&gt;https://doi.org/10.1002/wat2.1206&lt;/url&gt;&lt;/related-urls&gt;&lt;/urls&gt;&lt;electronic-resource-num&gt;https://doi.org/10.1002/wat2.1206&lt;/electronic-resource-num&gt;&lt;access-date&gt;2024/04/11&lt;/access-date&gt;&lt;/record&gt;&lt;/Cite&gt;&lt;/EndNote&gt;</w:instrText>
      </w:r>
      <w:r w:rsidR="00517A7F">
        <w:fldChar w:fldCharType="separate"/>
      </w:r>
      <w:r w:rsidR="00517A7F">
        <w:rPr>
          <w:noProof/>
        </w:rPr>
        <w:t>(Stoler, 2017)</w:t>
      </w:r>
      <w:r w:rsidR="00517A7F">
        <w:fldChar w:fldCharType="end"/>
      </w:r>
      <w:r w:rsidR="00A85D3C">
        <w:t xml:space="preserve">. </w:t>
      </w:r>
      <w:r w:rsidR="005B6C07">
        <w:t xml:space="preserve">For example, </w:t>
      </w:r>
      <w:r w:rsidR="008A310E">
        <w:t>two successive GLSS surveys</w:t>
      </w:r>
      <w:r w:rsidR="00813F40">
        <w:t xml:space="preserve"> show that </w:t>
      </w:r>
      <w:r w:rsidR="005B6C07">
        <w:t>p</w:t>
      </w:r>
      <w:r w:rsidR="00251E3E">
        <w:t>ackaged water consumers who dumped or burnt their waste grew from 13.2% of urban Ghanaian households in 2012-13 to 17.0% in 2016-17</w:t>
      </w:r>
      <w:r w:rsidR="00994239">
        <w:t xml:space="preserve"> (Figure 4)</w:t>
      </w:r>
      <w:r w:rsidR="00251E3E">
        <w:t>, despite waste collection service</w:t>
      </w:r>
      <w:r w:rsidR="00E8649F">
        <w:t xml:space="preserve"> coverage</w:t>
      </w:r>
      <w:r w:rsidR="00251E3E">
        <w:t xml:space="preserve"> expanding</w:t>
      </w:r>
      <w:r w:rsidR="00C51860">
        <w:t xml:space="preserve"> over this period</w:t>
      </w:r>
      <w:r w:rsidR="00251E3E">
        <w:t xml:space="preserve">.  </w:t>
      </w:r>
      <w:r w:rsidR="005B6C07">
        <w:t xml:space="preserve">Likewise, an </w:t>
      </w:r>
      <w:r w:rsidR="00787881">
        <w:t>inter-country comparison</w:t>
      </w:r>
      <w:r w:rsidR="00A95119">
        <w:t xml:space="preserve"> using the GLSS7</w:t>
      </w:r>
      <w:r w:rsidR="00915BE4" w:rsidRPr="00915BE4">
        <w:t xml:space="preserve"> </w:t>
      </w:r>
      <w:r w:rsidR="00915BE4">
        <w:t>and 2018-2019 Nigerian Living Standards Survey (NLSS)</w:t>
      </w:r>
      <w:r w:rsidR="0011394D">
        <w:t xml:space="preserve"> </w:t>
      </w:r>
      <w:r w:rsidR="0011394D">
        <w:fldChar w:fldCharType="begin"/>
      </w:r>
      <w:r w:rsidR="0011394D">
        <w:instrText xml:space="preserve"> ADDIN EN.CITE &lt;EndNote&gt;&lt;Cite&gt;&lt;Author&gt;Nigeria National Bureau of Statistics&lt;/Author&gt;&lt;Year&gt;2019&lt;/Year&gt;&lt;RecNum&gt;3246&lt;/RecNum&gt;&lt;DisplayText&gt;(Nigeria National Bureau of Statistics, 2019)&lt;/DisplayText&gt;&lt;record&gt;&lt;rec-number&gt;3246&lt;/rec-number&gt;&lt;foreign-keys&gt;&lt;key app="EN" db-id="20tredwetsdxf3epftppt9wc5rz2dr5ed29w" timestamp="1692780190"&gt;3246&lt;/key&gt;&lt;/foreign-keys&gt;&lt;ref-type name="Report"&gt;27&lt;/ref-type&gt;&lt;contributors&gt;&lt;authors&gt;&lt;author&gt;Nigeria National Bureau of Statistics,&lt;/author&gt;&lt;/authors&gt;&lt;tertiary-authors&gt;&lt;author&gt;Nigeria National Bureau of Statistics&lt;/author&gt;&lt;/tertiary-authors&gt;&lt;/contributors&gt;&lt;titles&gt;&lt;title&gt;Nigeria Living Standards Survey 2018-2019 Report&lt;/title&gt;&lt;/titles&gt;&lt;dates&gt;&lt;year&gt;2019&lt;/year&gt;&lt;/dates&gt;&lt;pub-location&gt;Lagos.&lt;/pub-location&gt;&lt;urls&gt;&lt;/urls&gt;&lt;/record&gt;&lt;/Cite&gt;&lt;/EndNote&gt;</w:instrText>
      </w:r>
      <w:r w:rsidR="0011394D">
        <w:fldChar w:fldCharType="separate"/>
      </w:r>
      <w:r w:rsidR="0011394D">
        <w:rPr>
          <w:noProof/>
        </w:rPr>
        <w:t>(Nigeria National Bureau of Statistics, 2019)</w:t>
      </w:r>
      <w:r w:rsidR="0011394D">
        <w:fldChar w:fldCharType="end"/>
      </w:r>
      <w:r w:rsidR="00787881">
        <w:t>, show</w:t>
      </w:r>
      <w:r w:rsidR="005B6C07">
        <w:t>ed that</w:t>
      </w:r>
      <w:r w:rsidR="00BB34B0">
        <w:t xml:space="preserve"> of </w:t>
      </w:r>
      <w:r w:rsidR="0031732B">
        <w:t>the</w:t>
      </w:r>
      <w:r w:rsidR="00573C5C">
        <w:t xml:space="preserve"> 6.3% of Ghanaian households who reported diaper purchases, most had their waste collected or used public d</w:t>
      </w:r>
      <w:r w:rsidR="00F9694A">
        <w:t xml:space="preserve">ump facilities. </w:t>
      </w:r>
      <w:r w:rsidR="001C2F42">
        <w:t>O</w:t>
      </w:r>
      <w:r w:rsidR="001F4808">
        <w:t>f the</w:t>
      </w:r>
      <w:r w:rsidR="00F148A9">
        <w:t xml:space="preserve"> 16.1% of Nigerian</w:t>
      </w:r>
      <w:r w:rsidR="00332A25">
        <w:t xml:space="preserve"> </w:t>
      </w:r>
      <w:r w:rsidR="004332C2">
        <w:t xml:space="preserve">households </w:t>
      </w:r>
      <w:r w:rsidR="00003D31">
        <w:t>reporting</w:t>
      </w:r>
      <w:r w:rsidR="004332C2">
        <w:t xml:space="preserve"> dia</w:t>
      </w:r>
      <w:r w:rsidR="00332A25">
        <w:t>per purchases</w:t>
      </w:r>
      <w:r w:rsidR="00F148A9">
        <w:t>, most</w:t>
      </w:r>
      <w:r w:rsidR="00332A25">
        <w:t xml:space="preserve"> either </w:t>
      </w:r>
      <w:r w:rsidR="00D7111E">
        <w:t>dumped their waste</w:t>
      </w:r>
      <w:r w:rsidR="00F9694A">
        <w:t xml:space="preserve"> indiscriminately</w:t>
      </w:r>
      <w:r w:rsidR="00024137">
        <w:t>,</w:t>
      </w:r>
      <w:r w:rsidR="00D7111E">
        <w:t xml:space="preserve"> </w:t>
      </w:r>
      <w:r w:rsidR="00024137">
        <w:t>burnt or buried it.</w:t>
      </w:r>
      <w:r w:rsidR="004F0B84">
        <w:t xml:space="preserve"> </w:t>
      </w:r>
      <w:r w:rsidR="001C2F42">
        <w:t>T</w:t>
      </w:r>
      <w:r w:rsidR="007F691E">
        <w:t xml:space="preserve">his </w:t>
      </w:r>
      <w:r w:rsidR="00EC222E">
        <w:t xml:space="preserve">approach </w:t>
      </w:r>
      <w:r w:rsidR="004F0B84">
        <w:t>can</w:t>
      </w:r>
      <w:r w:rsidR="006A6114">
        <w:t xml:space="preserve"> only</w:t>
      </w:r>
      <w:r w:rsidR="004F0B84">
        <w:t xml:space="preserve"> be applied</w:t>
      </w:r>
      <w:r w:rsidR="00EC222E">
        <w:t xml:space="preserve"> </w:t>
      </w:r>
      <w:r w:rsidR="008D7134">
        <w:t xml:space="preserve">to </w:t>
      </w:r>
      <w:r w:rsidR="006A6114">
        <w:t>a subset of</w:t>
      </w:r>
      <w:r w:rsidR="00EC222E">
        <w:t xml:space="preserve"> African countries</w:t>
      </w:r>
      <w:r w:rsidR="003A0EC2">
        <w:t xml:space="preserve">, given </w:t>
      </w:r>
      <w:r w:rsidR="00F25EF3">
        <w:t>current household survey data availability and content</w:t>
      </w:r>
      <w:r w:rsidR="00EC222E">
        <w:t>.</w:t>
      </w:r>
      <w:r w:rsidR="002B1A07" w:rsidRPr="002B1A07">
        <w:t xml:space="preserve"> </w:t>
      </w:r>
      <w:r w:rsidR="00783F18">
        <w:t>Barriers to more widespread</w:t>
      </w:r>
      <w:r w:rsidR="00D6701A">
        <w:t xml:space="preserve">, robust </w:t>
      </w:r>
      <w:r w:rsidR="00783F18">
        <w:t xml:space="preserve">indicator construction include a lack of suitable commodity codes to record packaged water or </w:t>
      </w:r>
      <w:r w:rsidR="00AD036E">
        <w:t xml:space="preserve">DD </w:t>
      </w:r>
      <w:r w:rsidR="00783F18">
        <w:t>purchases, data quality issues relating to respondent recall, and limited data on household waste disposal, particularly concerning waste separation</w:t>
      </w:r>
      <w:r w:rsidR="00A13B47">
        <w:t xml:space="preserve"> and </w:t>
      </w:r>
      <w:r w:rsidR="00D169C6">
        <w:t xml:space="preserve">subsequent </w:t>
      </w:r>
      <w:r w:rsidR="00A13B47">
        <w:t>disposal</w:t>
      </w:r>
      <w:r w:rsidR="00D81268">
        <w:t xml:space="preserve"> of plastics or </w:t>
      </w:r>
      <w:r w:rsidR="00AD036E">
        <w:t>DDs</w:t>
      </w:r>
      <w:r w:rsidR="00A13B47">
        <w:t xml:space="preserve"> separately from other household waste</w:t>
      </w:r>
      <w:r w:rsidR="00783F18">
        <w:t xml:space="preserve"> </w:t>
      </w:r>
      <w:r w:rsidR="00783F18">
        <w:fldChar w:fldCharType="begin">
          <w:fldData xml:space="preserve">PEVuZE5vdGU+PENpdGU+PEF1dGhvcj5XcmlnaHQ8L0F1dGhvcj48WWVhcj4yMDIyPC9ZZWFyPjxS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==
</w:fldData>
        </w:fldChar>
      </w:r>
      <w:r w:rsidR="00510019">
        <w:instrText xml:space="preserve"> ADDIN EN.CITE </w:instrText>
      </w:r>
      <w:r w:rsidR="00510019">
        <w:fldChar w:fldCharType="begin">
          <w:fldData xml:space="preserve">PEVuZE5vdGU+PENpdGU+PEF1dGhvcj5XcmlnaHQ8L0F1dGhvcj48WWVhcj4yMDIyPC9ZZWFyPjxS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==
</w:fldData>
        </w:fldChar>
      </w:r>
      <w:r w:rsidR="00510019">
        <w:instrText xml:space="preserve"> ADDIN EN.CITE.DATA </w:instrText>
      </w:r>
      <w:r w:rsidR="00510019">
        <w:fldChar w:fldCharType="end"/>
      </w:r>
      <w:r w:rsidR="00783F18">
        <w:fldChar w:fldCharType="separate"/>
      </w:r>
      <w:r w:rsidR="00510019">
        <w:rPr>
          <w:noProof/>
        </w:rPr>
        <w:t>(Wright et al., 2022, Thomas-Possee et al., 2024)</w:t>
      </w:r>
      <w:r w:rsidR="00783F18">
        <w:fldChar w:fldCharType="end"/>
      </w:r>
      <w:r w:rsidR="00C43C2C">
        <w:t>.</w:t>
      </w:r>
    </w:p>
    <w:p w14:paraId="74F49404" w14:textId="63C4245C" w:rsidR="00ED79DE" w:rsidRDefault="00ED79DE" w:rsidP="00A63556"/>
    <w:p w14:paraId="3318C023" w14:textId="12861388" w:rsidR="009733F1" w:rsidRDefault="009733F1" w:rsidP="00A63556"/>
    <w:p w14:paraId="177D89CE" w14:textId="0ADD1E06" w:rsidR="006B5653" w:rsidRDefault="006B5653" w:rsidP="00ED79DE">
      <w:r w:rsidRPr="006B5653">
        <w:rPr>
          <w:noProof/>
        </w:rPr>
        <w:drawing>
          <wp:inline distT="0" distB="0" distL="0" distR="0" wp14:anchorId="6F60DC3D" wp14:editId="05AE4D6E">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657C895C" w14:textId="10E454AA" w:rsidR="00ED79DE" w:rsidRDefault="00ED79DE" w:rsidP="00ED79DE">
      <w:r>
        <w:t xml:space="preserve">Figure </w:t>
      </w:r>
      <w:r w:rsidR="00C81A88">
        <w:t>5</w:t>
      </w:r>
      <w:r>
        <w:t>: Percentage of urban households</w:t>
      </w:r>
      <w:r w:rsidR="00B00201">
        <w:t xml:space="preserve"> reporting d</w:t>
      </w:r>
      <w:r>
        <w:t>isposable diaper</w:t>
      </w:r>
      <w:r w:rsidR="006E564C">
        <w:t xml:space="preserve"> purchase</w:t>
      </w:r>
      <w:r>
        <w:t>s</w:t>
      </w:r>
      <w:r w:rsidR="00020382">
        <w:t xml:space="preserve"> by main method of waste disposal</w:t>
      </w:r>
      <w:r>
        <w:t xml:space="preserve"> </w:t>
      </w:r>
      <w:r w:rsidR="00B00201">
        <w:t>for Ghana</w:t>
      </w:r>
      <w:r w:rsidR="0012192A">
        <w:t xml:space="preserve"> in 2016-17</w:t>
      </w:r>
      <w:r w:rsidR="00B00201">
        <w:t xml:space="preserve"> </w:t>
      </w:r>
      <w:r w:rsidR="00020382">
        <w:t xml:space="preserve">and </w:t>
      </w:r>
      <w:r w:rsidR="00B00201">
        <w:t>Nigeria</w:t>
      </w:r>
      <w:r w:rsidR="0012192A">
        <w:t xml:space="preserve"> in 2018-19</w:t>
      </w:r>
      <w:r w:rsidR="00BF419C">
        <w:t xml:space="preserve"> </w:t>
      </w:r>
      <w:r w:rsidR="00A429B4">
        <w:t>(</w:t>
      </w:r>
      <w:r w:rsidR="00E01C10">
        <w:t>waste disposal</w:t>
      </w:r>
      <w:r w:rsidR="00196263">
        <w:t xml:space="preserve"> modes</w:t>
      </w:r>
      <w:r w:rsidR="004C3A14">
        <w:t xml:space="preserve">: </w:t>
      </w:r>
      <w:r w:rsidR="00A429B4">
        <w:t xml:space="preserve">1. </w:t>
      </w:r>
      <w:r w:rsidR="0058751A">
        <w:t>Collected</w:t>
      </w:r>
      <w:r w:rsidR="00A429B4">
        <w:t xml:space="preserve">. 2. </w:t>
      </w:r>
      <w:r w:rsidR="0058751A">
        <w:t>Uncollected</w:t>
      </w:r>
      <w:r w:rsidR="00FB60FC">
        <w:t>)</w:t>
      </w:r>
      <w:r w:rsidR="00460B03">
        <w:t>.</w:t>
      </w:r>
    </w:p>
    <w:p w14:paraId="38A03A9B" w14:textId="77777777" w:rsidR="00F057DA" w:rsidRDefault="00F057DA" w:rsidP="004C3F7E"/>
    <w:p w14:paraId="5E7E840C" w14:textId="151284BF" w:rsidR="001A57B6" w:rsidRDefault="001A57B6" w:rsidP="00606707">
      <w:pPr>
        <w:pStyle w:val="Heading2"/>
        <w:numPr>
          <w:ilvl w:val="0"/>
          <w:numId w:val="8"/>
        </w:numPr>
      </w:pPr>
      <w:r>
        <w:t xml:space="preserve">Opportunities </w:t>
      </w:r>
      <w:r w:rsidR="00CA7675">
        <w:t xml:space="preserve">and barriers </w:t>
      </w:r>
      <w:r w:rsidR="00BD5043">
        <w:t>to</w:t>
      </w:r>
      <w:r>
        <w:t xml:space="preserve"> maximising</w:t>
      </w:r>
      <w:r w:rsidR="00B70B15">
        <w:t xml:space="preserve"> SWM-WASH synergies and </w:t>
      </w:r>
      <w:r w:rsidR="00FB51EE">
        <w:t>optimising</w:t>
      </w:r>
      <w:r w:rsidR="00B70B15">
        <w:t xml:space="preserve"> trade-offs</w:t>
      </w:r>
      <w:r w:rsidR="00C44558">
        <w:t>.</w:t>
      </w:r>
    </w:p>
    <w:p w14:paraId="27C2F79B" w14:textId="77777777" w:rsidR="00B70B15" w:rsidRDefault="00B70B15" w:rsidP="004C3F7E"/>
    <w:p w14:paraId="506F449C" w14:textId="7E9D3AE8" w:rsidR="00661756" w:rsidRDefault="00834AC7" w:rsidP="00661756">
      <w:r>
        <w:t>In countries w</w:t>
      </w:r>
      <w:r w:rsidR="0068686F">
        <w:t xml:space="preserve">here large populations lack </w:t>
      </w:r>
      <w:r>
        <w:t xml:space="preserve">both </w:t>
      </w:r>
      <w:r w:rsidR="0068686F">
        <w:t>WASH and SW</w:t>
      </w:r>
      <w:r w:rsidR="00A279FC">
        <w:t xml:space="preserve"> collection services or </w:t>
      </w:r>
      <w:r w:rsidR="00E87291">
        <w:t>with</w:t>
      </w:r>
      <w:r w:rsidR="00A279FC">
        <w:t xml:space="preserve"> </w:t>
      </w:r>
      <w:r w:rsidR="00C44106">
        <w:t>rapidly growing</w:t>
      </w:r>
      <w:r>
        <w:t xml:space="preserve"> </w:t>
      </w:r>
      <w:r w:rsidR="00E87291">
        <w:t xml:space="preserve">DD or packaged water consumption, </w:t>
      </w:r>
      <w:r w:rsidR="00694834">
        <w:t xml:space="preserve">building on previous recommendations </w:t>
      </w:r>
      <w:r w:rsidR="00694834">
        <w:fldChar w:fldCharType="begin"/>
      </w:r>
      <w:r w:rsidR="00694834">
        <w:instrText xml:space="preserve"> ADDIN EN.CITE &lt;EndNote&gt;&lt;Cite&gt;&lt;Author&gt;Marshall&lt;/Author&gt;&lt;Year&gt;2013&lt;/Year&gt;&lt;RecNum&gt;3348&lt;/RecNum&gt;&lt;DisplayText&gt;(Marshall and Farahbakhsh, 2013)&lt;/DisplayText&gt;&lt;record&gt;&lt;rec-number&gt;3348&lt;/rec-number&gt;&lt;foreign-keys&gt;&lt;key app="EN" db-id="20tredwetsdxf3epftppt9wc5rz2dr5ed29w" timestamp="1712915999"&gt;3348&lt;/key&gt;&lt;/foreign-keys&gt;&lt;ref-type name="Journal Article"&gt;17&lt;/ref-type&gt;&lt;contributors&gt;&lt;authors&gt;&lt;author&gt;Marshall, Rachael E.&lt;/author&gt;&lt;author&gt;Farahbakhsh, Khosrow&lt;/author&gt;&lt;/authors&gt;&lt;/contributors&gt;&lt;titles&gt;&lt;title&gt;Systems approaches to integrated solid waste management in developing countries&lt;/title&gt;&lt;secondary-title&gt;Waste Management&lt;/secondary-title&gt;&lt;/titles&gt;&lt;periodical&gt;&lt;full-title&gt;Waste Management&lt;/full-title&gt;&lt;/periodical&gt;&lt;pages&gt;988-1003&lt;/pages&gt;&lt;volume&gt;33&lt;/volume&gt;&lt;number&gt;4&lt;/number&gt;&lt;keywords&gt;&lt;keyword&gt;Systems approaches&lt;/keyword&gt;&lt;keyword&gt;Integrated solid waste management&lt;/keyword&gt;&lt;keyword&gt;Developing countries&lt;/keyword&gt;&lt;keyword&gt;Industrialized countries&lt;/keyword&gt;&lt;keyword&gt;Post-normal science&lt;/keyword&gt;&lt;keyword&gt;Complex adaptive systems&lt;/keyword&gt;&lt;/keywords&gt;&lt;dates&gt;&lt;year&gt;2013&lt;/year&gt;&lt;pub-dates&gt;&lt;date&gt;2013/04/01/&lt;/date&gt;&lt;/pub-dates&gt;&lt;/dates&gt;&lt;isbn&gt;0956-053X&lt;/isbn&gt;&lt;urls&gt;&lt;related-urls&gt;&lt;url&gt;https://www.sciencedirect.com/science/article/pii/S0956053X13000032&lt;/url&gt;&lt;/related-urls&gt;&lt;/urls&gt;&lt;electronic-resource-num&gt;https://doi.org/10.1016/j.wasman.2012.12.023&lt;/electronic-resource-num&gt;&lt;/record&gt;&lt;/Cite&gt;&lt;/EndNote&gt;</w:instrText>
      </w:r>
      <w:r w:rsidR="00694834">
        <w:fldChar w:fldCharType="separate"/>
      </w:r>
      <w:r w:rsidR="00694834">
        <w:rPr>
          <w:noProof/>
        </w:rPr>
        <w:t>(Marshall and Farahbakhsh, 2013)</w:t>
      </w:r>
      <w:r w:rsidR="00694834">
        <w:fldChar w:fldCharType="end"/>
      </w:r>
      <w:r w:rsidR="00694834">
        <w:t xml:space="preserve">, </w:t>
      </w:r>
      <w:r w:rsidR="00980DDB">
        <w:t xml:space="preserve">systems thinking boundaries should be widened beyond SWM to incorporate WASH. </w:t>
      </w:r>
      <w:r w:rsidR="00661756">
        <w:t xml:space="preserve">Given widespread international household survey availability, monitoring analyses (Figs 2-5) could be expanded and extended to other LMICs to support policy and planning. Systematic global analysis of packaged water consumption trends (Fig 2) could provide policy-relevant insights into potential underlying drivers such as safely managed water service coverage. Mapping </w:t>
      </w:r>
      <w:r w:rsidR="00DF5894">
        <w:t xml:space="preserve">and visualising </w:t>
      </w:r>
      <w:r w:rsidR="00661756">
        <w:t xml:space="preserve">populations simultaneously lacking WASH and SW collection services (Fig 3) would enable their prioritisation for service upgrade, given the adverse interactions between uncollected SW and WASH (Fig 1).  Finally, DD or packaged water consumption (Figs 4-5) among households lacking SW collection services could be estimated in other LMICs to identify likely mismanaged waste hotspots. In all three cases, however, lack of harmonised household survey content inhibits generalisability </w:t>
      </w:r>
      <w:r w:rsidR="00661756">
        <w:fldChar w:fldCharType="begin">
          <w:fldData xml:space="preserve">PEVuZE5vdGU+PENpdGU+PEF1dGhvcj5UaG9tYXMtUG9zc2VlPC9BdXRob3I+PFllYXI+MjAyNDwv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==
</w:fldData>
        </w:fldChar>
      </w:r>
      <w:r w:rsidR="00661756">
        <w:instrText xml:space="preserve"> ADDIN EN.CITE </w:instrText>
      </w:r>
      <w:r w:rsidR="00661756">
        <w:fldChar w:fldCharType="begin">
          <w:fldData xml:space="preserve">PEVuZE5vdGU+PENpdGU+PEF1dGhvcj5UaG9tYXMtUG9zc2VlPC9BdXRob3I+PFllYXI+MjAyNDwv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==
</w:fldData>
        </w:fldChar>
      </w:r>
      <w:r w:rsidR="00661756">
        <w:instrText xml:space="preserve"> ADDIN EN.CITE.DATA </w:instrText>
      </w:r>
      <w:r w:rsidR="00661756">
        <w:fldChar w:fldCharType="end"/>
      </w:r>
      <w:r w:rsidR="00661756">
        <w:fldChar w:fldCharType="separate"/>
      </w:r>
      <w:r w:rsidR="00661756">
        <w:rPr>
          <w:noProof/>
        </w:rPr>
        <w:t>(Thomas-Possee et al., 2024, Wright et al., 2022)</w:t>
      </w:r>
      <w:r w:rsidR="00661756">
        <w:fldChar w:fldCharType="end"/>
      </w:r>
      <w:r w:rsidR="00E2796C">
        <w:t>.</w:t>
      </w:r>
      <w:r w:rsidR="00661756">
        <w:t xml:space="preserve"> </w:t>
      </w:r>
      <w:r w:rsidR="00E2796C">
        <w:t>F</w:t>
      </w:r>
      <w:r w:rsidR="00661756">
        <w:t>or example</w:t>
      </w:r>
      <w:r w:rsidR="007A5B4A">
        <w:t>,</w:t>
      </w:r>
      <w:r w:rsidR="00661756">
        <w:t xml:space="preserve"> survey questionnaires for some earlier years and countries lack response categories for packaged water</w:t>
      </w:r>
      <w:r w:rsidR="00570773">
        <w:t>, whilst many lack SW collection service questions</w:t>
      </w:r>
      <w:r w:rsidR="00661756">
        <w:t>. Additionally, as household surveys are conducted on approximately 5-yearly cycles, derived indicators may be outdated.</w:t>
      </w:r>
    </w:p>
    <w:p w14:paraId="57A7E60B" w14:textId="01E50C6E" w:rsidR="00661756" w:rsidRDefault="00661756" w:rsidP="00661756">
      <w:r>
        <w:lastRenderedPageBreak/>
        <w:t xml:space="preserve">Furthermore, governance fragmentation across UN custodial agencies inhibits monitoring coordination across targets between and within some SDGs </w:t>
      </w:r>
      <w:r>
        <w:fldChar w:fldCharType="begin"/>
      </w:r>
      <w:r>
        <w:instrText xml:space="preserve"> ADDIN EN.CITE &lt;EndNote&gt;&lt;Cite&gt;&lt;Author&gt;van Driel&lt;/Author&gt;&lt;Year&gt;2022&lt;/Year&gt;&lt;RecNum&gt;3338&lt;/RecNum&gt;&lt;DisplayText&gt;(van Driel et al., 2022)&lt;/DisplayText&gt;&lt;record&gt;&lt;rec-number&gt;3338&lt;/rec-number&gt;&lt;foreign-keys&gt;&lt;key app="EN" db-id="20tredwetsdxf3epftppt9wc5rz2dr5ed29w" timestamp="1712647093"&gt;3338&lt;/key&gt;&lt;/foreign-keys&gt;&lt;ref-type name="Journal Article"&gt;17&lt;/ref-type&gt;&lt;contributors&gt;&lt;authors&gt;&lt;author&gt;van Driel, Melanie&lt;/author&gt;&lt;author&gt;Biermann, Frank&lt;/author&gt;&lt;author&gt;Kim, Rakhyun E.&lt;/author&gt;&lt;author&gt;Vijge, Marjanneke J.&lt;/author&gt;&lt;/authors&gt;&lt;/contributors&gt;&lt;titles&gt;&lt;title&gt;International organisations as ‘custodians’ of the sustainable development goals? Fragmentation and coordination in sustainability governance&lt;/title&gt;&lt;secondary-title&gt;Global Policy&lt;/secondary-title&gt;&lt;/titles&gt;&lt;periodical&gt;&lt;full-title&gt;Global Policy&lt;/full-title&gt;&lt;/periodical&gt;&lt;pages&gt;669-682&lt;/pages&gt;&lt;volume&gt;13&lt;/volume&gt;&lt;number&gt;5&lt;/number&gt;&lt;dates&gt;&lt;year&gt;2022&lt;/year&gt;&lt;pub-dates&gt;&lt;date&gt;2022/11/01&lt;/date&gt;&lt;/pub-dates&gt;&lt;/dates&gt;&lt;publisher&gt;John Wiley &amp;amp; Sons, Ltd&lt;/publisher&gt;&lt;isbn&gt;1758-5880&lt;/isbn&gt;&lt;urls&gt;&lt;related-urls&gt;&lt;url&gt;https://doi.org/10.1111/1758-5899.13114&lt;/url&gt;&lt;/related-urls&gt;&lt;/urls&gt;&lt;electronic-resource-num&gt;https://doi.org/10.1111/1758-5899.13114&lt;/electronic-resource-num&gt;&lt;access-date&gt;2024/04/09&lt;/access-date&gt;&lt;/record&gt;&lt;/Cite&gt;&lt;/EndNote&gt;</w:instrText>
      </w:r>
      <w:r>
        <w:fldChar w:fldCharType="separate"/>
      </w:r>
      <w:r>
        <w:rPr>
          <w:noProof/>
        </w:rPr>
        <w:t>(van Driel et al., 2022)</w:t>
      </w:r>
      <w:r>
        <w:fldChar w:fldCharType="end"/>
      </w:r>
      <w:r>
        <w:t>, forming a significant institutional barrier to coordinating monitoring spanning SDG6 and 11.  One proposed solution is appoint</w:t>
      </w:r>
      <w:r w:rsidR="00A7361F">
        <w:t>ing</w:t>
      </w:r>
      <w:r>
        <w:t xml:space="preserve"> and resourcing a chief statistician</w:t>
      </w:r>
      <w:r>
        <w:fldChar w:fldCharType="begin"/>
      </w:r>
      <w:r>
        <w:instrText xml:space="preserve"> ADDIN EN.CITE &lt;EndNote&gt;&lt;Cite&gt;&lt;Author&gt;Ulrich&lt;/Author&gt;&lt;Year&gt;2017&lt;/Year&gt;&lt;RecNum&gt;3345&lt;/RecNum&gt;&lt;DisplayText&gt;(Ulrich, 2017)&lt;/DisplayText&gt;&lt;record&gt;&lt;rec-number&gt;3345&lt;/rec-number&gt;&lt;foreign-keys&gt;&lt;key app="EN" db-id="20tredwetsdxf3epftppt9wc5rz2dr5ed29w" timestamp="1712850665"&gt;3345&lt;/key&gt;&lt;/foreign-keys&gt;&lt;ref-type name="Conference Paper"&gt;47&lt;/ref-type&gt;&lt;contributors&gt;&lt;authors&gt;&lt;author&gt;Ulrich, G.&lt;/author&gt;&lt;/authors&gt;&lt;/contributors&gt;&lt;titles&gt;&lt;title&gt;Does the United Nations need a Chief Statistician?&lt;/title&gt;&lt;secondary-title&gt;High-level Group for Partnership, Coordination and Capacity-Building for Statistics: 49th session of the United Nations Statistical Commission&lt;/secondary-title&gt;&lt;/titles&gt;&lt;pages&gt;7&lt;/pages&gt;&lt;dates&gt;&lt;year&gt;2017&lt;/year&gt;&lt;pub-dates&gt;&lt;date&gt;7-8 Nov 2017&lt;/date&gt;&lt;/pub-dates&gt;&lt;/dates&gt;&lt;pub-location&gt;Ramallah, Palestine&lt;/pub-location&gt;&lt;publisher&gt;UN Dept of Economic and Social Affairs&lt;/publisher&gt;&lt;urls&gt;&lt;/urls&gt;&lt;custom1&gt;New York&lt;/custom1&gt;&lt;/record&gt;&lt;/Cite&gt;&lt;/EndNote&gt;</w:instrText>
      </w:r>
      <w:r>
        <w:fldChar w:fldCharType="separate"/>
      </w:r>
      <w:r>
        <w:rPr>
          <w:noProof/>
        </w:rPr>
        <w:t>(Ulrich, 2017)</w:t>
      </w:r>
      <w:r>
        <w:fldChar w:fldCharType="end"/>
      </w:r>
      <w:r>
        <w:t xml:space="preserve"> or equivalent UN agency </w:t>
      </w:r>
      <w:r>
        <w:fldChar w:fldCharType="begin"/>
      </w:r>
      <w:r>
        <w:instrText xml:space="preserve"> ADDIN EN.CITE &lt;EndNote&gt;&lt;Cite&gt;&lt;Author&gt;van Driel&lt;/Author&gt;&lt;Year&gt;2022&lt;/Year&gt;&lt;RecNum&gt;3338&lt;/RecNum&gt;&lt;DisplayText&gt;(van Driel et al., 2022)&lt;/DisplayText&gt;&lt;record&gt;&lt;rec-number&gt;3338&lt;/rec-number&gt;&lt;foreign-keys&gt;&lt;key app="EN" db-id="20tredwetsdxf3epftppt9wc5rz2dr5ed29w" timestamp="1712647093"&gt;3338&lt;/key&gt;&lt;/foreign-keys&gt;&lt;ref-type name="Journal Article"&gt;17&lt;/ref-type&gt;&lt;contributors&gt;&lt;authors&gt;&lt;author&gt;van Driel, Melanie&lt;/author&gt;&lt;author&gt;Biermann, Frank&lt;/author&gt;&lt;author&gt;Kim, Rakhyun E.&lt;/author&gt;&lt;author&gt;Vijge, Marjanneke J.&lt;/author&gt;&lt;/authors&gt;&lt;/contributors&gt;&lt;titles&gt;&lt;title&gt;International organisations as ‘custodians’ of the sustainable development goals? Fragmentation and coordination in sustainability governance&lt;/title&gt;&lt;secondary-title&gt;Global Policy&lt;/secondary-title&gt;&lt;/titles&gt;&lt;periodical&gt;&lt;full-title&gt;Global Policy&lt;/full-title&gt;&lt;/periodical&gt;&lt;pages&gt;669-682&lt;/pages&gt;&lt;volume&gt;13&lt;/volume&gt;&lt;number&gt;5&lt;/number&gt;&lt;dates&gt;&lt;year&gt;2022&lt;/year&gt;&lt;pub-dates&gt;&lt;date&gt;2022/11/01&lt;/date&gt;&lt;/pub-dates&gt;&lt;/dates&gt;&lt;publisher&gt;John Wiley &amp;amp; Sons, Ltd&lt;/publisher&gt;&lt;isbn&gt;1758-5880&lt;/isbn&gt;&lt;urls&gt;&lt;related-urls&gt;&lt;url&gt;https://doi.org/10.1111/1758-5899.13114&lt;/url&gt;&lt;/related-urls&gt;&lt;/urls&gt;&lt;electronic-resource-num&gt;https://doi.org/10.1111/1758-5899.13114&lt;/electronic-resource-num&gt;&lt;access-date&gt;2024/04/09&lt;/access-date&gt;&lt;/record&gt;&lt;/Cite&gt;&lt;/EndNote&gt;</w:instrText>
      </w:r>
      <w:r>
        <w:fldChar w:fldCharType="separate"/>
      </w:r>
      <w:r>
        <w:rPr>
          <w:noProof/>
        </w:rPr>
        <w:t>(van Driel et al., 2022)</w:t>
      </w:r>
      <w:r>
        <w:fldChar w:fldCharType="end"/>
      </w:r>
      <w:r>
        <w:t xml:space="preserve"> to coordinate cross-SDG activity.  Alternatively, non-UN research organisations could address this monitoring agenda, as with SDG trade-off analysis </w:t>
      </w:r>
      <w:r>
        <w:fldChar w:fldCharType="begin"/>
      </w:r>
      <w:r>
        <w:instrText xml:space="preserve"> ADDIN EN.CITE &lt;EndNote&gt;&lt;Cite&gt;&lt;Author&gt;Zhou&lt;/Author&gt;&lt;Year&gt;2021&lt;/Year&gt;&lt;RecNum&gt;3347&lt;/RecNum&gt;&lt;DisplayText&gt;(Zhou et al., 2021)&lt;/DisplayText&gt;&lt;record&gt;&lt;rec-number&gt;3347&lt;/rec-number&gt;&lt;foreign-keys&gt;&lt;key app="EN" db-id="20tredwetsdxf3epftppt9wc5rz2dr5ed29w" timestamp="1712910448"&gt;3347&lt;/key&gt;&lt;/foreign-keys&gt;&lt;ref-type name="Web Page"&gt;12&lt;/ref-type&gt;&lt;contributors&gt;&lt;authors&gt;&lt;author&gt;Zhou, X.&lt;/author&gt;&lt;author&gt;Moinuddin, M.&lt;/author&gt;&lt;author&gt;Li, Y.&lt;/author&gt;&lt;/authors&gt;&lt;/contributors&gt;&lt;titles&gt;&lt;title&gt;SDG interlinkages analysis and visualisation tool (v4.0)&lt;/title&gt;&lt;/titles&gt;&lt;dates&gt;&lt;year&gt;2021&lt;/year&gt;&lt;/dates&gt;&lt;pub-location&gt;Kanagawa, Japan&lt;/pub-location&gt;&lt;publisher&gt;Institute for Global Environmental Strategies&lt;/publisher&gt;&lt;urls&gt;&lt;related-urls&gt;&lt;url&gt;https://sdginterlinkages.iges.jp/visualisationtool.html&lt;/url&gt;&lt;/related-urls&gt;&lt;/urls&gt;&lt;custom1&gt;2024&lt;/custom1&gt;&lt;custom2&gt;12/4/2024&lt;/custom2&gt;&lt;/record&gt;&lt;/Cite&gt;&lt;/EndNote&gt;</w:instrText>
      </w:r>
      <w:r>
        <w:fldChar w:fldCharType="separate"/>
      </w:r>
      <w:r>
        <w:rPr>
          <w:noProof/>
        </w:rPr>
        <w:t>(Zhou et al., 2021)</w:t>
      </w:r>
      <w:r>
        <w:fldChar w:fldCharType="end"/>
      </w:r>
      <w:r>
        <w:t xml:space="preserve">. </w:t>
      </w:r>
    </w:p>
    <w:p w14:paraId="1FFB68F4" w14:textId="6A8350D8" w:rsidR="004C3F7E" w:rsidRDefault="004C3F7E" w:rsidP="004C3F7E">
      <w:r>
        <w:t xml:space="preserve">Extended Producer Responsibility (EPR) has been advocated as a policy response to both </w:t>
      </w:r>
      <w:r w:rsidR="00AD036E">
        <w:t xml:space="preserve">DDs </w:t>
      </w:r>
      <w:r>
        <w:fldChar w:fldCharType="begin"/>
      </w:r>
      <w:r>
        <w:instrText xml:space="preserve"> ADDIN EN.CITE &lt;EndNote&gt;&lt;Cite&gt;&lt;Author&gt;Płotka-Wasylka&lt;/Author&gt;&lt;Year&gt;2022&lt;/Year&gt;&lt;RecNum&gt;3244&lt;/RecNum&gt;&lt;DisplayText&gt;(Płotka-Wasylka et al., 2022)&lt;/DisplayText&gt;&lt;record&gt;&lt;rec-number&gt;3244&lt;/rec-number&gt;&lt;foreign-keys&gt;&lt;key app="EN" db-id="20tredwetsdxf3epftppt9wc5rz2dr5ed29w" timestamp="1692368793"&gt;3244&lt;/key&gt;&lt;/foreign-keys&gt;&lt;ref-type name="Journal Article"&gt;17&lt;/ref-type&gt;&lt;contributors&gt;&lt;authors&gt;&lt;author&gt;Płotka-Wasylka, Justyna&lt;/author&gt;&lt;author&gt;Makoś-Chełstowska, Patrycja&lt;/author&gt;&lt;author&gt;Kurowska-Susdorf, Aleksandra&lt;/author&gt;&lt;author&gt;Treviño, María José Santoyo&lt;/author&gt;&lt;author&gt;Guzmán, Sergio Zarazúa&lt;/author&gt;&lt;author&gt;Mostafa, Heba&lt;/author&gt;&lt;author&gt;Cordella, Mauro&lt;/author&gt;&lt;/authors&gt;&lt;/contributors&gt;&lt;titles&gt;&lt;title&gt;End-of-life management of single-use baby diapers: Analysis of technical, health and environment aspects&lt;/title&gt;&lt;secondary-title&gt;Science of The Total Environment&lt;/secondary-title&gt;&lt;/titles&gt;&lt;periodical&gt;&lt;full-title&gt;Science of the Total Environment&lt;/full-title&gt;&lt;/periodical&gt;&lt;pages&gt;155339&lt;/pages&gt;&lt;volume&gt;836&lt;/volume&gt;&lt;keywords&gt;&lt;keyword&gt;Chemical safety&lt;/keyword&gt;&lt;keyword&gt;Ecodesign&lt;/keyword&gt;&lt;keyword&gt;Environmental impacts&lt;/keyword&gt;&lt;keyword&gt;Reusable baby diapers&lt;/keyword&gt;&lt;keyword&gt;Single-use baby diapers&lt;/keyword&gt;&lt;keyword&gt;Waste management&lt;/keyword&gt;&lt;/keywords&gt;&lt;dates&gt;&lt;year&gt;2022&lt;/year&gt;&lt;pub-dates&gt;&lt;date&gt;2022/08/25/&lt;/date&gt;&lt;/pub-dates&gt;&lt;/dates&gt;&lt;isbn&gt;0048-9697&lt;/isbn&gt;&lt;urls&gt;&lt;related-urls&gt;&lt;url&gt;https://www.sciencedirect.com/science/article/pii/S0048969722024329&lt;/url&gt;&lt;/related-urls&gt;&lt;/urls&gt;&lt;electronic-resource-num&gt;https://doi.org/10.1016/j.scitotenv.2022.155339&lt;/electronic-resource-num&gt;&lt;/record&gt;&lt;/Cite&gt;&lt;/EndNote&gt;</w:instrText>
      </w:r>
      <w:r>
        <w:fldChar w:fldCharType="separate"/>
      </w:r>
      <w:r>
        <w:rPr>
          <w:noProof/>
        </w:rPr>
        <w:t>(Płotka-Wasylka et al., 2022)</w:t>
      </w:r>
      <w:r>
        <w:fldChar w:fldCharType="end"/>
      </w:r>
      <w:r>
        <w:t xml:space="preserve"> and packaged water </w:t>
      </w:r>
      <w:r>
        <w:fldChar w:fldCharType="begin"/>
      </w:r>
      <w:r>
        <w:instrText xml:space="preserve"> ADDIN EN.CITE &lt;EndNote&gt;&lt;Cite&gt;&lt;Author&gt;Quartey&lt;/Author&gt;&lt;Year&gt;2015&lt;/Year&gt;&lt;RecNum&gt;3243&lt;/RecNum&gt;&lt;DisplayText&gt;(Quartey et al., 2015)&lt;/DisplayText&gt;&lt;record&gt;&lt;rec-number&gt;3243&lt;/rec-number&gt;&lt;foreign-keys&gt;&lt;key app="EN" db-id="20tredwetsdxf3epftppt9wc5rz2dr5ed29w" timestamp="1692368541"&gt;3243&lt;/key&gt;&lt;/foreign-keys&gt;&lt;ref-type name="Electronic Article"&gt;43&lt;/ref-type&gt;&lt;contributors&gt;&lt;authors&gt;&lt;author&gt;Quartey, Ebo T.&lt;/author&gt;&lt;author&gt;Tosefa, Hero&lt;/author&gt;&lt;author&gt;Danquah, Kwasi A.&lt;/author&gt;&lt;author&gt;Obrsalova, Ilona&lt;/author&gt;&lt;/authors&gt;&lt;/contributors&gt;&lt;titles&gt;&lt;title&gt;Theoretical Framework for Plastic Waste Management in Ghana through Extended Producer Responsibility: Case of Sachet Water Waste&lt;/title&gt;&lt;secondary-title&gt;International Journal of Environmental Research and Public Health&lt;/secondary-title&gt;&lt;/titles&gt;&lt;periodical&gt;&lt;full-title&gt;International Journal of Environmental Research and Public Health&lt;/full-title&gt;&lt;/periodical&gt;&lt;pages&gt;9907-9919&lt;/pages&gt;&lt;volume&gt;12&lt;/volume&gt;&lt;number&gt;8&lt;/number&gt;&lt;keywords&gt;&lt;keyword&gt;plastic waste management&lt;/keyword&gt;&lt;keyword&gt;producer responsibility&lt;/keyword&gt;&lt;keyword&gt;recovery&lt;/keyword&gt;&lt;keyword&gt;sachet water waste&lt;/keyword&gt;&lt;keyword&gt;environmental problems&lt;/keyword&gt;&lt;/keywords&gt;&lt;dates&gt;&lt;year&gt;2015&lt;/year&gt;&lt;/dates&gt;&lt;isbn&gt;1660-4601&lt;/isbn&gt;&lt;urls&gt;&lt;/urls&gt;&lt;electronic-resource-num&gt;10.3390/ijerph120809907&lt;/electronic-resource-num&gt;&lt;/record&gt;&lt;/Cite&gt;&lt;/EndNote&gt;</w:instrText>
      </w:r>
      <w:r>
        <w:fldChar w:fldCharType="separate"/>
      </w:r>
      <w:r>
        <w:rPr>
          <w:noProof/>
        </w:rPr>
        <w:t>(Quartey et al., 2015)</w:t>
      </w:r>
      <w:r>
        <w:fldChar w:fldCharType="end"/>
      </w:r>
      <w:r>
        <w:t xml:space="preserve">, wherein manufacturers take responsibility for their products’ post-consumption environmental impacts. However, its uptake in LMICs is hampered by their large informal manufacturing sectors and lack of regulation, which means producers can evade EPR costs </w:t>
      </w:r>
      <w:r>
        <w:fldChar w:fldCharType="begin">
          <w:fldData xml:space="preserve">PEVuZE5vdGU+PENpdGU+PEF1dGhvcj5HdXB0PC9BdXRob3I+PFllYXI+MjAxNTwvWWVhcj48UmVj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</w:fldData>
        </w:fldChar>
      </w:r>
      <w:r>
        <w:instrText xml:space="preserve"> ADDIN EN.CITE </w:instrText>
      </w:r>
      <w:r>
        <w:fldChar w:fldCharType="begin">
          <w:fldData xml:space="preserve">PEVuZE5vdGU+PENpdGU+PEF1dGhvcj5HdXB0PC9BdXRob3I+PFllYXI+MjAxNTwvWWVhcj48UmVj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</w:fldData>
        </w:fldChar>
      </w:r>
      <w:r>
        <w:instrText xml:space="preserve"> ADDIN EN.CITE.DATA </w:instrText>
      </w:r>
      <w:r>
        <w:fldChar w:fldCharType="end"/>
      </w:r>
      <w:r>
        <w:fldChar w:fldCharType="separate"/>
      </w:r>
      <w:r>
        <w:rPr>
          <w:noProof/>
        </w:rPr>
        <w:t>(Gupt and Sahay, 2015, Kojima et al., 2009)</w:t>
      </w:r>
      <w:r>
        <w:fldChar w:fldCharType="end"/>
      </w:r>
      <w:r>
        <w:t xml:space="preserve">. Although Ghana’s sachet water industry includes a significant informal sector </w:t>
      </w:r>
      <w:r>
        <w:fldChar w:fldCharType="begin"/>
      </w:r>
      <w:r>
        <w:instrText xml:space="preserve"> ADDIN EN.CITE &lt;EndNote&gt;&lt;Cite&gt;&lt;Author&gt;Dzodzomenyo&lt;/Author&gt;&lt;Year&gt;2018&lt;/Year&gt;&lt;RecNum&gt;486&lt;/RecNum&gt;&lt;DisplayText&gt;(Dzodzomenyo et al., 2018)&lt;/DisplayText&gt;&lt;record&gt;&lt;rec-number&gt;486&lt;/rec-number&gt;&lt;foreign-keys&gt;&lt;key app="EN" db-id="20tredwetsdxf3epftppt9wc5rz2dr5ed29w" timestamp="1664792291"&gt;486&lt;/key&gt;&lt;/foreign-keys&gt;&lt;ref-type name="Journal Article"&gt;17&lt;/ref-type&gt;&lt;contributors&gt;&lt;authors&gt;&lt;author&gt;Dzodzomenyo, M.&lt;/author&gt;&lt;author&gt;Fink, G.&lt;/author&gt;&lt;author&gt;Dotse-Gborgbortsi, W.&lt;/author&gt;&lt;author&gt;Wardrop, N.&lt;/author&gt;&lt;author&gt;Aryeetey, G.&lt;/author&gt;&lt;author&gt;Coleman, N.&lt;/author&gt;&lt;author&gt;Hill, A.&lt;/author&gt;&lt;author&gt;Wright, J.&lt;/author&gt;&lt;/authors&gt;&lt;/contributors&gt;&lt;titles&gt;&lt;title&gt;Sachet water quality and product registration: a cross-sectional study in Accra, Ghana&lt;/title&gt;&lt;secondary-title&gt;Journal of Water and Health&lt;/secondary-title&gt;&lt;/titles&gt;&lt;periodical&gt;&lt;full-title&gt;Journal of Water and Health&lt;/full-title&gt;&lt;/periodical&gt;&lt;pages&gt;646-656&lt;/pages&gt;&lt;volume&gt;16&lt;/volume&gt;&lt;number&gt;4&lt;/number&gt;&lt;dates&gt;&lt;year&gt;2018&lt;/year&gt;&lt;/dates&gt;&lt;isbn&gt;1477-8920&lt;/isbn&gt;&lt;urls&gt;&lt;related-urls&gt;&lt;url&gt;https://doi.org/10.2166/wh.2018.055&lt;/url&gt;&lt;/related-urls&gt;&lt;/urls&gt;&lt;electronic-resource-num&gt;10.2166/wh.2018.055&lt;/electronic-resource-num&gt;&lt;access-date&gt;10/3/2022&lt;/access-date&gt;&lt;/record&gt;&lt;/Cite&gt;&lt;/EndNote&gt;</w:instrText>
      </w:r>
      <w:r>
        <w:fldChar w:fldCharType="separate"/>
      </w:r>
      <w:r>
        <w:rPr>
          <w:noProof/>
        </w:rPr>
        <w:t>(Dzodzomenyo et al., 2018)</w:t>
      </w:r>
      <w:r>
        <w:fldChar w:fldCharType="end"/>
      </w:r>
      <w:r>
        <w:t>, evidence is limited concerning packaged water manufacturing elsewhere and DD manufacturing</w:t>
      </w:r>
      <w:r w:rsidR="003D2945">
        <w:t>. Hence,</w:t>
      </w:r>
      <w:r>
        <w:t xml:space="preserve"> there is a need to understand the scale of informal manufacturing to assess EPR’s viability.</w:t>
      </w:r>
    </w:p>
    <w:p w14:paraId="3D03B5BB" w14:textId="1E82ACE9" w:rsidR="004E6EB5" w:rsidRDefault="004E6EB5" w:rsidP="004E6EB5">
      <w:r w:rsidRPr="00606707">
        <w:t>Trade-offs (Section 2) highlight a need for balanced evidence from dialogue between WASH and SWM professionals to inform</w:t>
      </w:r>
      <w:r w:rsidR="004B53F9">
        <w:t xml:space="preserve"> explicit</w:t>
      </w:r>
      <w:r w:rsidRPr="00606707">
        <w:t xml:space="preserve"> policy on DD and packaged water. Proposed DD or packaged water bans </w:t>
      </w:r>
      <w:r w:rsidRPr="00606707">
        <w:fldChar w:fldCharType="begin"/>
      </w:r>
      <w:r w:rsidRPr="00606707">
        <w:instrText xml:space="preserve"> ADDIN EN.CITE &lt;EndNote&gt;&lt;Cite&gt;&lt;Author&gt;Malindi Kenya&lt;/Author&gt;&lt;Year&gt;2019&lt;/Year&gt;&lt;RecNum&gt;3292&lt;/RecNum&gt;&lt;DisplayText&gt;(Malindi Kenya, 2019)&lt;/DisplayText&gt;&lt;record&gt;&lt;rec-number&gt;3292&lt;/rec-number&gt;&lt;foreign-keys&gt;&lt;key app="EN" db-id="20tredwetsdxf3epftppt9wc5rz2dr5ed29w" timestamp="1706610459"&gt;3292&lt;/key&gt;&lt;/foreign-keys&gt;&lt;ref-type name="Web Page"&gt;12&lt;/ref-type&gt;&lt;contributors&gt;&lt;authors&gt;&lt;author&gt;Malindi Kenya,&lt;/author&gt;&lt;/authors&gt;&lt;/contributors&gt;&lt;titles&gt;&lt;title&gt;Kilifi: County want to ban baby diapers&lt;/title&gt;&lt;/titles&gt;&lt;volume&gt;2024&lt;/volume&gt;&lt;number&gt;30/01/2024&lt;/number&gt;&lt;dates&gt;&lt;year&gt;2019&lt;/year&gt;&lt;/dates&gt;&lt;publisher&gt;Malindi Kenya&lt;/publisher&gt;&lt;urls&gt;&lt;related-urls&gt;&lt;url&gt;https://www.malindikenya.net/en/articles/news/last-news/kilifi--county-want-to-ban-baby-diapers.html&lt;/url&gt;&lt;/related-urls&gt;&lt;/urls&gt;&lt;/record&gt;&lt;/Cite&gt;&lt;/EndNote&gt;</w:instrText>
      </w:r>
      <w:r w:rsidRPr="00606707">
        <w:fldChar w:fldCharType="separate"/>
      </w:r>
      <w:r w:rsidRPr="00606707">
        <w:t>(Malindi Kenya, 2019)</w:t>
      </w:r>
      <w:r w:rsidRPr="00606707">
        <w:fldChar w:fldCharType="end"/>
      </w:r>
      <w:r w:rsidRPr="00606707">
        <w:t xml:space="preserve"> risk undermining the likely time-saving benefits for mothers from DD </w:t>
      </w:r>
      <w:r w:rsidRPr="00606707">
        <w:fldChar w:fldCharType="begin"/>
      </w:r>
      <w:r w:rsidRPr="00606707">
        <w:instrText xml:space="preserve"> ADDIN EN.CITE &lt;EndNote&gt;&lt;Cite&gt;&lt;Author&gt;Massengale&lt;/Author&gt;&lt;Year&gt;2017&lt;/Year&gt;&lt;RecNum&gt;3295&lt;/RecNum&gt;&lt;DisplayText&gt;(Massengale et al., 2017)&lt;/DisplayText&gt;&lt;record&gt;&lt;rec-number&gt;3295&lt;/rec-number&gt;&lt;foreign-keys&gt;&lt;key app="EN" db-id="20tredwetsdxf3epftppt9wc5rz2dr5ed29w" timestamp="1707469383"&gt;3295&lt;/key&gt;&lt;/foreign-keys&gt;&lt;ref-type name="Journal Article"&gt;17&lt;/ref-type&gt;&lt;contributors&gt;&lt;authors&gt;&lt;author&gt;Massengale, Kelley E. C.&lt;/author&gt;&lt;author&gt;Erausquin, Jennifer Toller&lt;/author&gt;&lt;author&gt;Old, Michelle&lt;/author&gt;&lt;/authors&gt;&lt;/contributors&gt;&lt;titles&gt;&lt;title&gt;Health, Social, and Economic Outcomes Experienced by Families as a Result of Receiving Assistance from a Community-Based Diaper Bank&lt;/title&gt;&lt;secondary-title&gt;Maternal and Child Health Journal&lt;/secondary-title&gt;&lt;/titles&gt;&lt;periodical&gt;&lt;full-title&gt;Maternal and Child Health Journal&lt;/full-title&gt;&lt;/periodical&gt;&lt;pages&gt;1985-1994&lt;/pages&gt;&lt;volume&gt;21&lt;/volume&gt;&lt;number&gt;10&lt;/number&gt;&lt;dates&gt;&lt;year&gt;2017&lt;/year&gt;&lt;pub-dates&gt;&lt;date&gt;2017/10/01&lt;/date&gt;&lt;/pub-dates&gt;&lt;/dates&gt;&lt;isbn&gt;1573-6628&lt;/isbn&gt;&lt;urls&gt;&lt;related-urls&gt;&lt;url&gt;https://doi.org/10.1007/s10995-017-2317-9&lt;/url&gt;&lt;/related-urls&gt;&lt;/urls&gt;&lt;electronic-resource-num&gt;10.1007/s10995-017-2317-9&lt;/electronic-resource-num&gt;&lt;/record&gt;&lt;/Cite&gt;&lt;/EndNote&gt;</w:instrText>
      </w:r>
      <w:r w:rsidRPr="00606707">
        <w:fldChar w:fldCharType="separate"/>
      </w:r>
      <w:r w:rsidRPr="00606707">
        <w:t>(Massengale et al., 2017)</w:t>
      </w:r>
      <w:r w:rsidRPr="00606707">
        <w:fldChar w:fldCharType="end"/>
      </w:r>
      <w:r w:rsidRPr="00606707">
        <w:t xml:space="preserve"> or </w:t>
      </w:r>
      <w:r w:rsidR="008C66D9">
        <w:t>reduced</w:t>
      </w:r>
      <w:r w:rsidRPr="00606707">
        <w:t xml:space="preserve"> faecal contamination exposure from packaged water consumption </w:t>
      </w:r>
      <w:r w:rsidRPr="00606707">
        <w:fldChar w:fldCharType="begin"/>
      </w:r>
      <w:r w:rsidRPr="00606707">
        <w:instrText xml:space="preserve"> ADDIN EN.CITE &lt;EndNote&gt;&lt;Cite&gt;&lt;Author&gt;Williams&lt;/Author&gt;&lt;Year&gt;2015&lt;/Year&gt;&lt;RecNum&gt;566&lt;/RecNum&gt;&lt;DisplayText&gt;(Williams et al., 2015)&lt;/DisplayText&gt;&lt;record&gt;&lt;rec-number&gt;566&lt;/rec-number&gt;&lt;foreign-keys&gt;&lt;key app="EN" db-id="20tredwetsdxf3epftppt9wc5rz2dr5ed29w" timestamp="1680343027"&gt;566&lt;/key&gt;&lt;/foreign-keys&gt;&lt;ref-type name="Journal Article"&gt;17&lt;/ref-type&gt;&lt;contributors&gt;&lt;authors&gt;&lt;author&gt;Williams, Ashley R.&lt;/author&gt;&lt;author&gt;Bain, Robert E. S.&lt;/author&gt;&lt;author&gt;Fisher, Michael B.&lt;/author&gt;&lt;author&gt;Cronk, Ryan&lt;/author&gt;&lt;author&gt;Kelly, Emma R.&lt;/author&gt;&lt;author&gt;Bartram, Jamie&lt;/author&gt;&lt;/authors&gt;&lt;/contributors&gt;&lt;titles&gt;&lt;title&gt;A Systematic Review and Meta-Analysis of Fecal Contamination and Inadequate Treatment of Packaged Water&lt;/title&gt;&lt;secondary-title&gt;PLOS ONE&lt;/secondary-title&gt;&lt;/titles&gt;&lt;periodical&gt;&lt;full-title&gt;Plos One&lt;/full-title&gt;&lt;/periodical&gt;&lt;pages&gt;e0140899&lt;/pages&gt;&lt;volume&gt;10&lt;/volume&gt;&lt;number&gt;10&lt;/number&gt;&lt;dates&gt;&lt;year&gt;2015&lt;/year&gt;&lt;/dates&gt;&lt;publisher&gt;Public Library of Science&lt;/publisher&gt;&lt;urls&gt;&lt;related-urls&gt;&lt;url&gt;https://doi.org/10.1371/journal.pone.0140899&lt;/url&gt;&lt;/related-urls&gt;&lt;/urls&gt;&lt;electronic-resource-num&gt;10.1371/journal.pone.0140899&lt;/electronic-resource-num&gt;&lt;/record&gt;&lt;/Cite&gt;&lt;/EndNote&gt;</w:instrText>
      </w:r>
      <w:r w:rsidRPr="00606707">
        <w:fldChar w:fldCharType="separate"/>
      </w:r>
      <w:r w:rsidRPr="00606707">
        <w:t>(Williams et al., 2015)</w:t>
      </w:r>
      <w:r w:rsidRPr="00606707">
        <w:fldChar w:fldCharType="end"/>
      </w:r>
      <w:r w:rsidRPr="00606707">
        <w:t xml:space="preserve">, whilst subsidised </w:t>
      </w:r>
      <w:r w:rsidRPr="00606707">
        <w:fldChar w:fldCharType="begin"/>
      </w:r>
      <w:r w:rsidRPr="00606707">
        <w:instrText xml:space="preserve"> ADDIN EN.CITE &lt;EndNote&gt;&lt;Cite&gt;&lt;Author&gt;Kathambi&lt;/Author&gt;&lt;Year&gt;2022&lt;/Year&gt;&lt;RecNum&gt;3293&lt;/RecNum&gt;&lt;DisplayText&gt;(Kathambi, 2022)&lt;/DisplayText&gt;&lt;record&gt;&lt;rec-number&gt;3293&lt;/rec-number&gt;&lt;foreign-keys&gt;&lt;key app="EN" db-id="20tredwetsdxf3epftppt9wc5rz2dr5ed29w" timestamp="1706610911"&gt;3293&lt;/key&gt;&lt;/foreign-keys&gt;&lt;ref-type name="Newspaper Article"&gt;23&lt;/ref-type&gt;&lt;contributors&gt;&lt;authors&gt;&lt;author&gt;Kathambi, J.&lt;/author&gt;&lt;/authors&gt;&lt;/contributors&gt;&lt;titles&gt;&lt;title&gt;Ruto Promises 3-month diaper supply for new mothers&lt;/title&gt;&lt;secondary-title&gt;Capital News&lt;/secondary-title&gt;&lt;/titles&gt;&lt;dates&gt;&lt;year&gt;2022&lt;/year&gt;&lt;/dates&gt;&lt;pub-location&gt;Nairobi&lt;/pub-location&gt;&lt;publisher&gt;Capital News&lt;/publisher&gt;&lt;urls&gt;&lt;related-urls&gt;&lt;url&gt;https://www.capitalfm.co.ke/news/2022/06/ruto-promises-3-month-diaper-supply-for-new-mothers/&lt;/url&gt;&lt;/related-urls&gt;&lt;/urls&gt;&lt;access-date&gt;30/01/2024&lt;/access-date&gt;&lt;/record&gt;&lt;/Cite&gt;&lt;/EndNote&gt;</w:instrText>
      </w:r>
      <w:r w:rsidRPr="00606707">
        <w:fldChar w:fldCharType="separate"/>
      </w:r>
      <w:r w:rsidRPr="00606707">
        <w:t>(Kathambi, 2022)</w:t>
      </w:r>
      <w:r w:rsidRPr="00606707">
        <w:fldChar w:fldCharType="end"/>
      </w:r>
      <w:r w:rsidRPr="00606707">
        <w:t xml:space="preserve"> or unplanned growth in their consumption runs counter to waste hierarchy principles.</w:t>
      </w:r>
      <w:r w:rsidR="00990AA6">
        <w:t xml:space="preserve"> Greater understanding </w:t>
      </w:r>
      <w:r w:rsidR="00A00719">
        <w:t xml:space="preserve">is also needed </w:t>
      </w:r>
      <w:r w:rsidR="00990AA6">
        <w:t>of</w:t>
      </w:r>
      <w:r w:rsidR="00993B49">
        <w:t xml:space="preserve"> health risks to urban households from mismanaged </w:t>
      </w:r>
      <w:r w:rsidR="00D55679">
        <w:t>SW</w:t>
      </w:r>
      <w:r w:rsidR="000E6D30">
        <w:t xml:space="preserve"> via fieldwork and systematic review</w:t>
      </w:r>
      <w:r w:rsidR="00D55679">
        <w:t>, including synergistic effects</w:t>
      </w:r>
      <w:r w:rsidR="00E6627D">
        <w:t xml:space="preserve"> with WASH.</w:t>
      </w:r>
    </w:p>
    <w:p w14:paraId="796538C7" w14:textId="77777777" w:rsidR="004E6EB5" w:rsidRDefault="004E6EB5" w:rsidP="004C3F7E"/>
    <w:p w14:paraId="790D0E1B" w14:textId="77777777" w:rsidR="004C3F7E" w:rsidRDefault="004C3F7E" w:rsidP="0034176F"/>
    <w:p w14:paraId="5664674F" w14:textId="44EC6D9A" w:rsidR="00BF7D2D" w:rsidRDefault="000C3A50" w:rsidP="00A04506">
      <w:pPr>
        <w:pStyle w:val="Heading2"/>
        <w:numPr>
          <w:ilvl w:val="0"/>
          <w:numId w:val="8"/>
        </w:numPr>
      </w:pPr>
      <w:r>
        <w:t>Conclusion</w:t>
      </w:r>
    </w:p>
    <w:p w14:paraId="107F945C" w14:textId="49C9CABB" w:rsidR="007408F8" w:rsidRDefault="007408F8" w:rsidP="007408F8"/>
    <w:p w14:paraId="44FF2E33" w14:textId="2E702731" w:rsidR="00C53F76" w:rsidRDefault="00A2173E">
      <w:r>
        <w:t>Separate organisations are often responsible for</w:t>
      </w:r>
      <w:r w:rsidR="00AE6F45">
        <w:t xml:space="preserve"> </w:t>
      </w:r>
      <w:r w:rsidR="00D634FA">
        <w:t>SW</w:t>
      </w:r>
      <w:r w:rsidR="00CF6D33">
        <w:t>M</w:t>
      </w:r>
      <w:r w:rsidR="00045C25">
        <w:t xml:space="preserve"> </w:t>
      </w:r>
      <w:r w:rsidR="00BE376B">
        <w:t xml:space="preserve">and </w:t>
      </w:r>
      <w:r w:rsidR="00045C25">
        <w:t xml:space="preserve">WASH </w:t>
      </w:r>
      <w:r w:rsidR="00AE6F45">
        <w:t>service delivery</w:t>
      </w:r>
      <w:r w:rsidR="00304CA8">
        <w:t>, policy,</w:t>
      </w:r>
      <w:r w:rsidR="00AE6F45">
        <w:t xml:space="preserve"> and monitoring</w:t>
      </w:r>
      <w:r w:rsidR="009F7C21">
        <w:t xml:space="preserve">, so indicator fragmentation means </w:t>
      </w:r>
      <w:r w:rsidR="00817B42">
        <w:t>the population lacking both SW collection</w:t>
      </w:r>
      <w:r w:rsidR="00BC49AB">
        <w:t xml:space="preserve"> and WASH services lacks</w:t>
      </w:r>
      <w:r w:rsidR="003C48DC">
        <w:t xml:space="preserve"> visibility</w:t>
      </w:r>
      <w:r w:rsidR="00AE6F45">
        <w:t xml:space="preserve">. </w:t>
      </w:r>
      <w:r w:rsidR="00BE376B">
        <w:t>W</w:t>
      </w:r>
      <w:r w:rsidR="002D0413">
        <w:t xml:space="preserve">e highlight numerous </w:t>
      </w:r>
      <w:r w:rsidR="00402912">
        <w:t>inter-connections between urban WASH and</w:t>
      </w:r>
      <w:r w:rsidR="003C48DC">
        <w:t xml:space="preserve"> mismanaged</w:t>
      </w:r>
      <w:r w:rsidR="00402912">
        <w:t xml:space="preserve"> </w:t>
      </w:r>
      <w:r w:rsidR="00D634FA">
        <w:t>SW</w:t>
      </w:r>
      <w:r w:rsidR="00273CE4">
        <w:t>, thereby</w:t>
      </w:r>
      <w:r w:rsidR="00FE013E">
        <w:t xml:space="preserve"> </w:t>
      </w:r>
      <w:r w:rsidR="003C48DC">
        <w:t xml:space="preserve">adversely affecting </w:t>
      </w:r>
      <w:r w:rsidR="00273CE4">
        <w:t xml:space="preserve"> </w:t>
      </w:r>
      <w:r w:rsidR="003C48DC">
        <w:t>this population</w:t>
      </w:r>
      <w:r w:rsidR="001E68E2">
        <w:t xml:space="preserve"> </w:t>
      </w:r>
      <w:r w:rsidR="008C51D4">
        <w:t>(</w:t>
      </w:r>
      <w:r w:rsidR="001E68E2">
        <w:t xml:space="preserve">Section </w:t>
      </w:r>
      <w:r w:rsidR="009E2FAB">
        <w:t>2</w:t>
      </w:r>
      <w:r w:rsidR="001E68E2">
        <w:t>)</w:t>
      </w:r>
      <w:r w:rsidR="009A2085">
        <w:t>, whose size is not readily apparent</w:t>
      </w:r>
      <w:r w:rsidR="00FF164C">
        <w:t xml:space="preserve">. </w:t>
      </w:r>
      <w:r w:rsidR="009C7FB7">
        <w:t xml:space="preserve">We show that </w:t>
      </w:r>
      <w:r w:rsidR="00AA7A05">
        <w:t>increas</w:t>
      </w:r>
      <w:r w:rsidR="00987601">
        <w:t>ed</w:t>
      </w:r>
      <w:r w:rsidR="00AA7A05">
        <w:t xml:space="preserve"> </w:t>
      </w:r>
      <w:r w:rsidR="00FF7EDC">
        <w:t xml:space="preserve">packaged water </w:t>
      </w:r>
      <w:r w:rsidR="00F93F72">
        <w:t>consumption</w:t>
      </w:r>
      <w:r w:rsidR="00A34BBF">
        <w:t xml:space="preserve"> </w:t>
      </w:r>
      <w:r w:rsidR="009A16A7">
        <w:t xml:space="preserve">constitutes </w:t>
      </w:r>
      <w:r w:rsidR="00A34BBF">
        <w:t xml:space="preserve">a </w:t>
      </w:r>
      <w:r w:rsidR="00AA7A05">
        <w:t>growing</w:t>
      </w:r>
      <w:r w:rsidR="007B6797">
        <w:t xml:space="preserve"> </w:t>
      </w:r>
      <w:r w:rsidR="00A34BBF">
        <w:t xml:space="preserve">trade-off between </w:t>
      </w:r>
      <w:r w:rsidR="00D634FA">
        <w:t>SW</w:t>
      </w:r>
      <w:r w:rsidR="00CF6D33">
        <w:t>M</w:t>
      </w:r>
      <w:r w:rsidR="00A34BBF">
        <w:t xml:space="preserve"> and water </w:t>
      </w:r>
      <w:r w:rsidR="00F716AD">
        <w:t xml:space="preserve">service </w:t>
      </w:r>
      <w:r w:rsidR="00A34BBF">
        <w:t>delivery</w:t>
      </w:r>
      <w:r w:rsidR="002476D4">
        <w:t xml:space="preserve">, particularly in West Africa and </w:t>
      </w:r>
      <w:r w:rsidR="00C406D3">
        <w:t>Southeast Asia</w:t>
      </w:r>
      <w:r w:rsidR="009C7FB7">
        <w:t xml:space="preserve"> (Section 3)</w:t>
      </w:r>
      <w:r w:rsidR="00A34BBF">
        <w:t>.</w:t>
      </w:r>
      <w:r w:rsidR="00063650">
        <w:t xml:space="preserve">  </w:t>
      </w:r>
      <w:r w:rsidR="006A56B3">
        <w:t xml:space="preserve">Through </w:t>
      </w:r>
      <w:r w:rsidR="006835C5">
        <w:t xml:space="preserve">two </w:t>
      </w:r>
      <w:r w:rsidR="00AA6098">
        <w:t>case studies</w:t>
      </w:r>
      <w:r w:rsidR="006A56B3">
        <w:t xml:space="preserve">, we illustrate how survey micro-data can </w:t>
      </w:r>
      <w:r w:rsidR="00B41CCF">
        <w:t>be used to visualise</w:t>
      </w:r>
      <w:r w:rsidR="006A56B3">
        <w:t xml:space="preserve"> populations lacking different service combinations (Section 4). </w:t>
      </w:r>
      <w:r w:rsidR="009F0D25">
        <w:t>I</w:t>
      </w:r>
      <w:r w:rsidR="001337E5">
        <w:t>n Ghana and Kenya, there is significant overlap between urban population</w:t>
      </w:r>
      <w:r w:rsidR="00BE376B">
        <w:t>s</w:t>
      </w:r>
      <w:r w:rsidR="001337E5">
        <w:t xml:space="preserve"> lacking </w:t>
      </w:r>
      <w:r w:rsidR="00307EBB">
        <w:t xml:space="preserve">SW </w:t>
      </w:r>
      <w:r w:rsidR="009C5C38">
        <w:t>collection services and WASH services</w:t>
      </w:r>
      <w:r w:rsidR="00F60775">
        <w:t>.</w:t>
      </w:r>
      <w:r w:rsidR="00014204">
        <w:t xml:space="preserve"> </w:t>
      </w:r>
      <w:r w:rsidR="009C00E2">
        <w:t>We argue</w:t>
      </w:r>
      <w:r w:rsidR="003A2BFB">
        <w:t xml:space="preserve"> that underlying service delivery barriers will lead to similar overlap elsewhere</w:t>
      </w:r>
      <w:r w:rsidR="007748DF">
        <w:t xml:space="preserve">. </w:t>
      </w:r>
      <w:r w:rsidR="00DC6945">
        <w:t xml:space="preserve">We also illustrate how indicators can be constructed from existing household survey micro-data to measure packaged water or DD consumption in populations lacking SW collection services, </w:t>
      </w:r>
      <w:r w:rsidR="00E13581">
        <w:t>reflecting</w:t>
      </w:r>
      <w:r w:rsidR="00CC7542">
        <w:t xml:space="preserve"> </w:t>
      </w:r>
      <w:r w:rsidR="00DC6945">
        <w:t>trade-offs between WASH and SW goals (Section 5).</w:t>
      </w:r>
      <w:r w:rsidR="00CA585F" w:rsidRPr="00CA585F">
        <w:t xml:space="preserve"> </w:t>
      </w:r>
      <w:r w:rsidR="00CC7542">
        <w:t xml:space="preserve">Thus, </w:t>
      </w:r>
      <w:r w:rsidR="00CC7542">
        <w:t>m</w:t>
      </w:r>
      <w:r w:rsidR="00CA585F">
        <w:t xml:space="preserve">icro-data analysis could be used more widely to generate </w:t>
      </w:r>
      <w:r w:rsidR="006767EF">
        <w:t xml:space="preserve">additional </w:t>
      </w:r>
      <w:r w:rsidR="0038753D">
        <w:t>policy</w:t>
      </w:r>
      <w:r w:rsidR="00CA585F">
        <w:t xml:space="preserve"> insights into SDG synergies and trade-offs </w:t>
      </w:r>
      <w:r w:rsidR="00DE7420">
        <w:t xml:space="preserve">and to </w:t>
      </w:r>
      <w:r w:rsidR="00AA1E2C">
        <w:t xml:space="preserve">prioritise </w:t>
      </w:r>
      <w:r w:rsidR="00B01DF7">
        <w:t xml:space="preserve">populations exposed to </w:t>
      </w:r>
      <w:r w:rsidR="00E614CE">
        <w:t xml:space="preserve">mismanaged SW </w:t>
      </w:r>
      <w:r w:rsidR="00B01DF7">
        <w:t xml:space="preserve">and </w:t>
      </w:r>
      <w:r w:rsidR="00E614CE">
        <w:t xml:space="preserve">lacking </w:t>
      </w:r>
      <w:r w:rsidR="00B01DF7">
        <w:t>WASH</w:t>
      </w:r>
      <w:r w:rsidR="00E614CE">
        <w:t xml:space="preserve"> </w:t>
      </w:r>
      <w:r w:rsidR="006767EF">
        <w:t xml:space="preserve">access </w:t>
      </w:r>
      <w:r w:rsidR="00E614CE">
        <w:t>for service</w:t>
      </w:r>
      <w:r w:rsidR="00B01DF7">
        <w:t xml:space="preserve"> </w:t>
      </w:r>
      <w:r w:rsidR="006767EF">
        <w:t>delivery</w:t>
      </w:r>
      <w:r w:rsidR="00CA585F">
        <w:t>.</w:t>
      </w:r>
      <w:r w:rsidR="008F408A">
        <w:t xml:space="preserve">  However, this would require an institutional </w:t>
      </w:r>
      <w:r w:rsidR="006767EF">
        <w:t xml:space="preserve">coordination </w:t>
      </w:r>
      <w:r w:rsidR="008F408A">
        <w:t>mechanism</w:t>
      </w:r>
      <w:r w:rsidR="00F07B53">
        <w:t>, such as a UN Chief Statistician, to deliver cross-SDG</w:t>
      </w:r>
      <w:r w:rsidR="008B215C">
        <w:t xml:space="preserve"> analyses.  Furthermore, </w:t>
      </w:r>
      <w:r w:rsidR="00562BEE">
        <w:t>construction of SW-WASH monitoring indicators</w:t>
      </w:r>
      <w:r w:rsidR="008B215C">
        <w:t xml:space="preserve"> is only currently possible in countries that have the necessary existing household survey data resources.  In future, relatively </w:t>
      </w:r>
      <w:r w:rsidR="008B215C">
        <w:lastRenderedPageBreak/>
        <w:t>modest modifications to household survey questionnaire content would enable more widespread country coverage of these indicators.</w:t>
      </w:r>
    </w:p>
    <w:p w14:paraId="4501F2C0" w14:textId="77C40930" w:rsidR="00C63FA7" w:rsidRDefault="007748DF">
      <w:r>
        <w:t>U</w:t>
      </w:r>
      <w:r w:rsidR="006C7B85">
        <w:t xml:space="preserve">rban </w:t>
      </w:r>
      <w:r w:rsidR="006575E5">
        <w:t xml:space="preserve">service delivery will </w:t>
      </w:r>
      <w:r>
        <w:t xml:space="preserve">therefore </w:t>
      </w:r>
      <w:r w:rsidR="006575E5">
        <w:t xml:space="preserve">require engagement with </w:t>
      </w:r>
      <w:r w:rsidR="00800479">
        <w:t xml:space="preserve">community groups and </w:t>
      </w:r>
      <w:r w:rsidR="006575E5">
        <w:t xml:space="preserve">structures </w:t>
      </w:r>
      <w:r w:rsidR="00800479">
        <w:t>in the same communities</w:t>
      </w:r>
      <w:r w:rsidR="006575E5">
        <w:t xml:space="preserve"> </w:t>
      </w:r>
      <w:r w:rsidR="00800479">
        <w:t xml:space="preserve">for </w:t>
      </w:r>
      <w:r w:rsidR="006C7B85">
        <w:t xml:space="preserve">both </w:t>
      </w:r>
      <w:r w:rsidR="00800479">
        <w:t>WASH a</w:t>
      </w:r>
      <w:r w:rsidR="006C7B85">
        <w:t xml:space="preserve">nd waste collection services. </w:t>
      </w:r>
      <w:r w:rsidR="00C3298C">
        <w:t>Alongside</w:t>
      </w:r>
      <w:r w:rsidR="00A16BB9">
        <w:t xml:space="preserve"> commonalities in </w:t>
      </w:r>
      <w:r w:rsidR="00E47DF2">
        <w:t>service delivery chains</w:t>
      </w:r>
      <w:r w:rsidR="00C83D57">
        <w:t xml:space="preserve"> and </w:t>
      </w:r>
      <w:r w:rsidR="009237AD">
        <w:t>provision models</w:t>
      </w:r>
      <w:r w:rsidR="00E47DF2">
        <w:t xml:space="preserve"> </w:t>
      </w:r>
      <w:r w:rsidR="00DA1E1D">
        <w:t xml:space="preserve">between water, sanitation and </w:t>
      </w:r>
      <w:r w:rsidR="00D634FA">
        <w:t>SW</w:t>
      </w:r>
      <w:r w:rsidR="0059745F">
        <w:t xml:space="preserve"> </w:t>
      </w:r>
      <w:r w:rsidR="0059745F">
        <w:fldChar w:fldCharType="begin"/>
      </w:r>
      <w:r w:rsidR="0059745F">
        <w:instrText xml:space="preserve"> ADDIN EN.CITE &lt;EndNote&gt;&lt;Cite&gt;&lt;Author&gt;Narayan&lt;/Author&gt;&lt;Year&gt;2021&lt;/Year&gt;&lt;RecNum&gt;348&lt;/RecNum&gt;&lt;DisplayText&gt;(Narayan et al., 2021)&lt;/DisplayText&gt;&lt;record&gt;&lt;rec-number&gt;348&lt;/rec-number&gt;&lt;foreign-keys&gt;&lt;key app="EN" db-id="20tredwetsdxf3epftppt9wc5rz2dr5ed29w" timestamp="1638988454"&gt;348&lt;/key&gt;&lt;/foreign-keys&gt;&lt;ref-type name="Journal Article"&gt;17&lt;/ref-type&gt;&lt;contributors&gt;&lt;authors&gt;&lt;author&gt;Narayan, Abishek Sankara&lt;/author&gt;&lt;author&gt;Marks, Sara J.&lt;/author&gt;&lt;author&gt;Meierhofer, Regula&lt;/author&gt;&lt;author&gt;Strande, Linda&lt;/author&gt;&lt;author&gt;Tilley, Elizabeth&lt;/author&gt;&lt;author&gt;Zurbrügg, Christian&lt;/author&gt;&lt;author&gt;Lüthi, Christoph&lt;/author&gt;&lt;/authors&gt;&lt;/contributors&gt;&lt;titles&gt;&lt;title&gt;Advancements in and Integration of Water, Sanitation, and Solid Waste for Low- and Middle-Income Countries&lt;/title&gt;&lt;secondary-title&gt;Annual Review of Environment and Resources&lt;/secondary-title&gt;&lt;/titles&gt;&lt;periodical&gt;&lt;full-title&gt;Annual Review of Environment and Resources&lt;/full-title&gt;&lt;/periodical&gt;&lt;pages&gt;193-219&lt;/pages&gt;&lt;volume&gt;46&lt;/volume&gt;&lt;number&gt;1&lt;/number&gt;&lt;dates&gt;&lt;year&gt;2021&lt;/year&gt;&lt;pub-dates&gt;&lt;date&gt;2021/10/18&lt;/date&gt;&lt;/pub-dates&gt;&lt;/dates&gt;&lt;publisher&gt;Annual Reviews&lt;/publisher&gt;&lt;isbn&gt;1543-5938&lt;/isbn&gt;&lt;urls&gt;&lt;related-urls&gt;&lt;url&gt;https://doi.org/10.1146/annurev-environ-030620-042304&lt;/url&gt;&lt;/related-urls&gt;&lt;/urls&gt;&lt;electronic-resource-num&gt;10.1146/annurev-environ-030620-042304&lt;/electronic-resource-num&gt;&lt;access-date&gt;2021/12/08&lt;/access-date&gt;&lt;/record&gt;&lt;/Cite&gt;&lt;/EndNote&gt;</w:instrText>
      </w:r>
      <w:r w:rsidR="0059745F">
        <w:fldChar w:fldCharType="separate"/>
      </w:r>
      <w:r w:rsidR="0059745F">
        <w:rPr>
          <w:noProof/>
        </w:rPr>
        <w:t>(Narayan et al., 2021)</w:t>
      </w:r>
      <w:r w:rsidR="0059745F">
        <w:fldChar w:fldCharType="end"/>
      </w:r>
      <w:r w:rsidR="00CF7C29">
        <w:t xml:space="preserve">, </w:t>
      </w:r>
      <w:r w:rsidR="001C20F0">
        <w:t>our community perspective</w:t>
      </w:r>
      <w:r w:rsidR="00537CF3">
        <w:t xml:space="preserve"> suggests a need for balanced evidence from both WASH and SWM communities to inform policy on DD and packaged water</w:t>
      </w:r>
      <w:r w:rsidR="00C2004B">
        <w:t>.</w:t>
      </w:r>
      <w:r w:rsidR="00165E72">
        <w:t xml:space="preserve"> </w:t>
      </w:r>
      <w:r w:rsidR="00A6305F">
        <w:t xml:space="preserve">Where </w:t>
      </w:r>
      <w:r w:rsidR="00165E72">
        <w:t xml:space="preserve">large </w:t>
      </w:r>
      <w:r w:rsidR="0007203A">
        <w:t xml:space="preserve">urban </w:t>
      </w:r>
      <w:r w:rsidR="00165E72">
        <w:t>populations are simultaneously exposed</w:t>
      </w:r>
      <w:r w:rsidR="0007203A">
        <w:t xml:space="preserve"> to mismanaged waste and </w:t>
      </w:r>
      <w:r w:rsidR="001E7D8E">
        <w:t xml:space="preserve">lack </w:t>
      </w:r>
      <w:r w:rsidR="0007203A">
        <w:t>WASH</w:t>
      </w:r>
      <w:r w:rsidR="001E7D8E">
        <w:t xml:space="preserve"> services</w:t>
      </w:r>
      <w:r w:rsidR="0007203A">
        <w:t>, we also highlight a need for</w:t>
      </w:r>
      <w:r w:rsidR="00C30465">
        <w:t xml:space="preserve"> research into the synergistic health impacts of these multiple exposures.</w:t>
      </w:r>
      <w:r w:rsidR="002C0761">
        <w:t xml:space="preserve"> Thus, </w:t>
      </w:r>
      <w:r w:rsidR="00CA397A">
        <w:t>particularly in emerging economies with rapidly urbanising populations, there is a need for systems thinking that</w:t>
      </w:r>
      <w:r w:rsidR="00C44558">
        <w:t xml:space="preserve"> encompasses both WASH and SWM.</w:t>
      </w:r>
      <w:r w:rsidR="002C0761">
        <w:t xml:space="preserve"> </w:t>
      </w:r>
    </w:p>
    <w:p w14:paraId="1FBEC57D" w14:textId="483B16DE" w:rsidR="0034176F" w:rsidRDefault="0034176F"/>
    <w:p w14:paraId="1CD118C6" w14:textId="77777777" w:rsidR="00D8121C" w:rsidRDefault="00D8121C"/>
    <w:p w14:paraId="133149FE" w14:textId="3C569CE5" w:rsidR="00E8196C" w:rsidRPr="00701BEE" w:rsidRDefault="00CC6C40" w:rsidP="00E8196C">
      <w:pPr>
        <w:pStyle w:val="Heading2"/>
      </w:pPr>
      <w:r>
        <w:t>Funding</w:t>
      </w:r>
    </w:p>
    <w:p w14:paraId="64F0594E" w14:textId="3B18583E" w:rsidR="00E8196C" w:rsidRPr="00701BEE" w:rsidRDefault="00E8196C" w:rsidP="00E8196C">
      <w:r w:rsidRPr="00701BEE">
        <w:t>This research was undertaken through the 'Expanding safe water and waste management service access to off-grid populations in Africa’ project funded through a UKRI Collective Fund award via the Global Challenges Research Fund (ref: ES/T008121/1). The support of the UK Economic and Social Research Council (ESRC) is gratefully acknowledged.</w:t>
      </w:r>
      <w:r w:rsidR="00195255">
        <w:t xml:space="preserve">  The funder had no role in data collection, analysis and interpretation, reporting writing, or the decision to submit the article for publication.</w:t>
      </w:r>
    </w:p>
    <w:p w14:paraId="739F02D7" w14:textId="4FE368F7" w:rsidR="00E8196C" w:rsidRDefault="00E8196C" w:rsidP="00E8196C">
      <w:pPr>
        <w:pStyle w:val="Heading2"/>
      </w:pPr>
      <w:r>
        <w:t>Data statement</w:t>
      </w:r>
    </w:p>
    <w:p w14:paraId="49EF3C25" w14:textId="682CB63D" w:rsidR="001F0B5E" w:rsidRDefault="000E18E3">
      <w:r>
        <w:t>This study was a re-analysis of existing data that are publicly available from Ghana Statistical Services at</w:t>
      </w:r>
      <w:r w:rsidR="00467D07">
        <w:t xml:space="preserve"> </w:t>
      </w:r>
      <w:hyperlink r:id="rId20" w:history="1">
        <w:r w:rsidR="00467D07" w:rsidRPr="00580C07">
          <w:rPr>
            <w:rStyle w:val="Hyperlink"/>
          </w:rPr>
          <w:t>https://www2.statsghana.gov.gh/nada/index.php/catalog/72/study-description</w:t>
        </w:r>
      </w:hyperlink>
      <w:r w:rsidR="00467D07">
        <w:t xml:space="preserve"> and</w:t>
      </w:r>
      <w:r>
        <w:t xml:space="preserve"> </w:t>
      </w:r>
      <w:hyperlink r:id="rId21" w:history="1">
        <w:r>
          <w:rPr>
            <w:rStyle w:val="Hyperlink"/>
          </w:rPr>
          <w:t>https://www2.statsghana.gov.gh/nada/index.php/catalog/97</w:t>
        </w:r>
      </w:hyperlink>
      <w:r>
        <w:t xml:space="preserve">, </w:t>
      </w:r>
      <w:r w:rsidR="008E0F1B">
        <w:t xml:space="preserve">the Nigerian National Bureau of Statistics </w:t>
      </w:r>
      <w:hyperlink r:id="rId22" w:history="1">
        <w:r w:rsidR="008E0F1B" w:rsidRPr="00FD4899">
          <w:rPr>
            <w:rStyle w:val="Hyperlink"/>
          </w:rPr>
          <w:t>https://www.nigerianstat.gov.ng/nada/index.php/catalog/68/study-description</w:t>
        </w:r>
      </w:hyperlink>
      <w:r w:rsidR="008E0F1B">
        <w:t xml:space="preserve"> , </w:t>
      </w:r>
      <w:r>
        <w:rPr>
          <w:rFonts w:eastAsia="Calibri" w:cs="Arial"/>
        </w:rPr>
        <w:t xml:space="preserve">the Kenya National Bureau of Statistics at </w:t>
      </w:r>
      <w:hyperlink r:id="rId23" w:history="1">
        <w:r w:rsidRPr="00FD4899">
          <w:rPr>
            <w:rStyle w:val="Hyperlink"/>
            <w:rFonts w:eastAsia="Calibri" w:cs="Arial"/>
          </w:rPr>
          <w:t>https://statistics.knbs.or.ke/nada/index.php/catalog/13/study-description</w:t>
        </w:r>
      </w:hyperlink>
      <w:r w:rsidR="0082127D">
        <w:t>, and the UNICEF/WHO Joint Monitoring Program at</w:t>
      </w:r>
      <w:r w:rsidR="0094140D">
        <w:t xml:space="preserve"> </w:t>
      </w:r>
      <w:hyperlink r:id="rId24" w:history="1">
        <w:r w:rsidR="0094140D" w:rsidRPr="005B7EAE">
          <w:rPr>
            <w:rStyle w:val="Hyperlink"/>
          </w:rPr>
          <w:t>https://washdata.org/</w:t>
        </w:r>
      </w:hyperlink>
      <w:r w:rsidR="0094140D">
        <w:t xml:space="preserve">. </w:t>
      </w:r>
    </w:p>
    <w:p w14:paraId="00938EE0" w14:textId="2B7202D5" w:rsidR="0036122F" w:rsidRDefault="0036122F" w:rsidP="00A201A3">
      <w:pPr>
        <w:pStyle w:val="Heading2"/>
      </w:pPr>
      <w:r>
        <w:t>Ethical approval</w:t>
      </w:r>
    </w:p>
    <w:p w14:paraId="01DD60C0" w14:textId="623A95D0" w:rsidR="0036122F" w:rsidRDefault="00A201A3">
      <w:r w:rsidRPr="00A201A3">
        <w:t>This secondary data analysis was approved by the ethics committee of the Faculty of Environmental and Life Sciences, University of Southampton, UK (Ref: 56 807; approval date: 10 May 2020). All procedures performed in studies analysing data on human participants were in accordance with the ethical standards of the institutional and/or national research committee and with the 1964 Helsinki Declaration and its later amendments.</w:t>
      </w:r>
    </w:p>
    <w:p w14:paraId="6A47783E" w14:textId="623E9F6C" w:rsidR="00BF7D2D" w:rsidRDefault="00BF7D2D" w:rsidP="00BF7D2D">
      <w:pPr>
        <w:pStyle w:val="Heading2"/>
      </w:pPr>
      <w:r>
        <w:t>References</w:t>
      </w:r>
    </w:p>
    <w:p w14:paraId="6257D468" w14:textId="77777777" w:rsidR="0034176F" w:rsidRDefault="0034176F"/>
    <w:p w14:paraId="532E8A26" w14:textId="77777777" w:rsidR="00606707" w:rsidRPr="00606707" w:rsidRDefault="0034176F" w:rsidP="00606707">
      <w:pPr>
        <w:pStyle w:val="EndNoteBibliography"/>
        <w:spacing w:after="0"/>
        <w:ind w:left="720" w:hanging="720"/>
      </w:pPr>
      <w:r>
        <w:fldChar w:fldCharType="begin"/>
      </w:r>
      <w:r>
        <w:instrText xml:space="preserve"> ADDIN EN.REFLIST </w:instrText>
      </w:r>
      <w:r>
        <w:fldChar w:fldCharType="separate"/>
      </w:r>
      <w:r w:rsidR="00606707" w:rsidRPr="00606707">
        <w:t xml:space="preserve">ABROKWAH, S., EKUMAH, B., ADADE, R. &amp; AKUOKO, I. S. G. 2022. Drivers of single-use plastic waste generation: lessons from packaged water consumers in Ghana. </w:t>
      </w:r>
      <w:r w:rsidR="00606707" w:rsidRPr="00606707">
        <w:rPr>
          <w:i/>
        </w:rPr>
        <w:t>GeoJournal,</w:t>
      </w:r>
      <w:r w:rsidR="00606707" w:rsidRPr="00606707">
        <w:t xml:space="preserve"> 87</w:t>
      </w:r>
      <w:r w:rsidR="00606707" w:rsidRPr="00606707">
        <w:rPr>
          <w:b/>
        </w:rPr>
        <w:t>,</w:t>
      </w:r>
      <w:r w:rsidR="00606707" w:rsidRPr="00606707">
        <w:t xml:space="preserve"> 2611-2623.</w:t>
      </w:r>
    </w:p>
    <w:p w14:paraId="33825F64" w14:textId="77777777" w:rsidR="00606707" w:rsidRPr="00606707" w:rsidRDefault="00606707" w:rsidP="00606707">
      <w:pPr>
        <w:pStyle w:val="EndNoteBibliography"/>
        <w:spacing w:after="0"/>
        <w:ind w:left="720" w:hanging="720"/>
      </w:pPr>
      <w:r w:rsidRPr="00606707">
        <w:t xml:space="preserve">ARMITAGE, N. 2007. The reduction of urban litter in the stormwater drains of South Africa. </w:t>
      </w:r>
      <w:r w:rsidRPr="00606707">
        <w:rPr>
          <w:i/>
        </w:rPr>
        <w:t>Urban Water Journal,</w:t>
      </w:r>
      <w:r w:rsidRPr="00606707">
        <w:t xml:space="preserve"> 4</w:t>
      </w:r>
      <w:r w:rsidRPr="00606707">
        <w:rPr>
          <w:b/>
        </w:rPr>
        <w:t>,</w:t>
      </w:r>
      <w:r w:rsidRPr="00606707">
        <w:t xml:space="preserve"> 151-172.</w:t>
      </w:r>
    </w:p>
    <w:p w14:paraId="2981CC23" w14:textId="77777777" w:rsidR="00606707" w:rsidRPr="00606707" w:rsidRDefault="00606707" w:rsidP="00606707">
      <w:pPr>
        <w:pStyle w:val="EndNoteBibliography"/>
        <w:spacing w:after="0"/>
        <w:ind w:left="720" w:hanging="720"/>
      </w:pPr>
      <w:r w:rsidRPr="00606707">
        <w:t xml:space="preserve">ASIM, M., BATOOL, S. A. &amp; CHAUDHRY, M. N. 2012. Scavengers and their role in the recycling of waste in Southwestern Lahore. </w:t>
      </w:r>
      <w:r w:rsidRPr="00606707">
        <w:rPr>
          <w:i/>
        </w:rPr>
        <w:t>Resources, Conservation and Recycling,</w:t>
      </w:r>
      <w:r w:rsidRPr="00606707">
        <w:t xml:space="preserve"> 58</w:t>
      </w:r>
      <w:r w:rsidRPr="00606707">
        <w:rPr>
          <w:b/>
        </w:rPr>
        <w:t>,</w:t>
      </w:r>
      <w:r w:rsidRPr="00606707">
        <w:t xml:space="preserve"> 152-162.</w:t>
      </w:r>
    </w:p>
    <w:p w14:paraId="469E7CA3" w14:textId="77777777" w:rsidR="00606707" w:rsidRPr="00606707" w:rsidRDefault="00606707" w:rsidP="00606707">
      <w:pPr>
        <w:pStyle w:val="EndNoteBibliography"/>
        <w:spacing w:after="0"/>
        <w:ind w:left="720" w:hanging="720"/>
      </w:pPr>
      <w:r w:rsidRPr="00606707">
        <w:t xml:space="preserve">BAIN, R. O. B. &amp; LUYENDIJK, R. 2015. Are burial or disposal with garbage safe forms of child faeces disposal? An expert consultation. </w:t>
      </w:r>
      <w:r w:rsidRPr="00606707">
        <w:rPr>
          <w:i/>
        </w:rPr>
        <w:t>Waterlines,</w:t>
      </w:r>
      <w:r w:rsidRPr="00606707">
        <w:t xml:space="preserve"> 34</w:t>
      </w:r>
      <w:r w:rsidRPr="00606707">
        <w:rPr>
          <w:b/>
        </w:rPr>
        <w:t>,</w:t>
      </w:r>
      <w:r w:rsidRPr="00606707">
        <w:t xml:space="preserve"> 241-254.</w:t>
      </w:r>
    </w:p>
    <w:p w14:paraId="254FE21D" w14:textId="77777777" w:rsidR="00606707" w:rsidRPr="00606707" w:rsidRDefault="00606707" w:rsidP="00606707">
      <w:pPr>
        <w:pStyle w:val="EndNoteBibliography"/>
        <w:spacing w:after="0"/>
        <w:ind w:left="720" w:hanging="720"/>
      </w:pPr>
      <w:r w:rsidRPr="00606707">
        <w:lastRenderedPageBreak/>
        <w:t xml:space="preserve">BARBIER, E. B. &amp; BURGESS, J. C. 2019. Sustainable development goal indicators: Analyzing trade-offs and complementarities. </w:t>
      </w:r>
      <w:r w:rsidRPr="00606707">
        <w:rPr>
          <w:i/>
        </w:rPr>
        <w:t>World Development,</w:t>
      </w:r>
      <w:r w:rsidRPr="00606707">
        <w:t xml:space="preserve"> 122</w:t>
      </w:r>
      <w:r w:rsidRPr="00606707">
        <w:rPr>
          <w:b/>
        </w:rPr>
        <w:t>,</w:t>
      </w:r>
      <w:r w:rsidRPr="00606707">
        <w:t xml:space="preserve"> 295-305.</w:t>
      </w:r>
    </w:p>
    <w:p w14:paraId="5D20012C" w14:textId="77777777" w:rsidR="00606707" w:rsidRPr="00606707" w:rsidRDefault="00606707" w:rsidP="00606707">
      <w:pPr>
        <w:pStyle w:val="EndNoteBibliography"/>
        <w:spacing w:after="0"/>
        <w:ind w:left="720" w:hanging="720"/>
      </w:pPr>
      <w:r w:rsidRPr="00606707">
        <w:t xml:space="preserve">BAWANKULE, R., SINGH, A., KUMAR, K. &amp; PEDGAONKAR, S. 2017. Disposal of children’s stools and its association with childhood diarrhea in India. </w:t>
      </w:r>
      <w:r w:rsidRPr="00606707">
        <w:rPr>
          <w:i/>
        </w:rPr>
        <w:t>BMC Public Health,</w:t>
      </w:r>
      <w:r w:rsidRPr="00606707">
        <w:t xml:space="preserve"> 17</w:t>
      </w:r>
      <w:r w:rsidRPr="00606707">
        <w:rPr>
          <w:b/>
        </w:rPr>
        <w:t>,</w:t>
      </w:r>
      <w:r w:rsidRPr="00606707">
        <w:t xml:space="preserve"> 12.</w:t>
      </w:r>
    </w:p>
    <w:p w14:paraId="3552F655" w14:textId="77777777" w:rsidR="00606707" w:rsidRPr="00606707" w:rsidRDefault="00606707" w:rsidP="00606707">
      <w:pPr>
        <w:pStyle w:val="EndNoteBibliography"/>
        <w:spacing w:after="0"/>
        <w:ind w:left="720" w:hanging="720"/>
      </w:pPr>
      <w:r w:rsidRPr="00606707">
        <w:t xml:space="preserve">BEKELE, T., RAHMAN, B. &amp; RAWSTORNE, P. 2020. The effect of access to water, sanitation and handwashing facilities on child growth indicators: Evidence from the Ethiopia Demographic and Health Survey 2016. </w:t>
      </w:r>
      <w:r w:rsidRPr="00606707">
        <w:rPr>
          <w:i/>
        </w:rPr>
        <w:t>PLOS ONE,</w:t>
      </w:r>
      <w:r w:rsidRPr="00606707">
        <w:t xml:space="preserve"> 15</w:t>
      </w:r>
      <w:r w:rsidRPr="00606707">
        <w:rPr>
          <w:b/>
        </w:rPr>
        <w:t>,</w:t>
      </w:r>
      <w:r w:rsidRPr="00606707">
        <w:t xml:space="preserve"> e0239313.</w:t>
      </w:r>
    </w:p>
    <w:p w14:paraId="21CC1632" w14:textId="77777777" w:rsidR="00606707" w:rsidRPr="00606707" w:rsidRDefault="00606707" w:rsidP="00606707">
      <w:pPr>
        <w:pStyle w:val="EndNoteBibliography"/>
        <w:spacing w:after="0"/>
        <w:ind w:left="720" w:hanging="720"/>
      </w:pPr>
      <w:r w:rsidRPr="00606707">
        <w:t xml:space="preserve">CHOWDHURY, H., CHOWDHURY, T. &amp; SAIT, S. M. 2021. Estimating marine plastic pollution from COVID-19 face masks in coastal regions. </w:t>
      </w:r>
      <w:r w:rsidRPr="00606707">
        <w:rPr>
          <w:i/>
        </w:rPr>
        <w:t>Marine Pollution Bulletin,</w:t>
      </w:r>
      <w:r w:rsidRPr="00606707">
        <w:t xml:space="preserve"> 168</w:t>
      </w:r>
      <w:r w:rsidRPr="00606707">
        <w:rPr>
          <w:b/>
        </w:rPr>
        <w:t>,</w:t>
      </w:r>
      <w:r w:rsidRPr="00606707">
        <w:t xml:space="preserve"> 112419.</w:t>
      </w:r>
    </w:p>
    <w:p w14:paraId="374903E7" w14:textId="77777777" w:rsidR="00606707" w:rsidRPr="00606707" w:rsidRDefault="00606707" w:rsidP="00606707">
      <w:pPr>
        <w:pStyle w:val="EndNoteBibliography"/>
        <w:spacing w:after="0"/>
        <w:ind w:left="720" w:hanging="720"/>
      </w:pPr>
      <w:r w:rsidRPr="00606707">
        <w:t xml:space="preserve">CONWAY, J. R., LEX, A. &amp; GEHLENBORG, N. 2017. UpSetR: an R package for the visualization of intersecting sets and their properties. </w:t>
      </w:r>
      <w:r w:rsidRPr="00606707">
        <w:rPr>
          <w:i/>
        </w:rPr>
        <w:t>Bioinformatics,</w:t>
      </w:r>
      <w:r w:rsidRPr="00606707">
        <w:t xml:space="preserve"> 33</w:t>
      </w:r>
      <w:r w:rsidRPr="00606707">
        <w:rPr>
          <w:b/>
        </w:rPr>
        <w:t>,</w:t>
      </w:r>
      <w:r w:rsidRPr="00606707">
        <w:t xml:space="preserve"> 2938-2940.</w:t>
      </w:r>
    </w:p>
    <w:p w14:paraId="137CDB93" w14:textId="77777777" w:rsidR="00606707" w:rsidRPr="00606707" w:rsidRDefault="00606707" w:rsidP="00606707">
      <w:pPr>
        <w:pStyle w:val="EndNoteBibliography"/>
        <w:spacing w:after="0"/>
        <w:ind w:left="720" w:hanging="720"/>
      </w:pPr>
      <w:r w:rsidRPr="00606707">
        <w:t xml:space="preserve">DAS, J. K., HADI, Y. B., SALAM, R. A., HODA, M., LASSI, Z. S. &amp; BHUTTA, Z. A. 2018. Fly control to prevent diarrhoea in children. </w:t>
      </w:r>
      <w:r w:rsidRPr="00606707">
        <w:rPr>
          <w:i/>
        </w:rPr>
        <w:t>Cochrane Database of Systematic Reviews</w:t>
      </w:r>
      <w:r w:rsidRPr="00606707">
        <w:t>.</w:t>
      </w:r>
    </w:p>
    <w:p w14:paraId="0266A807" w14:textId="77777777" w:rsidR="00606707" w:rsidRPr="00606707" w:rsidRDefault="00606707" w:rsidP="00606707">
      <w:pPr>
        <w:pStyle w:val="EndNoteBibliography"/>
        <w:spacing w:after="0"/>
        <w:ind w:left="720" w:hanging="720"/>
      </w:pPr>
      <w:r w:rsidRPr="00606707">
        <w:t xml:space="preserve">DOS SANTOS, S., ADAMS, E. A., NEVILLE, G., WADA, Y., DE SHERBININ, A., MULLIN BERNHARDT, E. &amp; ADAMO, S. B. 2017. Urban growth and water access in sub-Saharan Africa: Progress, challenges, and emerging research directions. </w:t>
      </w:r>
      <w:r w:rsidRPr="00606707">
        <w:rPr>
          <w:i/>
        </w:rPr>
        <w:t>Science of The Total Environment,</w:t>
      </w:r>
      <w:r w:rsidRPr="00606707">
        <w:t xml:space="preserve"> 607-608</w:t>
      </w:r>
      <w:r w:rsidRPr="00606707">
        <w:rPr>
          <w:b/>
        </w:rPr>
        <w:t>,</w:t>
      </w:r>
      <w:r w:rsidRPr="00606707">
        <w:t xml:space="preserve"> 497-508.</w:t>
      </w:r>
    </w:p>
    <w:p w14:paraId="5E906A2B" w14:textId="77777777" w:rsidR="00606707" w:rsidRPr="00606707" w:rsidRDefault="00606707" w:rsidP="00606707">
      <w:pPr>
        <w:pStyle w:val="EndNoteBibliography"/>
        <w:spacing w:after="0"/>
        <w:ind w:left="720" w:hanging="720"/>
      </w:pPr>
      <w:r w:rsidRPr="00606707">
        <w:t xml:space="preserve">DZODZOMENYO, M., FINK, G., DOTSE-GBORGBORTSI, W., WARDROP, N., ARYEETEY, G., COLEMAN, N., HILL, A. &amp; WRIGHT, J. 2018. Sachet water quality and product registration: a cross-sectional study in Accra, Ghana. </w:t>
      </w:r>
      <w:r w:rsidRPr="00606707">
        <w:rPr>
          <w:i/>
        </w:rPr>
        <w:t>Journal of Water and Health,</w:t>
      </w:r>
      <w:r w:rsidRPr="00606707">
        <w:t xml:space="preserve"> 16</w:t>
      </w:r>
      <w:r w:rsidRPr="00606707">
        <w:rPr>
          <w:b/>
        </w:rPr>
        <w:t>,</w:t>
      </w:r>
      <w:r w:rsidRPr="00606707">
        <w:t xml:space="preserve"> 646-656.</w:t>
      </w:r>
    </w:p>
    <w:p w14:paraId="0EDE5998" w14:textId="77777777" w:rsidR="00606707" w:rsidRPr="00606707" w:rsidRDefault="00606707" w:rsidP="00606707">
      <w:pPr>
        <w:pStyle w:val="EndNoteBibliography"/>
        <w:spacing w:after="0"/>
        <w:ind w:left="720" w:hanging="720"/>
      </w:pPr>
      <w:r w:rsidRPr="00606707">
        <w:t xml:space="preserve">ELLEDGE, M. F., MURALIDHARAN, A., PARKER, A., RAVNDAL, K. T., SIDDIQUI, M., TOOLARAM, A. P. &amp; WOODWARD, K. P. 2018. Menstrual Hygiene Management and Waste Disposal in Low and Middle Income Countries—A Review of the Literature. </w:t>
      </w:r>
      <w:r w:rsidRPr="00606707">
        <w:rPr>
          <w:i/>
        </w:rPr>
        <w:t xml:space="preserve">International Journal of Environmental Research and Public Health </w:t>
      </w:r>
      <w:r w:rsidRPr="00606707">
        <w:t>[Online], 15.</w:t>
      </w:r>
    </w:p>
    <w:p w14:paraId="4603F5E5" w14:textId="77777777" w:rsidR="00606707" w:rsidRPr="00606707" w:rsidRDefault="00606707" w:rsidP="00606707">
      <w:pPr>
        <w:pStyle w:val="EndNoteBibliography"/>
        <w:spacing w:after="0"/>
        <w:ind w:left="720" w:hanging="720"/>
      </w:pPr>
      <w:r w:rsidRPr="00606707">
        <w:t>ESTEVES MILLS, J. &amp; CUMMING, O. 2016. The impact of water, sanitation and hygiene on key health and social outcomes: review of evidence. London.</w:t>
      </w:r>
    </w:p>
    <w:p w14:paraId="6D53B5BD" w14:textId="77777777" w:rsidR="00606707" w:rsidRPr="00606707" w:rsidRDefault="00606707" w:rsidP="00606707">
      <w:pPr>
        <w:pStyle w:val="EndNoteBibliography"/>
        <w:spacing w:after="0"/>
        <w:ind w:left="720" w:hanging="720"/>
      </w:pPr>
      <w:r w:rsidRPr="00606707">
        <w:t xml:space="preserve">FADER, M., CRANMER, C., LAWFORD, R. &amp; ENGEL-COX, J. 2018. Toward an Understanding of Synergies and Trade-Offs Between Water, Energy, and Food SDG Targets. </w:t>
      </w:r>
      <w:r w:rsidRPr="00606707">
        <w:rPr>
          <w:i/>
        </w:rPr>
        <w:t>Frontiers in Environmental Science,</w:t>
      </w:r>
      <w:r w:rsidRPr="00606707">
        <w:t xml:space="preserve"> 6.</w:t>
      </w:r>
    </w:p>
    <w:p w14:paraId="49ED74A6" w14:textId="77777777" w:rsidR="00606707" w:rsidRPr="00606707" w:rsidRDefault="00606707" w:rsidP="00606707">
      <w:pPr>
        <w:pStyle w:val="EndNoteBibliography"/>
        <w:spacing w:after="0"/>
        <w:ind w:left="720" w:hanging="720"/>
      </w:pPr>
      <w:r w:rsidRPr="00606707">
        <w:t>GHANA STATISTICAL SERVICES 2018. Ghana Living Standards Survey Round 7: Poverty Trends in Ghana, 2005-2017. Accra.</w:t>
      </w:r>
    </w:p>
    <w:p w14:paraId="297B0D8B" w14:textId="77777777" w:rsidR="00606707" w:rsidRPr="00606707" w:rsidRDefault="00606707" w:rsidP="00606707">
      <w:pPr>
        <w:pStyle w:val="EndNoteBibliography"/>
        <w:spacing w:after="0"/>
        <w:ind w:left="720" w:hanging="720"/>
      </w:pPr>
      <w:r w:rsidRPr="00606707">
        <w:t xml:space="preserve">GHARFALKAR, M., COURT, R., CAMPBELL, C., ALI, Z. &amp; HILLIER, G. 2015. Analysis of waste hierarchy in the European waste directive 2008/98/EC. </w:t>
      </w:r>
      <w:r w:rsidRPr="00606707">
        <w:rPr>
          <w:i/>
        </w:rPr>
        <w:t>Waste Management,</w:t>
      </w:r>
      <w:r w:rsidRPr="00606707">
        <w:t xml:space="preserve"> 39</w:t>
      </w:r>
      <w:r w:rsidRPr="00606707">
        <w:rPr>
          <w:b/>
        </w:rPr>
        <w:t>,</w:t>
      </w:r>
      <w:r w:rsidRPr="00606707">
        <w:t xml:space="preserve"> 305-313.</w:t>
      </w:r>
    </w:p>
    <w:p w14:paraId="00165789" w14:textId="77777777" w:rsidR="00606707" w:rsidRPr="00606707" w:rsidRDefault="00606707" w:rsidP="00606707">
      <w:pPr>
        <w:pStyle w:val="EndNoteBibliography"/>
        <w:spacing w:after="0"/>
        <w:ind w:left="720" w:hanging="720"/>
      </w:pPr>
      <w:r w:rsidRPr="00606707">
        <w:t xml:space="preserve">GREENLAND, K., WHITE, S., SOMMERS, K., BIRAN, A., BURTON, M. J., SARAH, V. &amp; ALEMAYEHU, W. 2019. Selecting behaviour change priorities for trachoma ‘F’ and ‘E’ interventions: A formative research study in Oromia, Ethiopia. </w:t>
      </w:r>
      <w:r w:rsidRPr="00606707">
        <w:rPr>
          <w:i/>
        </w:rPr>
        <w:t>PLOS Neglected Tropical Diseases,</w:t>
      </w:r>
      <w:r w:rsidRPr="00606707">
        <w:t xml:space="preserve"> 13</w:t>
      </w:r>
      <w:r w:rsidRPr="00606707">
        <w:rPr>
          <w:b/>
        </w:rPr>
        <w:t>,</w:t>
      </w:r>
      <w:r w:rsidRPr="00606707">
        <w:t xml:space="preserve"> e0007784.</w:t>
      </w:r>
    </w:p>
    <w:p w14:paraId="5F790BFF" w14:textId="77777777" w:rsidR="00606707" w:rsidRPr="00606707" w:rsidRDefault="00606707" w:rsidP="00606707">
      <w:pPr>
        <w:pStyle w:val="EndNoteBibliography"/>
        <w:spacing w:after="0"/>
        <w:ind w:left="720" w:hanging="720"/>
      </w:pPr>
      <w:r w:rsidRPr="00606707">
        <w:t xml:space="preserve">GUPT, Y. &amp; SAHAY, S. 2015. Review of extended producer responsibility: A case study approach. </w:t>
      </w:r>
      <w:r w:rsidRPr="00606707">
        <w:rPr>
          <w:i/>
        </w:rPr>
        <w:t>Waste Management &amp; Research,</w:t>
      </w:r>
      <w:r w:rsidRPr="00606707">
        <w:t xml:space="preserve"> 33</w:t>
      </w:r>
      <w:r w:rsidRPr="00606707">
        <w:rPr>
          <w:b/>
        </w:rPr>
        <w:t>,</w:t>
      </w:r>
      <w:r w:rsidRPr="00606707">
        <w:t xml:space="preserve"> 595-611.</w:t>
      </w:r>
    </w:p>
    <w:p w14:paraId="257A06CC" w14:textId="77777777" w:rsidR="00606707" w:rsidRPr="00606707" w:rsidRDefault="00606707" w:rsidP="00606707">
      <w:pPr>
        <w:pStyle w:val="EndNoteBibliography"/>
        <w:spacing w:after="0"/>
        <w:ind w:left="720" w:hanging="720"/>
      </w:pPr>
      <w:r w:rsidRPr="00606707">
        <w:t xml:space="preserve">HAMPSON, S. E., ANDREWS, J. A., BARCKLEY, M., LEE, M. E. &amp; LICHTENSTEIN, E. 2003. Assessing Perceptions of Synergistic Health Risk: A Comparison of Two Scales. </w:t>
      </w:r>
      <w:r w:rsidRPr="00606707">
        <w:rPr>
          <w:i/>
        </w:rPr>
        <w:t>Risk Analysis,</w:t>
      </w:r>
      <w:r w:rsidRPr="00606707">
        <w:t xml:space="preserve"> 23</w:t>
      </w:r>
      <w:r w:rsidRPr="00606707">
        <w:rPr>
          <w:b/>
        </w:rPr>
        <w:t>,</w:t>
      </w:r>
      <w:r w:rsidRPr="00606707">
        <w:t xml:space="preserve"> 1021-1029.</w:t>
      </w:r>
    </w:p>
    <w:p w14:paraId="11BD6C3B" w14:textId="77777777" w:rsidR="00606707" w:rsidRPr="00606707" w:rsidRDefault="00606707" w:rsidP="00606707">
      <w:pPr>
        <w:pStyle w:val="EndNoteBibliography"/>
        <w:spacing w:after="0"/>
        <w:ind w:left="720" w:hanging="720"/>
      </w:pPr>
      <w:r w:rsidRPr="00606707">
        <w:t xml:space="preserve">JEE HYUN, R., AIDAN, A. C., BHUPENDRA, B., VICTOR, M. A., SUZANNE, C. &amp; SARAH, A. 2015. Household sanitation and personal hygiene practices are associated with child stunting in rural India: a cross-sectional analysis of surveys. </w:t>
      </w:r>
      <w:r w:rsidRPr="00606707">
        <w:rPr>
          <w:i/>
        </w:rPr>
        <w:t>BMJ Open,</w:t>
      </w:r>
      <w:r w:rsidRPr="00606707">
        <w:t xml:space="preserve"> 5</w:t>
      </w:r>
      <w:r w:rsidRPr="00606707">
        <w:rPr>
          <w:b/>
        </w:rPr>
        <w:t>,</w:t>
      </w:r>
      <w:r w:rsidRPr="00606707">
        <w:t xml:space="preserve"> e005180.</w:t>
      </w:r>
    </w:p>
    <w:p w14:paraId="467584A8" w14:textId="77777777" w:rsidR="00606707" w:rsidRPr="00606707" w:rsidRDefault="00606707" w:rsidP="00606707">
      <w:pPr>
        <w:pStyle w:val="EndNoteBibliography"/>
        <w:spacing w:after="0"/>
        <w:ind w:left="720" w:hanging="720"/>
      </w:pPr>
      <w:r w:rsidRPr="00606707">
        <w:t xml:space="preserve">KATHAMBI, J. 2022. Ruto Promises 3-month diaper supply for new mothers. </w:t>
      </w:r>
      <w:r w:rsidRPr="00606707">
        <w:rPr>
          <w:i/>
        </w:rPr>
        <w:t>Capital News</w:t>
      </w:r>
      <w:r w:rsidRPr="00606707">
        <w:t>.</w:t>
      </w:r>
    </w:p>
    <w:p w14:paraId="0F411B07" w14:textId="77777777" w:rsidR="00606707" w:rsidRPr="00606707" w:rsidRDefault="00606707" w:rsidP="00606707">
      <w:pPr>
        <w:pStyle w:val="EndNoteBibliography"/>
        <w:spacing w:after="0"/>
        <w:ind w:left="720" w:hanging="720"/>
      </w:pPr>
      <w:r w:rsidRPr="00606707">
        <w:t xml:space="preserve">KATUKIZA, A. Y., RONTELTAP, M., OLEJA, A., NIWAGABA, C. B., KANSIIME, F. &amp; LENS, P. N. L. 2010. Selection of sustainable sanitation technologies for urban slums — A case of Bwaise III in Kampala, Uganda. </w:t>
      </w:r>
      <w:r w:rsidRPr="00606707">
        <w:rPr>
          <w:i/>
        </w:rPr>
        <w:t>Science of The Total Environment,</w:t>
      </w:r>
      <w:r w:rsidRPr="00606707">
        <w:t xml:space="preserve"> 409</w:t>
      </w:r>
      <w:r w:rsidRPr="00606707">
        <w:rPr>
          <w:b/>
        </w:rPr>
        <w:t>,</w:t>
      </w:r>
      <w:r w:rsidRPr="00606707">
        <w:t xml:space="preserve"> 52-62.</w:t>
      </w:r>
    </w:p>
    <w:p w14:paraId="287171D0" w14:textId="77777777" w:rsidR="00606707" w:rsidRPr="00606707" w:rsidRDefault="00606707" w:rsidP="00606707">
      <w:pPr>
        <w:pStyle w:val="EndNoteBibliography"/>
        <w:spacing w:after="0"/>
        <w:ind w:left="720" w:hanging="720"/>
      </w:pPr>
      <w:r w:rsidRPr="00606707">
        <w:t>KAZA, S., YAO, L., BHADA-TATA, P. &amp; VAN WOERDEN, F. 2018. What a waste 2.0: a global snapshot of solid waste management to 2050. Washington D.C.</w:t>
      </w:r>
    </w:p>
    <w:p w14:paraId="58536DC6" w14:textId="77777777" w:rsidR="00606707" w:rsidRPr="00606707" w:rsidRDefault="00606707" w:rsidP="00606707">
      <w:pPr>
        <w:pStyle w:val="EndNoteBibliography"/>
        <w:spacing w:after="0"/>
        <w:ind w:left="720" w:hanging="720"/>
      </w:pPr>
      <w:r w:rsidRPr="00606707">
        <w:lastRenderedPageBreak/>
        <w:t>KENYA NATIONAL BUREAU OF STATISTICS 2018. Basic report: 2015/16 Kenya Integrated Household Budget Survey (KIHBS). Nairobi.</w:t>
      </w:r>
    </w:p>
    <w:p w14:paraId="563DE0BC" w14:textId="77777777" w:rsidR="00606707" w:rsidRPr="00606707" w:rsidRDefault="00606707" w:rsidP="00606707">
      <w:pPr>
        <w:pStyle w:val="EndNoteBibliography"/>
        <w:spacing w:after="0"/>
        <w:ind w:left="720" w:hanging="720"/>
      </w:pPr>
      <w:r w:rsidRPr="00606707">
        <w:t xml:space="preserve">KOJIMA, M., YOSHIDA, A. &amp; SASAKI, S. 2009. Difficulties in applying extended producer responsibility policies in developing countries: case studies in e-waste recycling in China and Thailand. </w:t>
      </w:r>
      <w:r w:rsidRPr="00606707">
        <w:rPr>
          <w:i/>
        </w:rPr>
        <w:t>Journal of Material Cycles and Waste Management,</w:t>
      </w:r>
      <w:r w:rsidRPr="00606707">
        <w:t xml:space="preserve"> 11</w:t>
      </w:r>
      <w:r w:rsidRPr="00606707">
        <w:rPr>
          <w:b/>
        </w:rPr>
        <w:t>,</w:t>
      </w:r>
      <w:r w:rsidRPr="00606707">
        <w:t xml:space="preserve"> 263-269.</w:t>
      </w:r>
    </w:p>
    <w:p w14:paraId="17B4DD27" w14:textId="77777777" w:rsidR="00606707" w:rsidRPr="00606707" w:rsidRDefault="00606707" w:rsidP="00606707">
      <w:pPr>
        <w:pStyle w:val="EndNoteBibliography"/>
        <w:spacing w:after="0"/>
        <w:ind w:left="720" w:hanging="720"/>
      </w:pPr>
      <w:r w:rsidRPr="00606707">
        <w:t xml:space="preserve">KROLL, C., WARCHOLD, A. &amp; PRADHAN, P. 2019. Sustainable Development Goals (SDGs): Are we successful in turning trade-offs into synergies? </w:t>
      </w:r>
      <w:r w:rsidRPr="00606707">
        <w:rPr>
          <w:i/>
        </w:rPr>
        <w:t>Palgrave Communications,</w:t>
      </w:r>
      <w:r w:rsidRPr="00606707">
        <w:t xml:space="preserve"> 5</w:t>
      </w:r>
      <w:r w:rsidRPr="00606707">
        <w:rPr>
          <w:b/>
        </w:rPr>
        <w:t>,</w:t>
      </w:r>
      <w:r w:rsidRPr="00606707">
        <w:t xml:space="preserve"> 140.</w:t>
      </w:r>
    </w:p>
    <w:p w14:paraId="7256625C" w14:textId="77777777" w:rsidR="00606707" w:rsidRPr="00606707" w:rsidRDefault="00606707" w:rsidP="00606707">
      <w:pPr>
        <w:pStyle w:val="EndNoteBibliography"/>
        <w:spacing w:after="0"/>
        <w:ind w:left="720" w:hanging="720"/>
      </w:pPr>
      <w:r w:rsidRPr="00606707">
        <w:t xml:space="preserve">KUHL, J., BISIMWA, L., THOMAS, E. D., WILLIAMS, C., NTAKIRUTIMANA, J., COGLIANESE, N., BAULER, S., FRANÇOIS, R., SANVURA, P., BISIMWA, J. C., MIRINDI, P. &amp; GEORGE, C. M. 2021. Formative research for the development of baby water, sanitation, and hygiene interventions for young children in the Democratic Republic of the Congo (REDUCE program). </w:t>
      </w:r>
      <w:r w:rsidRPr="00606707">
        <w:rPr>
          <w:i/>
        </w:rPr>
        <w:t>BMC Public Health,</w:t>
      </w:r>
      <w:r w:rsidRPr="00606707">
        <w:t xml:space="preserve"> 21</w:t>
      </w:r>
      <w:r w:rsidRPr="00606707">
        <w:rPr>
          <w:b/>
        </w:rPr>
        <w:t>,</w:t>
      </w:r>
      <w:r w:rsidRPr="00606707">
        <w:t xml:space="preserve"> 427.</w:t>
      </w:r>
    </w:p>
    <w:p w14:paraId="1658F4AB" w14:textId="77777777" w:rsidR="00606707" w:rsidRPr="00606707" w:rsidRDefault="00606707" w:rsidP="00606707">
      <w:pPr>
        <w:pStyle w:val="EndNoteBibliography"/>
        <w:spacing w:after="0"/>
        <w:ind w:left="720" w:hanging="720"/>
      </w:pPr>
      <w:r w:rsidRPr="00606707">
        <w:t xml:space="preserve">LIO, C. F., CHEONG, H. H., LEI, C. I., LO, I. L., YAO, L., LAM, C. &amp; LEONG, I. H. 2021. Effectiveness of personal protective health behaviour against COVID-19. </w:t>
      </w:r>
      <w:r w:rsidRPr="00606707">
        <w:rPr>
          <w:i/>
        </w:rPr>
        <w:t>BMC Public Health,</w:t>
      </w:r>
      <w:r w:rsidRPr="00606707">
        <w:t xml:space="preserve"> 21</w:t>
      </w:r>
      <w:r w:rsidRPr="00606707">
        <w:rPr>
          <w:b/>
        </w:rPr>
        <w:t>,</w:t>
      </w:r>
      <w:r w:rsidRPr="00606707">
        <w:t xml:space="preserve"> 827.</w:t>
      </w:r>
    </w:p>
    <w:p w14:paraId="5B0ECD37" w14:textId="77777777" w:rsidR="00606707" w:rsidRPr="00606707" w:rsidRDefault="00606707" w:rsidP="00606707">
      <w:pPr>
        <w:pStyle w:val="EndNoteBibliography"/>
        <w:spacing w:after="0"/>
        <w:ind w:left="720" w:hanging="720"/>
      </w:pPr>
      <w:r w:rsidRPr="00606707">
        <w:t xml:space="preserve">LUSSEAU, D. &amp; MANCINI, F. 2019. Income-based variation in Sustainable Development Goal interaction networks. </w:t>
      </w:r>
      <w:r w:rsidRPr="00606707">
        <w:rPr>
          <w:i/>
        </w:rPr>
        <w:t>Nature Sustainability,</w:t>
      </w:r>
      <w:r w:rsidRPr="00606707">
        <w:t xml:space="preserve"> 2</w:t>
      </w:r>
      <w:r w:rsidRPr="00606707">
        <w:rPr>
          <w:b/>
        </w:rPr>
        <w:t>,</w:t>
      </w:r>
      <w:r w:rsidRPr="00606707">
        <w:t xml:space="preserve"> 242-247.</w:t>
      </w:r>
    </w:p>
    <w:p w14:paraId="2C69FC94" w14:textId="2D4913C8" w:rsidR="00606707" w:rsidRPr="00606707" w:rsidRDefault="00606707" w:rsidP="00606707">
      <w:pPr>
        <w:pStyle w:val="EndNoteBibliography"/>
        <w:spacing w:after="0"/>
        <w:ind w:left="720" w:hanging="720"/>
      </w:pPr>
      <w:r w:rsidRPr="00606707">
        <w:t xml:space="preserve">MALINDI KENYA. 2019. </w:t>
      </w:r>
      <w:r w:rsidRPr="00606707">
        <w:rPr>
          <w:i/>
        </w:rPr>
        <w:t xml:space="preserve">Kilifi: County want to ban baby diapers </w:t>
      </w:r>
      <w:r w:rsidRPr="00606707">
        <w:t xml:space="preserve">[Online]. Malindi Kenya. Available: </w:t>
      </w:r>
      <w:hyperlink r:id="rId25" w:history="1">
        <w:r w:rsidRPr="00606707">
          <w:rPr>
            <w:rStyle w:val="Hyperlink"/>
          </w:rPr>
          <w:t>https://www.malindikenya.net/en/articles/news/last-news/kilifi--county-want-to-ban-baby-diapers.html</w:t>
        </w:r>
      </w:hyperlink>
      <w:r w:rsidRPr="00606707">
        <w:t xml:space="preserve"> [Accessed 30/01/2024 2024].</w:t>
      </w:r>
    </w:p>
    <w:p w14:paraId="4AD7423E" w14:textId="77777777" w:rsidR="00606707" w:rsidRPr="00606707" w:rsidRDefault="00606707" w:rsidP="00606707">
      <w:pPr>
        <w:pStyle w:val="EndNoteBibliography"/>
        <w:spacing w:after="0"/>
        <w:ind w:left="720" w:hanging="720"/>
      </w:pPr>
      <w:r w:rsidRPr="00606707">
        <w:t xml:space="preserve">MARSHALL, R. E. &amp; FARAHBAKHSH, K. 2013. Systems approaches to integrated solid waste management in developing countries. </w:t>
      </w:r>
      <w:r w:rsidRPr="00606707">
        <w:rPr>
          <w:i/>
        </w:rPr>
        <w:t>Waste Management,</w:t>
      </w:r>
      <w:r w:rsidRPr="00606707">
        <w:t xml:space="preserve"> 33</w:t>
      </w:r>
      <w:r w:rsidRPr="00606707">
        <w:rPr>
          <w:b/>
        </w:rPr>
        <w:t>,</w:t>
      </w:r>
      <w:r w:rsidRPr="00606707">
        <w:t xml:space="preserve"> 988-1003.</w:t>
      </w:r>
    </w:p>
    <w:p w14:paraId="55E7E7B3" w14:textId="77777777" w:rsidR="00606707" w:rsidRPr="00606707" w:rsidRDefault="00606707" w:rsidP="00606707">
      <w:pPr>
        <w:pStyle w:val="EndNoteBibliography"/>
        <w:spacing w:after="0"/>
        <w:ind w:left="720" w:hanging="720"/>
      </w:pPr>
      <w:r w:rsidRPr="00606707">
        <w:t xml:space="preserve">MASSENGALE, K. E. C., ERAUSQUIN, J. T. &amp; OLD, M. 2017. Health, Social, and Economic Outcomes Experienced by Families as a Result of Receiving Assistance from a Community-Based Diaper Bank. </w:t>
      </w:r>
      <w:r w:rsidRPr="00606707">
        <w:rPr>
          <w:i/>
        </w:rPr>
        <w:t>Maternal and Child Health Journal,</w:t>
      </w:r>
      <w:r w:rsidRPr="00606707">
        <w:t xml:space="preserve"> 21</w:t>
      </w:r>
      <w:r w:rsidRPr="00606707">
        <w:rPr>
          <w:b/>
        </w:rPr>
        <w:t>,</w:t>
      </w:r>
      <w:r w:rsidRPr="00606707">
        <w:t xml:space="preserve"> 1985-1994.</w:t>
      </w:r>
    </w:p>
    <w:p w14:paraId="2DEE74C3" w14:textId="77777777" w:rsidR="00606707" w:rsidRPr="00606707" w:rsidRDefault="00606707" w:rsidP="00606707">
      <w:pPr>
        <w:pStyle w:val="EndNoteBibliography"/>
        <w:spacing w:after="0"/>
        <w:ind w:left="720" w:hanging="720"/>
      </w:pPr>
      <w:r w:rsidRPr="00606707">
        <w:t xml:space="preserve">MATTIELLO, A., CHIODINI, P., BIANCO, E., FORGIONE, N., FLAMMIA, I., GALLO, C., PIZZUTI, R. &amp; PANICO, S. 2013. Health effects associated with the disposal of solid waste in landfills and incinerators in populations living in surrounding areas: a systematic review. </w:t>
      </w:r>
      <w:r w:rsidRPr="00606707">
        <w:rPr>
          <w:i/>
        </w:rPr>
        <w:t>International Journal of Public Health,</w:t>
      </w:r>
      <w:r w:rsidRPr="00606707">
        <w:t xml:space="preserve"> 58</w:t>
      </w:r>
      <w:r w:rsidRPr="00606707">
        <w:rPr>
          <w:b/>
        </w:rPr>
        <w:t>,</w:t>
      </w:r>
      <w:r w:rsidRPr="00606707">
        <w:t xml:space="preserve"> 725-735.</w:t>
      </w:r>
    </w:p>
    <w:p w14:paraId="5EDBEFAF" w14:textId="77777777" w:rsidR="00606707" w:rsidRPr="00606707" w:rsidRDefault="00606707" w:rsidP="00606707">
      <w:pPr>
        <w:pStyle w:val="EndNoteBibliography"/>
        <w:spacing w:after="0"/>
        <w:ind w:left="720" w:hanging="720"/>
      </w:pPr>
      <w:r w:rsidRPr="00606707">
        <w:t xml:space="preserve">MBIBA, B. 2014. Urban solid waste characteristics and household appetite for separation at source in Eastern and Southern Africa. </w:t>
      </w:r>
      <w:r w:rsidRPr="00606707">
        <w:rPr>
          <w:i/>
        </w:rPr>
        <w:t>Habitat International,</w:t>
      </w:r>
      <w:r w:rsidRPr="00606707">
        <w:t xml:space="preserve"> 43</w:t>
      </w:r>
      <w:r w:rsidRPr="00606707">
        <w:rPr>
          <w:b/>
        </w:rPr>
        <w:t>,</w:t>
      </w:r>
      <w:r w:rsidRPr="00606707">
        <w:t xml:space="preserve"> 152-162.</w:t>
      </w:r>
    </w:p>
    <w:p w14:paraId="22AFAB39" w14:textId="77777777" w:rsidR="00606707" w:rsidRPr="00606707" w:rsidRDefault="00606707" w:rsidP="00606707">
      <w:pPr>
        <w:pStyle w:val="EndNoteBibliography"/>
        <w:spacing w:after="0"/>
        <w:ind w:left="720" w:hanging="720"/>
      </w:pPr>
      <w:r w:rsidRPr="00606707">
        <w:t xml:space="preserve">MERCHANT, A. T., JONES, C., KIURE, A., KUPKA, R., FITZMAURICE, G., HERRERA, M. G. &amp; FAWZI, W. W. 2003. Water and sanitation associated with improved child growth. </w:t>
      </w:r>
      <w:r w:rsidRPr="00606707">
        <w:rPr>
          <w:i/>
        </w:rPr>
        <w:t>European Journal of Clinical Nutrition,</w:t>
      </w:r>
      <w:r w:rsidRPr="00606707">
        <w:t xml:space="preserve"> 57</w:t>
      </w:r>
      <w:r w:rsidRPr="00606707">
        <w:rPr>
          <w:b/>
        </w:rPr>
        <w:t>,</w:t>
      </w:r>
      <w:r w:rsidRPr="00606707">
        <w:t xml:space="preserve"> 1562-1568.</w:t>
      </w:r>
    </w:p>
    <w:p w14:paraId="26EE7C4B" w14:textId="77777777" w:rsidR="00606707" w:rsidRPr="00606707" w:rsidRDefault="00606707" w:rsidP="00606707">
      <w:pPr>
        <w:pStyle w:val="EndNoteBibliography"/>
        <w:spacing w:after="0"/>
        <w:ind w:left="720" w:hanging="720"/>
      </w:pPr>
      <w:r w:rsidRPr="00606707">
        <w:t xml:space="preserve">MUGEL, S. G., CLASEN, T. F. &amp; BAUZA, V. 2022. Global practices, geographic variation, and determinants of child feces disposal in 42 low- and middle-income countries: An analysis of standardized cross-sectional national surveys from 2016 – 2020. </w:t>
      </w:r>
      <w:r w:rsidRPr="00606707">
        <w:rPr>
          <w:i/>
        </w:rPr>
        <w:t>International Journal of Hygiene and Environmental Health,</w:t>
      </w:r>
      <w:r w:rsidRPr="00606707">
        <w:t xml:space="preserve"> 245</w:t>
      </w:r>
      <w:r w:rsidRPr="00606707">
        <w:rPr>
          <w:b/>
        </w:rPr>
        <w:t>,</w:t>
      </w:r>
      <w:r w:rsidRPr="00606707">
        <w:t xml:space="preserve"> 114024.</w:t>
      </w:r>
    </w:p>
    <w:p w14:paraId="57E77698" w14:textId="77777777" w:rsidR="00606707" w:rsidRPr="00606707" w:rsidRDefault="00606707" w:rsidP="00606707">
      <w:pPr>
        <w:pStyle w:val="EndNoteBibliography"/>
        <w:spacing w:after="0"/>
        <w:ind w:left="720" w:hanging="720"/>
      </w:pPr>
      <w:r w:rsidRPr="00606707">
        <w:t xml:space="preserve">NARAYAN, A. S., MARKS, S. J., MEIERHOFER, R., STRANDE, L., TILLEY, E., ZURBRÜGG, C. &amp; LÜTHI, C. 2021. Advancements in and Integration of Water, Sanitation, and Solid Waste for Low- and Middle-Income Countries. </w:t>
      </w:r>
      <w:r w:rsidRPr="00606707">
        <w:rPr>
          <w:i/>
        </w:rPr>
        <w:t>Annual Review of Environment and Resources,</w:t>
      </w:r>
      <w:r w:rsidRPr="00606707">
        <w:t xml:space="preserve"> 46</w:t>
      </w:r>
      <w:r w:rsidRPr="00606707">
        <w:rPr>
          <w:b/>
        </w:rPr>
        <w:t>,</w:t>
      </w:r>
      <w:r w:rsidRPr="00606707">
        <w:t xml:space="preserve"> 193-219.</w:t>
      </w:r>
    </w:p>
    <w:p w14:paraId="1F7972E2" w14:textId="77777777" w:rsidR="00606707" w:rsidRPr="00606707" w:rsidRDefault="00606707" w:rsidP="00606707">
      <w:pPr>
        <w:pStyle w:val="EndNoteBibliography"/>
        <w:spacing w:after="0"/>
        <w:ind w:left="720" w:hanging="720"/>
      </w:pPr>
      <w:r w:rsidRPr="00606707">
        <w:t xml:space="preserve">NCUBE, F., NCUBE, E. J. &amp; VOYI, K. 2016. A systematic critical review of epidemiological studies on public health concerns of municipal solid waste handling. </w:t>
      </w:r>
      <w:r w:rsidRPr="00606707">
        <w:rPr>
          <w:i/>
        </w:rPr>
        <w:t>Perspectives in Public Health,</w:t>
      </w:r>
      <w:r w:rsidRPr="00606707">
        <w:t xml:space="preserve"> 137</w:t>
      </w:r>
      <w:r w:rsidRPr="00606707">
        <w:rPr>
          <w:b/>
        </w:rPr>
        <w:t>,</w:t>
      </w:r>
      <w:r w:rsidRPr="00606707">
        <w:t xml:space="preserve"> 102-108.</w:t>
      </w:r>
    </w:p>
    <w:p w14:paraId="37C1FC21" w14:textId="77777777" w:rsidR="00606707" w:rsidRPr="00606707" w:rsidRDefault="00606707" w:rsidP="00606707">
      <w:pPr>
        <w:pStyle w:val="EndNoteBibliography"/>
        <w:spacing w:after="0"/>
        <w:ind w:left="720" w:hanging="720"/>
      </w:pPr>
      <w:r w:rsidRPr="00606707">
        <w:t>NIGERIA NATIONAL BUREAU OF STATISTICS 2019. Nigeria Living Standards Survey 2018-2019 Report. Lagos.</w:t>
      </w:r>
    </w:p>
    <w:p w14:paraId="76CF5581" w14:textId="77777777" w:rsidR="00606707" w:rsidRPr="00606707" w:rsidRDefault="00606707" w:rsidP="00606707">
      <w:pPr>
        <w:pStyle w:val="EndNoteBibliography"/>
        <w:spacing w:after="0"/>
        <w:ind w:left="720" w:hanging="720"/>
      </w:pPr>
      <w:r w:rsidRPr="00606707">
        <w:t xml:space="preserve">PARIKH, P., DIEP, L., HOFMANN, P., CAMPOS, L., TEH, T., MULUGETTA, Y., MILLIGAN, B. &amp; LAKHANPAUL, M. 2021. Synergies and trade-offs between sanitation and the sustainable development goals. </w:t>
      </w:r>
      <w:r w:rsidRPr="00606707">
        <w:rPr>
          <w:i/>
        </w:rPr>
        <w:t>UCL Open Environment,</w:t>
      </w:r>
      <w:r w:rsidRPr="00606707">
        <w:t xml:space="preserve"> 2.</w:t>
      </w:r>
    </w:p>
    <w:p w14:paraId="629F8C1A" w14:textId="77777777" w:rsidR="00606707" w:rsidRPr="00606707" w:rsidRDefault="00606707" w:rsidP="00606707">
      <w:pPr>
        <w:pStyle w:val="EndNoteBibliography"/>
        <w:spacing w:after="0"/>
        <w:ind w:left="720" w:hanging="720"/>
      </w:pPr>
      <w:r w:rsidRPr="00606707">
        <w:t xml:space="preserve">PENAKALAPATI, G., SWARTHOUT, J., DELAHOY, M. J., MCALILEY, L., WODNIK, B., LEVY, K. &amp; FREEMAN, M. C. 2017. Exposure to Animal Feces and Human Health: A Systematic Review and Proposed Research Priorities. </w:t>
      </w:r>
      <w:r w:rsidRPr="00606707">
        <w:rPr>
          <w:i/>
        </w:rPr>
        <w:t>Environmental Science &amp; Technology,</w:t>
      </w:r>
      <w:r w:rsidRPr="00606707">
        <w:t xml:space="preserve"> 51</w:t>
      </w:r>
      <w:r w:rsidRPr="00606707">
        <w:rPr>
          <w:b/>
        </w:rPr>
        <w:t>,</w:t>
      </w:r>
      <w:r w:rsidRPr="00606707">
        <w:t xml:space="preserve"> 11537-11552.</w:t>
      </w:r>
    </w:p>
    <w:p w14:paraId="0F54939E" w14:textId="77777777" w:rsidR="00606707" w:rsidRPr="00606707" w:rsidRDefault="00606707" w:rsidP="00606707">
      <w:pPr>
        <w:pStyle w:val="EndNoteBibliography"/>
        <w:spacing w:after="0"/>
        <w:ind w:left="720" w:hanging="720"/>
      </w:pPr>
      <w:r w:rsidRPr="00606707">
        <w:lastRenderedPageBreak/>
        <w:t xml:space="preserve">PŁOTKA-WASYLKA, J., MAKOŚ-CHEŁSTOWSKA, P., KUROWSKA-SUSDORF, A., TREVIÑO, M. J. S., GUZMÁN, S. Z., MOSTAFA, H. &amp; CORDELLA, M. 2022. End-of-life management of single-use baby diapers: Analysis of technical, health and environment aspects. </w:t>
      </w:r>
      <w:r w:rsidRPr="00606707">
        <w:rPr>
          <w:i/>
        </w:rPr>
        <w:t>Science of The Total Environment,</w:t>
      </w:r>
      <w:r w:rsidRPr="00606707">
        <w:t xml:space="preserve"> 836</w:t>
      </w:r>
      <w:r w:rsidRPr="00606707">
        <w:rPr>
          <w:b/>
        </w:rPr>
        <w:t>,</w:t>
      </w:r>
      <w:r w:rsidRPr="00606707">
        <w:t xml:space="preserve"> 155339.</w:t>
      </w:r>
    </w:p>
    <w:p w14:paraId="03C1D77E" w14:textId="77777777" w:rsidR="00606707" w:rsidRPr="00606707" w:rsidRDefault="00606707" w:rsidP="00606707">
      <w:pPr>
        <w:pStyle w:val="EndNoteBibliography"/>
        <w:spacing w:after="0"/>
        <w:ind w:left="720" w:hanging="720"/>
      </w:pPr>
      <w:r w:rsidRPr="00606707">
        <w:t xml:space="preserve">POOLE, C. J. M. &amp; BASU, S. 2017. Systematic Review: Occupational illness in the waste and recycling sector. </w:t>
      </w:r>
      <w:r w:rsidRPr="00606707">
        <w:rPr>
          <w:i/>
        </w:rPr>
        <w:t>Occupational Medicine,</w:t>
      </w:r>
      <w:r w:rsidRPr="00606707">
        <w:t xml:space="preserve"> 67</w:t>
      </w:r>
      <w:r w:rsidRPr="00606707">
        <w:rPr>
          <w:b/>
        </w:rPr>
        <w:t>,</w:t>
      </w:r>
      <w:r w:rsidRPr="00606707">
        <w:t xml:space="preserve"> 626-636.</w:t>
      </w:r>
    </w:p>
    <w:p w14:paraId="4B6432A3" w14:textId="77777777" w:rsidR="00606707" w:rsidRPr="00606707" w:rsidRDefault="00606707" w:rsidP="00606707">
      <w:pPr>
        <w:pStyle w:val="EndNoteBibliography"/>
        <w:spacing w:after="0"/>
        <w:ind w:left="720" w:hanging="720"/>
      </w:pPr>
      <w:r w:rsidRPr="00606707">
        <w:t xml:space="preserve">PORTA, D., MILANI, S., LAZZARINO, A. I., PERUCCI, C. A. &amp; FORASTIERE, F. 2009. Systematic review of epidemiological studies on health effects associated with management of solid waste. </w:t>
      </w:r>
      <w:r w:rsidRPr="00606707">
        <w:rPr>
          <w:i/>
        </w:rPr>
        <w:t>Environmental Health,</w:t>
      </w:r>
      <w:r w:rsidRPr="00606707">
        <w:t xml:space="preserve"> 8</w:t>
      </w:r>
      <w:r w:rsidRPr="00606707">
        <w:rPr>
          <w:b/>
        </w:rPr>
        <w:t>,</w:t>
      </w:r>
      <w:r w:rsidRPr="00606707">
        <w:t xml:space="preserve"> 60.</w:t>
      </w:r>
    </w:p>
    <w:p w14:paraId="51916365" w14:textId="77777777" w:rsidR="00606707" w:rsidRPr="00606707" w:rsidRDefault="00606707" w:rsidP="00606707">
      <w:pPr>
        <w:pStyle w:val="EndNoteBibliography"/>
        <w:spacing w:after="0"/>
        <w:ind w:left="720" w:hanging="720"/>
      </w:pPr>
      <w:r w:rsidRPr="00606707">
        <w:t xml:space="preserve">PRADHAN, P., COSTA, L., RYBSKI, D., LUCHT, W. &amp; KROPP, J. P. 2017. A Systematic Study of Sustainable Development Goal (SDG) Interactions. </w:t>
      </w:r>
      <w:r w:rsidRPr="00606707">
        <w:rPr>
          <w:i/>
        </w:rPr>
        <w:t>Earth's Future,</w:t>
      </w:r>
      <w:r w:rsidRPr="00606707">
        <w:t xml:space="preserve"> 5</w:t>
      </w:r>
      <w:r w:rsidRPr="00606707">
        <w:rPr>
          <w:b/>
        </w:rPr>
        <w:t>,</w:t>
      </w:r>
      <w:r w:rsidRPr="00606707">
        <w:t xml:space="preserve"> 1169-1179.</w:t>
      </w:r>
    </w:p>
    <w:p w14:paraId="59957E37" w14:textId="77777777" w:rsidR="00606707" w:rsidRPr="00606707" w:rsidRDefault="00606707" w:rsidP="00606707">
      <w:pPr>
        <w:pStyle w:val="EndNoteBibliography"/>
        <w:spacing w:after="0"/>
        <w:ind w:left="720" w:hanging="720"/>
      </w:pPr>
      <w:r w:rsidRPr="00606707">
        <w:t xml:space="preserve">PRASETIAWAN, T., NASTITI, A. &amp; MUNTALIF, B. S. 2017. ‘Bad’ piped water and other perceptual drivers of bottled water consumption in Indonesia. </w:t>
      </w:r>
      <w:r w:rsidRPr="00606707">
        <w:rPr>
          <w:i/>
        </w:rPr>
        <w:t>WIREs Water,</w:t>
      </w:r>
      <w:r w:rsidRPr="00606707">
        <w:t xml:space="preserve"> 4</w:t>
      </w:r>
      <w:r w:rsidRPr="00606707">
        <w:rPr>
          <w:b/>
        </w:rPr>
        <w:t>,</w:t>
      </w:r>
      <w:r w:rsidRPr="00606707">
        <w:t xml:space="preserve"> e1219.</w:t>
      </w:r>
    </w:p>
    <w:p w14:paraId="2A02ECE8" w14:textId="77777777" w:rsidR="00606707" w:rsidRPr="00606707" w:rsidRDefault="00606707" w:rsidP="00606707">
      <w:pPr>
        <w:pStyle w:val="EndNoteBibliography"/>
        <w:spacing w:after="0"/>
        <w:ind w:left="720" w:hanging="720"/>
      </w:pPr>
      <w:r w:rsidRPr="00606707">
        <w:t xml:space="preserve">PUSPITA, T., DHARMAYANTI, I., TJANDRARINI, D. H., ZAHRA, Z., ANWAR, A., IRIANTO, J., RACHMAT, B. &amp; YUNIANTO, A. 2023. Packaged drinking water in Indonesia: The determinants of household in the selection and management process. </w:t>
      </w:r>
      <w:r w:rsidRPr="00606707">
        <w:rPr>
          <w:i/>
        </w:rPr>
        <w:t>Journal of Water, Sanitation and Hygiene for Development,</w:t>
      </w:r>
      <w:r w:rsidRPr="00606707">
        <w:t xml:space="preserve"> 13</w:t>
      </w:r>
      <w:r w:rsidRPr="00606707">
        <w:rPr>
          <w:b/>
        </w:rPr>
        <w:t>,</w:t>
      </w:r>
      <w:r w:rsidRPr="00606707">
        <w:t xml:space="preserve"> 508-519.</w:t>
      </w:r>
    </w:p>
    <w:p w14:paraId="7727F36C" w14:textId="77777777" w:rsidR="00606707" w:rsidRPr="00606707" w:rsidRDefault="00606707" w:rsidP="00606707">
      <w:pPr>
        <w:pStyle w:val="EndNoteBibliography"/>
        <w:spacing w:after="0"/>
        <w:ind w:left="720" w:hanging="720"/>
      </w:pPr>
      <w:r w:rsidRPr="00606707">
        <w:t xml:space="preserve">QUARTEY, E. T., TOSEFA, H., DANQUAH, K. A. &amp; OBRSALOVA, I. 2015. Theoretical Framework for Plastic Waste Management in Ghana through Extended Producer Responsibility: Case of Sachet Water Waste. </w:t>
      </w:r>
      <w:r w:rsidRPr="00606707">
        <w:rPr>
          <w:i/>
        </w:rPr>
        <w:t xml:space="preserve">International Journal of Environmental Research and Public Health </w:t>
      </w:r>
      <w:r w:rsidRPr="00606707">
        <w:t>[Online], 12.</w:t>
      </w:r>
    </w:p>
    <w:p w14:paraId="22542593" w14:textId="77777777" w:rsidR="00606707" w:rsidRPr="00606707" w:rsidRDefault="00606707" w:rsidP="00606707">
      <w:pPr>
        <w:pStyle w:val="EndNoteBibliography"/>
        <w:spacing w:after="0"/>
        <w:ind w:left="720" w:hanging="720"/>
      </w:pPr>
      <w:r w:rsidRPr="00606707">
        <w:t>R CORE TEAM 2020. R: a language and environment for statistical computing. Vienna, Austria: R Foundation for Statistical Computing.</w:t>
      </w:r>
    </w:p>
    <w:p w14:paraId="60D1B845" w14:textId="77777777" w:rsidR="00606707" w:rsidRPr="00606707" w:rsidRDefault="00606707" w:rsidP="00606707">
      <w:pPr>
        <w:pStyle w:val="EndNoteBibliography"/>
        <w:spacing w:after="0"/>
        <w:ind w:left="720" w:hanging="720"/>
      </w:pPr>
      <w:r w:rsidRPr="00606707">
        <w:t xml:space="preserve">RAH, J. H., SUKOTJO, S., BADGAIYAN, N., CRONIN, A. A. &amp; TORLESSE, H. 2020. Improved sanitation is associated with reduced child stunting amongst Indonesian children under 3 years of age. </w:t>
      </w:r>
      <w:r w:rsidRPr="00606707">
        <w:rPr>
          <w:i/>
        </w:rPr>
        <w:t>Maternal &amp; Child Nutrition,</w:t>
      </w:r>
      <w:r w:rsidRPr="00606707">
        <w:t xml:space="preserve"> 16</w:t>
      </w:r>
      <w:r w:rsidRPr="00606707">
        <w:rPr>
          <w:b/>
        </w:rPr>
        <w:t>,</w:t>
      </w:r>
      <w:r w:rsidRPr="00606707">
        <w:t xml:space="preserve"> e12741.</w:t>
      </w:r>
    </w:p>
    <w:p w14:paraId="361ABBAB" w14:textId="77777777" w:rsidR="00606707" w:rsidRPr="00606707" w:rsidRDefault="00606707" w:rsidP="00606707">
      <w:pPr>
        <w:pStyle w:val="EndNoteBibliography"/>
        <w:spacing w:after="0"/>
        <w:ind w:left="720" w:hanging="720"/>
      </w:pPr>
      <w:r w:rsidRPr="00606707">
        <w:t xml:space="preserve">RODIĆ, L. &amp; WILSON, D. C. 2017. Resolving Governance Issues to Achieve Priority Sustainable Development Goals Related to Solid Waste Management in Developing Countries. </w:t>
      </w:r>
      <w:r w:rsidRPr="00606707">
        <w:rPr>
          <w:i/>
        </w:rPr>
        <w:t xml:space="preserve">Sustainability </w:t>
      </w:r>
      <w:r w:rsidRPr="00606707">
        <w:t>[Online], 9.</w:t>
      </w:r>
    </w:p>
    <w:p w14:paraId="6137AA1A" w14:textId="77777777" w:rsidR="00606707" w:rsidRPr="00606707" w:rsidRDefault="00606707" w:rsidP="00606707">
      <w:pPr>
        <w:pStyle w:val="EndNoteBibliography"/>
        <w:spacing w:after="0"/>
        <w:ind w:left="720" w:hanging="720"/>
      </w:pPr>
      <w:r w:rsidRPr="00606707">
        <w:t xml:space="preserve">SHEN, M., SONG, B., ZHU, Y., ZENG, G., ZHANG, Y., YANG, Y., WEN, X., CHEN, M. &amp; YI, H. 2020. Removal of microplastics via drinking water treatment: Current knowledge and future directions. </w:t>
      </w:r>
      <w:r w:rsidRPr="00606707">
        <w:rPr>
          <w:i/>
        </w:rPr>
        <w:t>Chemosphere,</w:t>
      </w:r>
      <w:r w:rsidRPr="00606707">
        <w:t xml:space="preserve"> 251</w:t>
      </w:r>
      <w:r w:rsidRPr="00606707">
        <w:rPr>
          <w:b/>
        </w:rPr>
        <w:t>,</w:t>
      </w:r>
      <w:r w:rsidRPr="00606707">
        <w:t xml:space="preserve"> 126612.</w:t>
      </w:r>
    </w:p>
    <w:p w14:paraId="34246C7F" w14:textId="77777777" w:rsidR="00606707" w:rsidRPr="00606707" w:rsidRDefault="00606707" w:rsidP="00606707">
      <w:pPr>
        <w:pStyle w:val="EndNoteBibliography"/>
        <w:spacing w:after="0"/>
        <w:ind w:left="720" w:hanging="720"/>
      </w:pPr>
      <w:r w:rsidRPr="00606707">
        <w:t>STATACORP 2019. Stata Statistical Software. 16 ed. College Station, Texas: Statacorp LLC.</w:t>
      </w:r>
    </w:p>
    <w:p w14:paraId="6F4102F0" w14:textId="77777777" w:rsidR="00606707" w:rsidRPr="00606707" w:rsidRDefault="00606707" w:rsidP="00606707">
      <w:pPr>
        <w:pStyle w:val="EndNoteBibliography"/>
        <w:spacing w:after="0"/>
        <w:ind w:left="720" w:hanging="720"/>
      </w:pPr>
      <w:r w:rsidRPr="00606707">
        <w:t xml:space="preserve">STOLER, J. 2012. Improved but unsustainable: accounting for sachet water in post-2015 goals for global safe water. </w:t>
      </w:r>
      <w:r w:rsidRPr="00606707">
        <w:rPr>
          <w:i/>
        </w:rPr>
        <w:t>Tropical Medicine &amp; International Health,</w:t>
      </w:r>
      <w:r w:rsidRPr="00606707">
        <w:t xml:space="preserve"> 17</w:t>
      </w:r>
      <w:r w:rsidRPr="00606707">
        <w:rPr>
          <w:b/>
        </w:rPr>
        <w:t>,</w:t>
      </w:r>
      <w:r w:rsidRPr="00606707">
        <w:t xml:space="preserve"> 1506-1508.</w:t>
      </w:r>
    </w:p>
    <w:p w14:paraId="179B3513" w14:textId="77777777" w:rsidR="00606707" w:rsidRPr="00606707" w:rsidRDefault="00606707" w:rsidP="00606707">
      <w:pPr>
        <w:pStyle w:val="EndNoteBibliography"/>
        <w:spacing w:after="0"/>
        <w:ind w:left="720" w:hanging="720"/>
      </w:pPr>
      <w:r w:rsidRPr="00606707">
        <w:t xml:space="preserve">STOLER, J. 2017. From curiosity to commodity: a review of the evolution of sachet drinking water in West Africa. </w:t>
      </w:r>
      <w:r w:rsidRPr="00606707">
        <w:rPr>
          <w:i/>
        </w:rPr>
        <w:t>WIREs Water,</w:t>
      </w:r>
      <w:r w:rsidRPr="00606707">
        <w:t xml:space="preserve"> 4</w:t>
      </w:r>
      <w:r w:rsidRPr="00606707">
        <w:rPr>
          <w:b/>
        </w:rPr>
        <w:t>,</w:t>
      </w:r>
      <w:r w:rsidRPr="00606707">
        <w:t xml:space="preserve"> e1206.</w:t>
      </w:r>
    </w:p>
    <w:p w14:paraId="5C1E8816" w14:textId="77777777" w:rsidR="00606707" w:rsidRPr="00606707" w:rsidRDefault="00606707" w:rsidP="00606707">
      <w:pPr>
        <w:pStyle w:val="EndNoteBibliography"/>
        <w:spacing w:after="0"/>
        <w:ind w:left="720" w:hanging="720"/>
      </w:pPr>
      <w:r w:rsidRPr="00606707">
        <w:t xml:space="preserve">STOLER, J., WEEKS, J. R. &amp; FINK, G. 2012. Sachet drinking water in Ghana's Accra-Tema metropolitan area: past, present, and future. </w:t>
      </w:r>
      <w:r w:rsidRPr="00606707">
        <w:rPr>
          <w:i/>
        </w:rPr>
        <w:t>Journal of Water, Sanitation and Hygiene for Development,</w:t>
      </w:r>
      <w:r w:rsidRPr="00606707">
        <w:t xml:space="preserve"> 2</w:t>
      </w:r>
      <w:r w:rsidRPr="00606707">
        <w:rPr>
          <w:b/>
        </w:rPr>
        <w:t>,</w:t>
      </w:r>
      <w:r w:rsidRPr="00606707">
        <w:t xml:space="preserve"> 223-240.</w:t>
      </w:r>
    </w:p>
    <w:p w14:paraId="28E8D64E" w14:textId="77777777" w:rsidR="00606707" w:rsidRPr="00606707" w:rsidRDefault="00606707" w:rsidP="00606707">
      <w:pPr>
        <w:pStyle w:val="EndNoteBibliography"/>
        <w:spacing w:after="0"/>
        <w:ind w:left="720" w:hanging="720"/>
      </w:pPr>
      <w:r w:rsidRPr="00606707">
        <w:t xml:space="preserve">TAIT, P. W., BREW, J., CHE, A., COSTANZO, A., DANYLUK, A., DAVIS, M., KHALAF, A., MCMAHON, K., WATSON, A., ROWCLIFF, K. &amp; BOWLES, D. 2020. The health impacts of waste incineration: a systematic review. </w:t>
      </w:r>
      <w:r w:rsidRPr="00606707">
        <w:rPr>
          <w:i/>
        </w:rPr>
        <w:t>Australian and New Zealand Journal of Public Health,</w:t>
      </w:r>
      <w:r w:rsidRPr="00606707">
        <w:t xml:space="preserve"> 44</w:t>
      </w:r>
      <w:r w:rsidRPr="00606707">
        <w:rPr>
          <w:b/>
        </w:rPr>
        <w:t>,</w:t>
      </w:r>
      <w:r w:rsidRPr="00606707">
        <w:t xml:space="preserve"> 40-48.</w:t>
      </w:r>
    </w:p>
    <w:p w14:paraId="137CE918" w14:textId="77777777" w:rsidR="00606707" w:rsidRPr="00606707" w:rsidRDefault="00606707" w:rsidP="00606707">
      <w:pPr>
        <w:pStyle w:val="EndNoteBibliography"/>
        <w:spacing w:after="0"/>
        <w:ind w:left="720" w:hanging="720"/>
      </w:pPr>
      <w:r w:rsidRPr="00606707">
        <w:t xml:space="preserve">THOMAS-POSSEE, M. L. H., SHAW, P., BAIN, R. E. S., HILL, A., OKOTTO-OKOTTO, J., OKOTTO, L. G., DZODZOMENYO, M. &amp; WRIGHT, J. 2024. Disposable diaper consumption in Sub-Saharan Africa: estimating the risks of associated unsafe waste. </w:t>
      </w:r>
      <w:r w:rsidRPr="00606707">
        <w:rPr>
          <w:i/>
        </w:rPr>
        <w:t>PLOS Sustainability and Transformation,</w:t>
      </w:r>
      <w:r w:rsidRPr="00606707">
        <w:t xml:space="preserve"> 3.</w:t>
      </w:r>
    </w:p>
    <w:p w14:paraId="4004A18C" w14:textId="77777777" w:rsidR="00606707" w:rsidRPr="00606707" w:rsidRDefault="00606707" w:rsidP="00606707">
      <w:pPr>
        <w:pStyle w:val="EndNoteBibliography"/>
        <w:spacing w:after="0"/>
        <w:ind w:left="720" w:hanging="720"/>
      </w:pPr>
      <w:r w:rsidRPr="00606707">
        <w:t xml:space="preserve">TRIPATHI, A., TYAGI, V. K., VIVEKANAND, V., BOSE, P. &amp; SUTHAR, S. 2020. Challenges, opportunities and progress in solid waste management during COVID-19 pandemic. </w:t>
      </w:r>
      <w:r w:rsidRPr="00606707">
        <w:rPr>
          <w:i/>
        </w:rPr>
        <w:t>Case Studies in Chemical and Environmental Engineering,</w:t>
      </w:r>
      <w:r w:rsidRPr="00606707">
        <w:t xml:space="preserve"> 2</w:t>
      </w:r>
      <w:r w:rsidRPr="00606707">
        <w:rPr>
          <w:b/>
        </w:rPr>
        <w:t>,</w:t>
      </w:r>
      <w:r w:rsidRPr="00606707">
        <w:t xml:space="preserve"> 100060.</w:t>
      </w:r>
    </w:p>
    <w:p w14:paraId="5DCAA4D6" w14:textId="77777777" w:rsidR="00606707" w:rsidRPr="00606707" w:rsidRDefault="00606707" w:rsidP="00606707">
      <w:pPr>
        <w:pStyle w:val="EndNoteBibliography"/>
        <w:spacing w:after="0"/>
        <w:ind w:left="720" w:hanging="720"/>
      </w:pPr>
      <w:r w:rsidRPr="00606707">
        <w:lastRenderedPageBreak/>
        <w:t xml:space="preserve">TROEGER, C., BLACKER, B. F., KHALIL, I. A., RAO, P. C., CAO, S., ZIMSEN, S. R. M., ALBERTSON, S. B., STANAWAY, J. D., DESHPANDE, A., ABEBE, Z., ALVIS-GUZMAN, N., AMARE, A. T., ASGEDOM, S. W., ANTENEH, Z. A., ANTONIO, C. A. T., AREMU, O., ASFAW, E. T., ATEY, T. M., ATIQUE, S., AVOKPAHO, E. F. G. A., AWASTHI, A., AYELE, H. T., BARAC, A., BARRETO, M. L., BASSAT, Q., BELAY, S. A., BENSENOR, I. M., BHUTTA, Z. A., BIJANI, A., BIZUNEH, H., CASTAÑEDA-ORJUELA, C. A., DADI, A. F., DANDONA, L., DANDONA, R., DO, H. P., DUBEY, M., DUBLJANIN, E., EDESSA, D., ENDRIES, A. Y., ESHRATI, B., FARAG, T., FEYISSA, G. T., FOREMAN, K. J., FOROUZANFAR, M. H., FULLMAN, N., GETHING, P. W., GISHU, M. D., GODWIN, W. W., GUGNANI, H. C., GUPTA, R., HAILU, G. B., HASSEN, H. Y., HIBSTU, D. T., ILESANMI, O. S., JONAS, J. B., KAHSAY, A., KANG, G., KASAEIAN, A., KHADER, Y. S., KHALIL, I. A., KHAN, E. A., KHAN, M. A., KHANG, Y.-H., KISSOON, N., KOCHHAR, S., KOTLOFF, K. L., KOYANAGI, A., KUMAR, G. A., MAGDY ABD EL RAZEK, H., MALEKZADEH, R., MALTA, D. C., MEHATA, S., MENDOZA, W., MENGISTU, D. T., MENOTA, B. G., MEZGEBE, H. B., MLASHU, F. W., MURTHY, S., NAIK, G. A., NGUYEN, C. T., NGUYEN, T. H., NINGRUM, D. N. A., OGBO, F. A., OLAGUNJU, A. T., PAUDEL, D., PLATTS-MILLS, J. A., QORBANI, M., RAFAY, A., RAI, R. K., RANA, S. M., RANABHAT, C. L., RASELLA, D., RAY, S. E., REIS, C., RENZAHO, A. M. N., REZAI, M. S., RUHAGO, G. M., SAFIRI, S., SALOMON, J. A., SANABRIA, J. R., et al. 2018. Estimates of the global, regional, and national morbidity, mortality, and aetiologies of diarrhoea in 195 countries: a systematic analysis for the Global Burden of Disease Study 2016. </w:t>
      </w:r>
      <w:r w:rsidRPr="00606707">
        <w:rPr>
          <w:i/>
        </w:rPr>
        <w:t>The Lancet Infectious Diseases,</w:t>
      </w:r>
      <w:r w:rsidRPr="00606707">
        <w:t xml:space="preserve"> 18</w:t>
      </w:r>
      <w:r w:rsidRPr="00606707">
        <w:rPr>
          <w:b/>
        </w:rPr>
        <w:t>,</w:t>
      </w:r>
      <w:r w:rsidRPr="00606707">
        <w:t xml:space="preserve"> 1211-1228.</w:t>
      </w:r>
    </w:p>
    <w:p w14:paraId="37F2A979" w14:textId="77777777" w:rsidR="00606707" w:rsidRPr="00606707" w:rsidRDefault="00606707" w:rsidP="00606707">
      <w:pPr>
        <w:pStyle w:val="EndNoteBibliography"/>
        <w:spacing w:after="0"/>
        <w:ind w:left="720" w:hanging="720"/>
      </w:pPr>
      <w:r w:rsidRPr="00606707">
        <w:t xml:space="preserve">TUMWEBAZE, I. K., ORACH, C. G., NIWAGABA, C., LUTHI, C. &amp; MOSLER, H.-J. 2013. Sanitation facilities in Kampala slums, Uganda: users' satisfaction and determinant factors. </w:t>
      </w:r>
      <w:r w:rsidRPr="00606707">
        <w:rPr>
          <w:i/>
        </w:rPr>
        <w:t>International Journal of Environmental Health Research,</w:t>
      </w:r>
      <w:r w:rsidRPr="00606707">
        <w:t xml:space="preserve"> 23</w:t>
      </w:r>
      <w:r w:rsidRPr="00606707">
        <w:rPr>
          <w:b/>
        </w:rPr>
        <w:t>,</w:t>
      </w:r>
      <w:r w:rsidRPr="00606707">
        <w:t xml:space="preserve"> 191-204.</w:t>
      </w:r>
    </w:p>
    <w:p w14:paraId="4B719A09" w14:textId="77777777" w:rsidR="00606707" w:rsidRPr="00606707" w:rsidRDefault="00606707" w:rsidP="00606707">
      <w:pPr>
        <w:pStyle w:val="EndNoteBibliography"/>
        <w:spacing w:after="0"/>
        <w:ind w:left="720" w:hanging="720"/>
      </w:pPr>
      <w:r w:rsidRPr="00606707">
        <w:t xml:space="preserve">ULRICH, G. 2017. Does the United Nations need a Chief Statistician? </w:t>
      </w:r>
      <w:r w:rsidRPr="00606707">
        <w:rPr>
          <w:i/>
        </w:rPr>
        <w:t>High-level Group for Partnership, Coordination and Capacity-Building for Statistics: 49th session of the United Nations Statistical Commission.</w:t>
      </w:r>
      <w:r w:rsidRPr="00606707">
        <w:t xml:space="preserve"> Ramallah, Palestine: UN Dept of Economic and Social Affairs.</w:t>
      </w:r>
    </w:p>
    <w:p w14:paraId="0CC6484D" w14:textId="77777777" w:rsidR="00606707" w:rsidRPr="00606707" w:rsidRDefault="00606707" w:rsidP="00606707">
      <w:pPr>
        <w:pStyle w:val="EndNoteBibliography"/>
        <w:spacing w:after="0"/>
        <w:ind w:left="720" w:hanging="720"/>
      </w:pPr>
      <w:r w:rsidRPr="00606707">
        <w:t>UN-HABITAT 2016. Slum almanac 2015-16 tracking improvement in the lives of slum dwellers. Nairobi: UN-Habitat.</w:t>
      </w:r>
    </w:p>
    <w:p w14:paraId="73317959" w14:textId="77777777" w:rsidR="00606707" w:rsidRPr="00606707" w:rsidRDefault="00606707" w:rsidP="00606707">
      <w:pPr>
        <w:pStyle w:val="EndNoteBibliography"/>
        <w:spacing w:after="0"/>
        <w:ind w:left="720" w:hanging="720"/>
      </w:pPr>
      <w:r w:rsidRPr="00606707">
        <w:t>UNICEF &amp; WHO 2019. Progress on household drinking-water, sanitation and hygiene 2000-2017: special focus on inequalities. New York.</w:t>
      </w:r>
    </w:p>
    <w:p w14:paraId="18FD370A" w14:textId="77777777" w:rsidR="00606707" w:rsidRPr="00606707" w:rsidRDefault="00606707" w:rsidP="00606707">
      <w:pPr>
        <w:pStyle w:val="EndNoteBibliography"/>
        <w:spacing w:after="0"/>
        <w:ind w:left="720" w:hanging="720"/>
      </w:pPr>
      <w:r w:rsidRPr="00606707">
        <w:t>UNICEF &amp; WHO 2021. The measurement and monitoring of water supply, sanitation and hygiene (WASH) affordability: a missing element of Sustainable Development Goal (SDG) Targets 6.1 and 6.2. New York.</w:t>
      </w:r>
    </w:p>
    <w:p w14:paraId="65F4DDAA" w14:textId="77777777" w:rsidR="00606707" w:rsidRPr="00606707" w:rsidRDefault="00606707" w:rsidP="00606707">
      <w:pPr>
        <w:pStyle w:val="EndNoteBibliography"/>
        <w:spacing w:after="0"/>
        <w:ind w:left="720" w:hanging="720"/>
      </w:pPr>
      <w:r w:rsidRPr="00606707">
        <w:t>UNICEF &amp; WHO 2023. Progress on household drinking water, sanitation and hygiene 2000-2022: special focus on gender. New York.</w:t>
      </w:r>
    </w:p>
    <w:p w14:paraId="7323FD18" w14:textId="119B3A66" w:rsidR="00606707" w:rsidRPr="00606707" w:rsidRDefault="00606707" w:rsidP="00606707">
      <w:pPr>
        <w:pStyle w:val="EndNoteBibliography"/>
        <w:spacing w:after="0"/>
        <w:ind w:left="720" w:hanging="720"/>
      </w:pPr>
      <w:r w:rsidRPr="00606707">
        <w:t xml:space="preserve">UNICEF/WHO JOINT MONITORING PROGRAM. 2023. </w:t>
      </w:r>
      <w:r w:rsidRPr="00606707">
        <w:rPr>
          <w:i/>
        </w:rPr>
        <w:t xml:space="preserve">Household Data on Water Sanitation and Hygiene (WASH) </w:t>
      </w:r>
      <w:r w:rsidRPr="00606707">
        <w:t xml:space="preserve">[Online]. New York: UNICEF. Available: </w:t>
      </w:r>
      <w:hyperlink r:id="rId26" w:history="1">
        <w:r w:rsidRPr="00606707">
          <w:rPr>
            <w:rStyle w:val="Hyperlink"/>
          </w:rPr>
          <w:t>https://washdata.org/data/household</w:t>
        </w:r>
      </w:hyperlink>
      <w:r w:rsidRPr="00606707">
        <w:t xml:space="preserve"> [Accessed 1/07/2023 2023].</w:t>
      </w:r>
    </w:p>
    <w:p w14:paraId="2EA27034" w14:textId="77777777" w:rsidR="00606707" w:rsidRPr="00606707" w:rsidRDefault="00606707" w:rsidP="00606707">
      <w:pPr>
        <w:pStyle w:val="EndNoteBibliography"/>
        <w:spacing w:after="0"/>
        <w:ind w:left="720" w:hanging="720"/>
      </w:pPr>
      <w:r w:rsidRPr="00606707">
        <w:t xml:space="preserve">VAN DRIEL, M., BIERMANN, F., KIM, R. E. &amp; VIJGE, M. J. 2022. International organisations as ‘custodians’ of the sustainable development goals? Fragmentation and coordination in sustainability governance. </w:t>
      </w:r>
      <w:r w:rsidRPr="00606707">
        <w:rPr>
          <w:i/>
        </w:rPr>
        <w:t>Global Policy,</w:t>
      </w:r>
      <w:r w:rsidRPr="00606707">
        <w:t xml:space="preserve"> 13</w:t>
      </w:r>
      <w:r w:rsidRPr="00606707">
        <w:rPr>
          <w:b/>
        </w:rPr>
        <w:t>,</w:t>
      </w:r>
      <w:r w:rsidRPr="00606707">
        <w:t xml:space="preserve"> 669-682.</w:t>
      </w:r>
    </w:p>
    <w:p w14:paraId="35AE9028" w14:textId="77777777" w:rsidR="00606707" w:rsidRPr="00606707" w:rsidRDefault="00606707" w:rsidP="00606707">
      <w:pPr>
        <w:pStyle w:val="EndNoteBibliography"/>
        <w:spacing w:after="0"/>
        <w:ind w:left="720" w:hanging="720"/>
      </w:pPr>
      <w:r w:rsidRPr="00606707">
        <w:t xml:space="preserve">VELASCO PEREZ, M., SOTELO NAVARRO, P. X., VAZQUEZ MORILLAS, A., ESPINOSA VALDEMAR, R. M. &amp; HERMOSO LOPEZ ARAIZA, J. P. 2020. Waste management and environmental impact of absorbent hygiene products: A review. </w:t>
      </w:r>
      <w:r w:rsidRPr="00606707">
        <w:rPr>
          <w:i/>
        </w:rPr>
        <w:t>Waste Management &amp; Research,</w:t>
      </w:r>
      <w:r w:rsidRPr="00606707">
        <w:t xml:space="preserve"> 39</w:t>
      </w:r>
      <w:r w:rsidRPr="00606707">
        <w:rPr>
          <w:b/>
        </w:rPr>
        <w:t>,</w:t>
      </w:r>
      <w:r w:rsidRPr="00606707">
        <w:t xml:space="preserve"> 767-783.</w:t>
      </w:r>
    </w:p>
    <w:p w14:paraId="31B64974" w14:textId="77777777" w:rsidR="00606707" w:rsidRPr="00606707" w:rsidRDefault="00606707" w:rsidP="00606707">
      <w:pPr>
        <w:pStyle w:val="EndNoteBibliography"/>
        <w:spacing w:after="0"/>
        <w:ind w:left="720" w:hanging="720"/>
      </w:pPr>
      <w:r w:rsidRPr="00606707">
        <w:t xml:space="preserve">VELIS, C. A. &amp; COOK, E. 2021. Mismanagement of Plastic Waste through Open Burning with Emphasis on the Global South: A Systematic Review of Risks to Occupational and Public Health. </w:t>
      </w:r>
      <w:r w:rsidRPr="00606707">
        <w:rPr>
          <w:i/>
        </w:rPr>
        <w:t>Environmental Science &amp; Technology,</w:t>
      </w:r>
      <w:r w:rsidRPr="00606707">
        <w:t xml:space="preserve"> 55</w:t>
      </w:r>
      <w:r w:rsidRPr="00606707">
        <w:rPr>
          <w:b/>
        </w:rPr>
        <w:t>,</w:t>
      </w:r>
      <w:r w:rsidRPr="00606707">
        <w:t xml:space="preserve"> 7186-7207.</w:t>
      </w:r>
    </w:p>
    <w:p w14:paraId="5BE32346" w14:textId="77777777" w:rsidR="00606707" w:rsidRPr="00606707" w:rsidRDefault="00606707" w:rsidP="00606707">
      <w:pPr>
        <w:pStyle w:val="EndNoteBibliography"/>
        <w:spacing w:after="0"/>
        <w:ind w:left="720" w:hanging="720"/>
      </w:pPr>
      <w:r w:rsidRPr="00606707">
        <w:t xml:space="preserve">VINTI, G., BAUZA, V., CLASEN, T., MEDLICOTT, K., TUDOR, T., ZURBRÜGG, C. &amp; VACCARI, M. 2021. Municipal Solid Waste Management and Adverse Health Outcomes: A Systematic Review. </w:t>
      </w:r>
      <w:r w:rsidRPr="00606707">
        <w:rPr>
          <w:i/>
        </w:rPr>
        <w:t xml:space="preserve">International Journal of Environmental Research and Public Health </w:t>
      </w:r>
      <w:r w:rsidRPr="00606707">
        <w:t>[Online], 18.</w:t>
      </w:r>
    </w:p>
    <w:p w14:paraId="35EA28A8" w14:textId="77777777" w:rsidR="00606707" w:rsidRPr="00606707" w:rsidRDefault="00606707" w:rsidP="00606707">
      <w:pPr>
        <w:pStyle w:val="EndNoteBibliography"/>
        <w:spacing w:after="0"/>
        <w:ind w:left="720" w:hanging="720"/>
      </w:pPr>
      <w:r w:rsidRPr="00606707">
        <w:lastRenderedPageBreak/>
        <w:t xml:space="preserve">WAGNER, E. G. &amp; LANOIX, J. N. 1958. Excreta disposal for rural areas and small communities. </w:t>
      </w:r>
      <w:r w:rsidRPr="00606707">
        <w:rPr>
          <w:i/>
        </w:rPr>
        <w:t>Monograph Series of the World Health Organization,</w:t>
      </w:r>
      <w:r w:rsidRPr="00606707">
        <w:t xml:space="preserve"> 39</w:t>
      </w:r>
      <w:r w:rsidRPr="00606707">
        <w:rPr>
          <w:b/>
        </w:rPr>
        <w:t>,</w:t>
      </w:r>
      <w:r w:rsidRPr="00606707">
        <w:t xml:space="preserve"> 1-182.</w:t>
      </w:r>
    </w:p>
    <w:p w14:paraId="593038F6" w14:textId="77777777" w:rsidR="00606707" w:rsidRPr="00606707" w:rsidRDefault="00606707" w:rsidP="00606707">
      <w:pPr>
        <w:pStyle w:val="EndNoteBibliography"/>
        <w:spacing w:after="0"/>
        <w:ind w:left="720" w:hanging="720"/>
      </w:pPr>
      <w:r w:rsidRPr="00606707">
        <w:t xml:space="preserve">WARDROP, N. A., DZODZOMENYO, M., ARYEETEY, G., HILL, A. G., BAIN, R. E. S. &amp; WRIGHT, J. 2017. Estimation of packaged water consumption and associated plastic waste production from household budget surveys. </w:t>
      </w:r>
      <w:r w:rsidRPr="00606707">
        <w:rPr>
          <w:i/>
        </w:rPr>
        <w:t>Environmental Research Letters,</w:t>
      </w:r>
      <w:r w:rsidRPr="00606707">
        <w:t xml:space="preserve"> 12.</w:t>
      </w:r>
    </w:p>
    <w:p w14:paraId="666F44E1" w14:textId="77777777" w:rsidR="00606707" w:rsidRPr="00606707" w:rsidRDefault="00606707" w:rsidP="00606707">
      <w:pPr>
        <w:pStyle w:val="EndNoteBibliography"/>
        <w:spacing w:after="0"/>
        <w:ind w:left="720" w:hanging="720"/>
      </w:pPr>
      <w:r w:rsidRPr="00606707">
        <w:t xml:space="preserve">WILLIAMS, A. R., BAIN, R. E. S., FISHER, M. B., CRONK, R., KELLY, E. R. &amp; BARTRAM, J. 2015. A Systematic Review and Meta-Analysis of Fecal Contamination and Inadequate Treatment of Packaged Water. </w:t>
      </w:r>
      <w:r w:rsidRPr="00606707">
        <w:rPr>
          <w:i/>
        </w:rPr>
        <w:t>PLOS ONE,</w:t>
      </w:r>
      <w:r w:rsidRPr="00606707">
        <w:t xml:space="preserve"> 10</w:t>
      </w:r>
      <w:r w:rsidRPr="00606707">
        <w:rPr>
          <w:b/>
        </w:rPr>
        <w:t>,</w:t>
      </w:r>
      <w:r w:rsidRPr="00606707">
        <w:t xml:space="preserve"> e0140899.</w:t>
      </w:r>
    </w:p>
    <w:p w14:paraId="3340CF25" w14:textId="77777777" w:rsidR="00606707" w:rsidRPr="00606707" w:rsidRDefault="00606707" w:rsidP="00606707">
      <w:pPr>
        <w:pStyle w:val="EndNoteBibliography"/>
        <w:spacing w:after="0"/>
        <w:ind w:left="720" w:hanging="720"/>
      </w:pPr>
      <w:r w:rsidRPr="00606707">
        <w:t>WORLD HEALTH ORGANIZATION &amp; UNICEF 2017. Safely managed drinking-water: thematic report on drinking-water 2017. Geneva.</w:t>
      </w:r>
    </w:p>
    <w:p w14:paraId="5115AC15" w14:textId="77777777" w:rsidR="00606707" w:rsidRPr="00606707" w:rsidRDefault="00606707" w:rsidP="00606707">
      <w:pPr>
        <w:pStyle w:val="EndNoteBibliography"/>
        <w:spacing w:after="0"/>
        <w:ind w:left="720" w:hanging="720"/>
      </w:pPr>
      <w:r w:rsidRPr="00606707">
        <w:t xml:space="preserve">WRIGHT, J. A., DAMKJAER, S., VAISANEN, H., ADAMA-TETTEY, Q., DZODZOMENYO, M., HILL, A. G., OKOTTO, L. G., OKOTTO-OKOTTO, J. &amp; SHAW, P. 2022. On the use of household expenditure surveys to monitor mismanaged plastic waste from food packaging in low- and middle-income countries. </w:t>
      </w:r>
      <w:r w:rsidRPr="00606707">
        <w:rPr>
          <w:i/>
        </w:rPr>
        <w:t>Environmental Research Letters,</w:t>
      </w:r>
      <w:r w:rsidRPr="00606707">
        <w:t xml:space="preserve"> 17</w:t>
      </w:r>
      <w:r w:rsidRPr="00606707">
        <w:rPr>
          <w:b/>
        </w:rPr>
        <w:t>,</w:t>
      </w:r>
      <w:r w:rsidRPr="00606707">
        <w:t xml:space="preserve"> 124029.</w:t>
      </w:r>
    </w:p>
    <w:p w14:paraId="51A54FC7" w14:textId="77777777" w:rsidR="00606707" w:rsidRPr="00606707" w:rsidRDefault="00606707" w:rsidP="00606707">
      <w:pPr>
        <w:pStyle w:val="EndNoteBibliography"/>
        <w:spacing w:after="0"/>
        <w:ind w:left="720" w:hanging="720"/>
      </w:pPr>
      <w:r w:rsidRPr="00606707">
        <w:t xml:space="preserve">ZHANG, C., CHEN, X., LI, Y., DING, W. &amp; FU, G. 2018. Water-energy-food nexus: Concepts, questions and methodologies. </w:t>
      </w:r>
      <w:r w:rsidRPr="00606707">
        <w:rPr>
          <w:i/>
        </w:rPr>
        <w:t>Journal of Cleaner Production,</w:t>
      </w:r>
      <w:r w:rsidRPr="00606707">
        <w:t xml:space="preserve"> 195</w:t>
      </w:r>
      <w:r w:rsidRPr="00606707">
        <w:rPr>
          <w:b/>
        </w:rPr>
        <w:t>,</w:t>
      </w:r>
      <w:r w:rsidRPr="00606707">
        <w:t xml:space="preserve"> 625-639.</w:t>
      </w:r>
    </w:p>
    <w:p w14:paraId="5EAECA99" w14:textId="445734E9" w:rsidR="00606707" w:rsidRPr="00606707" w:rsidRDefault="00606707" w:rsidP="00606707">
      <w:pPr>
        <w:pStyle w:val="EndNoteBibliography"/>
        <w:spacing w:after="0"/>
        <w:ind w:left="720" w:hanging="720"/>
      </w:pPr>
      <w:r w:rsidRPr="00606707">
        <w:t xml:space="preserve">ZHOU, X., MOINUDDIN, M. &amp; LI, Y. 2021. </w:t>
      </w:r>
      <w:r w:rsidRPr="00606707">
        <w:rPr>
          <w:i/>
        </w:rPr>
        <w:t xml:space="preserve">SDG interlinkages analysis and visualisation tool (v4.0) </w:t>
      </w:r>
      <w:r w:rsidRPr="00606707">
        <w:t xml:space="preserve">[Online]. Kanagawa, Japan: Institute for Global Environmental Strategies. Available: </w:t>
      </w:r>
      <w:hyperlink r:id="rId27" w:history="1">
        <w:r w:rsidRPr="00606707">
          <w:rPr>
            <w:rStyle w:val="Hyperlink"/>
          </w:rPr>
          <w:t>https://sdginterlinkages.iges.jp/visualisationtool.html</w:t>
        </w:r>
      </w:hyperlink>
      <w:r w:rsidRPr="00606707">
        <w:t xml:space="preserve"> [Accessed].</w:t>
      </w:r>
    </w:p>
    <w:p w14:paraId="66E7B3DF" w14:textId="77777777" w:rsidR="00606707" w:rsidRPr="00606707" w:rsidRDefault="00606707" w:rsidP="00606707">
      <w:pPr>
        <w:pStyle w:val="EndNoteBibliography"/>
        <w:spacing w:after="0"/>
        <w:ind w:left="720" w:hanging="720"/>
      </w:pPr>
      <w:r w:rsidRPr="00606707">
        <w:t xml:space="preserve">ZIRABA, A. K., HAREGU, T. N. &amp; MBERU, B. 2016. A review and framework for understanding the potential impact of poor solid waste management on health in developing countries. </w:t>
      </w:r>
      <w:r w:rsidRPr="00606707">
        <w:rPr>
          <w:i/>
        </w:rPr>
        <w:t>Archives of Public Health,</w:t>
      </w:r>
      <w:r w:rsidRPr="00606707">
        <w:t xml:space="preserve"> 74</w:t>
      </w:r>
      <w:r w:rsidRPr="00606707">
        <w:rPr>
          <w:b/>
        </w:rPr>
        <w:t>,</w:t>
      </w:r>
      <w:r w:rsidRPr="00606707">
        <w:t xml:space="preserve"> 55.</w:t>
      </w:r>
    </w:p>
    <w:p w14:paraId="5E63C15F" w14:textId="77777777" w:rsidR="00606707" w:rsidRPr="00606707" w:rsidRDefault="00606707" w:rsidP="00606707">
      <w:pPr>
        <w:pStyle w:val="EndNoteBibliography"/>
        <w:ind w:left="720" w:hanging="720"/>
      </w:pPr>
      <w:r w:rsidRPr="00606707">
        <w:t xml:space="preserve">ZOLNIKOV, T. R., FURIO, F., CRUVINEL, V. &amp; RICHARDS, J. 2021. A systematic review on informal waste picking: Occupational hazards and health outcomes. </w:t>
      </w:r>
      <w:r w:rsidRPr="00606707">
        <w:rPr>
          <w:i/>
        </w:rPr>
        <w:t>Waste Management,</w:t>
      </w:r>
      <w:r w:rsidRPr="00606707">
        <w:t xml:space="preserve"> 126</w:t>
      </w:r>
      <w:r w:rsidRPr="00606707">
        <w:rPr>
          <w:b/>
        </w:rPr>
        <w:t>,</w:t>
      </w:r>
      <w:r w:rsidRPr="00606707">
        <w:t xml:space="preserve"> 291-308.</w:t>
      </w:r>
    </w:p>
    <w:p w14:paraId="3CEB9725" w14:textId="428E0BB4" w:rsidR="0034176F" w:rsidRDefault="0034176F">
      <w:r>
        <w:fldChar w:fldCharType="end"/>
      </w:r>
    </w:p>
    <w:sectPr w:rsidR="0034176F">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3A9FD" w14:textId="77777777" w:rsidR="00391322" w:rsidRDefault="00391322" w:rsidP="002A3607">
      <w:pPr>
        <w:spacing w:after="0" w:line="240" w:lineRule="auto"/>
      </w:pPr>
      <w:r>
        <w:separator/>
      </w:r>
    </w:p>
  </w:endnote>
  <w:endnote w:type="continuationSeparator" w:id="0">
    <w:p w14:paraId="17036C49" w14:textId="77777777" w:rsidR="00391322" w:rsidRDefault="00391322" w:rsidP="002A3607">
      <w:pPr>
        <w:spacing w:after="0" w:line="240" w:lineRule="auto"/>
      </w:pPr>
      <w:r>
        <w:continuationSeparator/>
      </w:r>
    </w:p>
  </w:endnote>
  <w:endnote w:type="continuationNotice" w:id="1">
    <w:p w14:paraId="2507818A" w14:textId="77777777" w:rsidR="00391322" w:rsidRDefault="003913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503021"/>
      <w:docPartObj>
        <w:docPartGallery w:val="Page Numbers (Bottom of Page)"/>
        <w:docPartUnique/>
      </w:docPartObj>
    </w:sdtPr>
    <w:sdtEndPr>
      <w:rPr>
        <w:noProof/>
      </w:rPr>
    </w:sdtEndPr>
    <w:sdtContent>
      <w:p w14:paraId="7F60BA0C" w14:textId="545948B2" w:rsidR="00D634FA" w:rsidRDefault="00D634FA">
        <w:pPr>
          <w:pStyle w:val="Footer"/>
          <w:jc w:val="center"/>
        </w:pPr>
        <w:r>
          <w:fldChar w:fldCharType="begin"/>
        </w:r>
        <w:r>
          <w:instrText xml:space="preserve"> PAGE   \* MERGEFORMAT </w:instrText>
        </w:r>
        <w:r>
          <w:fldChar w:fldCharType="separate"/>
        </w:r>
        <w:r w:rsidR="00753656">
          <w:rPr>
            <w:noProof/>
          </w:rPr>
          <w:t>1</w:t>
        </w:r>
        <w:r>
          <w:rPr>
            <w:noProof/>
          </w:rPr>
          <w:fldChar w:fldCharType="end"/>
        </w:r>
      </w:p>
    </w:sdtContent>
  </w:sdt>
  <w:p w14:paraId="468CF99D" w14:textId="77777777" w:rsidR="00D634FA" w:rsidRDefault="00D634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75AF6" w14:textId="77777777" w:rsidR="00391322" w:rsidRDefault="00391322" w:rsidP="002A3607">
      <w:pPr>
        <w:spacing w:after="0" w:line="240" w:lineRule="auto"/>
      </w:pPr>
      <w:r>
        <w:separator/>
      </w:r>
    </w:p>
  </w:footnote>
  <w:footnote w:type="continuationSeparator" w:id="0">
    <w:p w14:paraId="1D4535A3" w14:textId="77777777" w:rsidR="00391322" w:rsidRDefault="00391322" w:rsidP="002A3607">
      <w:pPr>
        <w:spacing w:after="0" w:line="240" w:lineRule="auto"/>
      </w:pPr>
      <w:r>
        <w:continuationSeparator/>
      </w:r>
    </w:p>
  </w:footnote>
  <w:footnote w:type="continuationNotice" w:id="1">
    <w:p w14:paraId="1B037C25" w14:textId="77777777" w:rsidR="00391322" w:rsidRDefault="0039132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54D"/>
    <w:multiLevelType w:val="hybridMultilevel"/>
    <w:tmpl w:val="F0D6C48C"/>
    <w:lvl w:ilvl="0" w:tplc="7798918E">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8C1514"/>
    <w:multiLevelType w:val="hybridMultilevel"/>
    <w:tmpl w:val="C3B69886"/>
    <w:lvl w:ilvl="0" w:tplc="F6888B72">
      <w:start w:val="1"/>
      <w:numFmt w:val="bullet"/>
      <w:lvlText w:val=""/>
      <w:lvlJc w:val="left"/>
      <w:pPr>
        <w:ind w:left="720" w:hanging="360"/>
      </w:pPr>
      <w:rPr>
        <w:rFonts w:ascii="Symbol" w:hAnsi="Symbol"/>
      </w:rPr>
    </w:lvl>
    <w:lvl w:ilvl="1" w:tplc="0574B4D0">
      <w:start w:val="1"/>
      <w:numFmt w:val="bullet"/>
      <w:lvlText w:val=""/>
      <w:lvlJc w:val="left"/>
      <w:pPr>
        <w:ind w:left="720" w:hanging="360"/>
      </w:pPr>
      <w:rPr>
        <w:rFonts w:ascii="Symbol" w:hAnsi="Symbol"/>
      </w:rPr>
    </w:lvl>
    <w:lvl w:ilvl="2" w:tplc="390E3166">
      <w:start w:val="1"/>
      <w:numFmt w:val="bullet"/>
      <w:lvlText w:val=""/>
      <w:lvlJc w:val="left"/>
      <w:pPr>
        <w:ind w:left="720" w:hanging="360"/>
      </w:pPr>
      <w:rPr>
        <w:rFonts w:ascii="Symbol" w:hAnsi="Symbol"/>
      </w:rPr>
    </w:lvl>
    <w:lvl w:ilvl="3" w:tplc="97B45D3A">
      <w:start w:val="1"/>
      <w:numFmt w:val="bullet"/>
      <w:lvlText w:val=""/>
      <w:lvlJc w:val="left"/>
      <w:pPr>
        <w:ind w:left="720" w:hanging="360"/>
      </w:pPr>
      <w:rPr>
        <w:rFonts w:ascii="Symbol" w:hAnsi="Symbol"/>
      </w:rPr>
    </w:lvl>
    <w:lvl w:ilvl="4" w:tplc="D6AC3D7C">
      <w:start w:val="1"/>
      <w:numFmt w:val="bullet"/>
      <w:lvlText w:val=""/>
      <w:lvlJc w:val="left"/>
      <w:pPr>
        <w:ind w:left="720" w:hanging="360"/>
      </w:pPr>
      <w:rPr>
        <w:rFonts w:ascii="Symbol" w:hAnsi="Symbol"/>
      </w:rPr>
    </w:lvl>
    <w:lvl w:ilvl="5" w:tplc="3474D1C6">
      <w:start w:val="1"/>
      <w:numFmt w:val="bullet"/>
      <w:lvlText w:val=""/>
      <w:lvlJc w:val="left"/>
      <w:pPr>
        <w:ind w:left="720" w:hanging="360"/>
      </w:pPr>
      <w:rPr>
        <w:rFonts w:ascii="Symbol" w:hAnsi="Symbol"/>
      </w:rPr>
    </w:lvl>
    <w:lvl w:ilvl="6" w:tplc="43BCFFA6">
      <w:start w:val="1"/>
      <w:numFmt w:val="bullet"/>
      <w:lvlText w:val=""/>
      <w:lvlJc w:val="left"/>
      <w:pPr>
        <w:ind w:left="720" w:hanging="360"/>
      </w:pPr>
      <w:rPr>
        <w:rFonts w:ascii="Symbol" w:hAnsi="Symbol"/>
      </w:rPr>
    </w:lvl>
    <w:lvl w:ilvl="7" w:tplc="2214DACC">
      <w:start w:val="1"/>
      <w:numFmt w:val="bullet"/>
      <w:lvlText w:val=""/>
      <w:lvlJc w:val="left"/>
      <w:pPr>
        <w:ind w:left="720" w:hanging="360"/>
      </w:pPr>
      <w:rPr>
        <w:rFonts w:ascii="Symbol" w:hAnsi="Symbol"/>
      </w:rPr>
    </w:lvl>
    <w:lvl w:ilvl="8" w:tplc="494EAC8C">
      <w:start w:val="1"/>
      <w:numFmt w:val="bullet"/>
      <w:lvlText w:val=""/>
      <w:lvlJc w:val="left"/>
      <w:pPr>
        <w:ind w:left="720" w:hanging="360"/>
      </w:pPr>
      <w:rPr>
        <w:rFonts w:ascii="Symbol" w:hAnsi="Symbol"/>
      </w:rPr>
    </w:lvl>
  </w:abstractNum>
  <w:abstractNum w:abstractNumId="2" w15:restartNumberingAfterBreak="0">
    <w:nsid w:val="10D9797D"/>
    <w:multiLevelType w:val="hybridMultilevel"/>
    <w:tmpl w:val="0EB6C794"/>
    <w:lvl w:ilvl="0" w:tplc="169473A6">
      <w:start w:val="1"/>
      <w:numFmt w:val="bullet"/>
      <w:lvlText w:val=""/>
      <w:lvlJc w:val="left"/>
      <w:pPr>
        <w:ind w:left="720" w:hanging="360"/>
      </w:pPr>
      <w:rPr>
        <w:rFonts w:ascii="Symbol" w:hAnsi="Symbol"/>
      </w:rPr>
    </w:lvl>
    <w:lvl w:ilvl="1" w:tplc="16F28798">
      <w:start w:val="1"/>
      <w:numFmt w:val="bullet"/>
      <w:lvlText w:val=""/>
      <w:lvlJc w:val="left"/>
      <w:pPr>
        <w:ind w:left="720" w:hanging="360"/>
      </w:pPr>
      <w:rPr>
        <w:rFonts w:ascii="Symbol" w:hAnsi="Symbol"/>
      </w:rPr>
    </w:lvl>
    <w:lvl w:ilvl="2" w:tplc="62FCDBA6">
      <w:start w:val="1"/>
      <w:numFmt w:val="bullet"/>
      <w:lvlText w:val=""/>
      <w:lvlJc w:val="left"/>
      <w:pPr>
        <w:ind w:left="720" w:hanging="360"/>
      </w:pPr>
      <w:rPr>
        <w:rFonts w:ascii="Symbol" w:hAnsi="Symbol"/>
      </w:rPr>
    </w:lvl>
    <w:lvl w:ilvl="3" w:tplc="1412345A">
      <w:start w:val="1"/>
      <w:numFmt w:val="bullet"/>
      <w:lvlText w:val=""/>
      <w:lvlJc w:val="left"/>
      <w:pPr>
        <w:ind w:left="720" w:hanging="360"/>
      </w:pPr>
      <w:rPr>
        <w:rFonts w:ascii="Symbol" w:hAnsi="Symbol"/>
      </w:rPr>
    </w:lvl>
    <w:lvl w:ilvl="4" w:tplc="EA766756">
      <w:start w:val="1"/>
      <w:numFmt w:val="bullet"/>
      <w:lvlText w:val=""/>
      <w:lvlJc w:val="left"/>
      <w:pPr>
        <w:ind w:left="720" w:hanging="360"/>
      </w:pPr>
      <w:rPr>
        <w:rFonts w:ascii="Symbol" w:hAnsi="Symbol"/>
      </w:rPr>
    </w:lvl>
    <w:lvl w:ilvl="5" w:tplc="DDD0F904">
      <w:start w:val="1"/>
      <w:numFmt w:val="bullet"/>
      <w:lvlText w:val=""/>
      <w:lvlJc w:val="left"/>
      <w:pPr>
        <w:ind w:left="720" w:hanging="360"/>
      </w:pPr>
      <w:rPr>
        <w:rFonts w:ascii="Symbol" w:hAnsi="Symbol"/>
      </w:rPr>
    </w:lvl>
    <w:lvl w:ilvl="6" w:tplc="B7C47ADC">
      <w:start w:val="1"/>
      <w:numFmt w:val="bullet"/>
      <w:lvlText w:val=""/>
      <w:lvlJc w:val="left"/>
      <w:pPr>
        <w:ind w:left="720" w:hanging="360"/>
      </w:pPr>
      <w:rPr>
        <w:rFonts w:ascii="Symbol" w:hAnsi="Symbol"/>
      </w:rPr>
    </w:lvl>
    <w:lvl w:ilvl="7" w:tplc="F044F5C0">
      <w:start w:val="1"/>
      <w:numFmt w:val="bullet"/>
      <w:lvlText w:val=""/>
      <w:lvlJc w:val="left"/>
      <w:pPr>
        <w:ind w:left="720" w:hanging="360"/>
      </w:pPr>
      <w:rPr>
        <w:rFonts w:ascii="Symbol" w:hAnsi="Symbol"/>
      </w:rPr>
    </w:lvl>
    <w:lvl w:ilvl="8" w:tplc="815AF83A">
      <w:start w:val="1"/>
      <w:numFmt w:val="bullet"/>
      <w:lvlText w:val=""/>
      <w:lvlJc w:val="left"/>
      <w:pPr>
        <w:ind w:left="720" w:hanging="360"/>
      </w:pPr>
      <w:rPr>
        <w:rFonts w:ascii="Symbol" w:hAnsi="Symbol"/>
      </w:rPr>
    </w:lvl>
  </w:abstractNum>
  <w:abstractNum w:abstractNumId="3" w15:restartNumberingAfterBreak="0">
    <w:nsid w:val="1A9B6F16"/>
    <w:multiLevelType w:val="hybridMultilevel"/>
    <w:tmpl w:val="6F7C462A"/>
    <w:lvl w:ilvl="0" w:tplc="CDD2763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B3114B"/>
    <w:multiLevelType w:val="hybridMultilevel"/>
    <w:tmpl w:val="4148C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3C1DFF"/>
    <w:multiLevelType w:val="hybridMultilevel"/>
    <w:tmpl w:val="26421872"/>
    <w:lvl w:ilvl="0" w:tplc="81AE6A52">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890AB3"/>
    <w:multiLevelType w:val="hybridMultilevel"/>
    <w:tmpl w:val="182EF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3A6674"/>
    <w:multiLevelType w:val="hybridMultilevel"/>
    <w:tmpl w:val="98601826"/>
    <w:lvl w:ilvl="0" w:tplc="1AFEEAB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007D8C"/>
    <w:multiLevelType w:val="hybridMultilevel"/>
    <w:tmpl w:val="B3484384"/>
    <w:lvl w:ilvl="0" w:tplc="5732754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1534FA"/>
    <w:multiLevelType w:val="hybridMultilevel"/>
    <w:tmpl w:val="2A0C76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41995802">
    <w:abstractNumId w:val="0"/>
  </w:num>
  <w:num w:numId="2" w16cid:durableId="1664353476">
    <w:abstractNumId w:val="4"/>
  </w:num>
  <w:num w:numId="3" w16cid:durableId="282227218">
    <w:abstractNumId w:val="8"/>
  </w:num>
  <w:num w:numId="4" w16cid:durableId="2066446594">
    <w:abstractNumId w:val="5"/>
  </w:num>
  <w:num w:numId="5" w16cid:durableId="216287462">
    <w:abstractNumId w:val="7"/>
  </w:num>
  <w:num w:numId="6" w16cid:durableId="1283657479">
    <w:abstractNumId w:val="3"/>
  </w:num>
  <w:num w:numId="7" w16cid:durableId="152917598">
    <w:abstractNumId w:val="9"/>
  </w:num>
  <w:num w:numId="8" w16cid:durableId="791823284">
    <w:abstractNumId w:val="6"/>
  </w:num>
  <w:num w:numId="9" w16cid:durableId="1049649362">
    <w:abstractNumId w:val="1"/>
  </w:num>
  <w:num w:numId="10" w16cid:durableId="6406226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redwetsdxf3epftppt9wc5rz2dr5ed29w&quot;&gt;PartMapping&lt;record-ids&gt;&lt;item&gt;47&lt;/item&gt;&lt;item&gt;73&lt;/item&gt;&lt;item&gt;89&lt;/item&gt;&lt;item&gt;101&lt;/item&gt;&lt;item&gt;116&lt;/item&gt;&lt;item&gt;120&lt;/item&gt;&lt;item&gt;136&lt;/item&gt;&lt;item&gt;240&lt;/item&gt;&lt;item&gt;241&lt;/item&gt;&lt;item&gt;250&lt;/item&gt;&lt;item&gt;251&lt;/item&gt;&lt;item&gt;264&lt;/item&gt;&lt;item&gt;292&lt;/item&gt;&lt;item&gt;294&lt;/item&gt;&lt;item&gt;347&lt;/item&gt;&lt;item&gt;348&lt;/item&gt;&lt;item&gt;370&lt;/item&gt;&lt;item&gt;383&lt;/item&gt;&lt;item&gt;397&lt;/item&gt;&lt;item&gt;402&lt;/item&gt;&lt;item&gt;406&lt;/item&gt;&lt;item&gt;407&lt;/item&gt;&lt;item&gt;423&lt;/item&gt;&lt;item&gt;480&lt;/item&gt;&lt;item&gt;481&lt;/item&gt;&lt;item&gt;483&lt;/item&gt;&lt;item&gt;484&lt;/item&gt;&lt;item&gt;486&lt;/item&gt;&lt;item&gt;566&lt;/item&gt;&lt;item&gt;3182&lt;/item&gt;&lt;item&gt;3187&lt;/item&gt;&lt;item&gt;3188&lt;/item&gt;&lt;item&gt;3189&lt;/item&gt;&lt;item&gt;3191&lt;/item&gt;&lt;item&gt;3192&lt;/item&gt;&lt;item&gt;3193&lt;/item&gt;&lt;item&gt;3211&lt;/item&gt;&lt;item&gt;3212&lt;/item&gt;&lt;item&gt;3214&lt;/item&gt;&lt;item&gt;3215&lt;/item&gt;&lt;item&gt;3217&lt;/item&gt;&lt;item&gt;3218&lt;/item&gt;&lt;item&gt;3220&lt;/item&gt;&lt;item&gt;3221&lt;/item&gt;&lt;item&gt;3222&lt;/item&gt;&lt;item&gt;3223&lt;/item&gt;&lt;item&gt;3224&lt;/item&gt;&lt;item&gt;3225&lt;/item&gt;&lt;item&gt;3227&lt;/item&gt;&lt;item&gt;3228&lt;/item&gt;&lt;item&gt;3229&lt;/item&gt;&lt;item&gt;3230&lt;/item&gt;&lt;item&gt;3231&lt;/item&gt;&lt;item&gt;3232&lt;/item&gt;&lt;item&gt;3233&lt;/item&gt;&lt;item&gt;3234&lt;/item&gt;&lt;item&gt;3235&lt;/item&gt;&lt;item&gt;3236&lt;/item&gt;&lt;item&gt;3238&lt;/item&gt;&lt;item&gt;3239&lt;/item&gt;&lt;item&gt;3240&lt;/item&gt;&lt;item&gt;3242&lt;/item&gt;&lt;item&gt;3243&lt;/item&gt;&lt;item&gt;3244&lt;/item&gt;&lt;item&gt;3246&lt;/item&gt;&lt;item&gt;3263&lt;/item&gt;&lt;item&gt;3290&lt;/item&gt;&lt;item&gt;3292&lt;/item&gt;&lt;item&gt;3293&lt;/item&gt;&lt;item&gt;3295&lt;/item&gt;&lt;item&gt;3308&lt;/item&gt;&lt;item&gt;3338&lt;/item&gt;&lt;item&gt;3339&lt;/item&gt;&lt;item&gt;3340&lt;/item&gt;&lt;item&gt;3341&lt;/item&gt;&lt;item&gt;3342&lt;/item&gt;&lt;item&gt;3343&lt;/item&gt;&lt;item&gt;3344&lt;/item&gt;&lt;item&gt;3345&lt;/item&gt;&lt;item&gt;3347&lt;/item&gt;&lt;item&gt;3348&lt;/item&gt;&lt;/record-ids&gt;&lt;/item&gt;&lt;/Libraries&gt;"/>
  </w:docVars>
  <w:rsids>
    <w:rsidRoot w:val="0034176F"/>
    <w:rsid w:val="00000493"/>
    <w:rsid w:val="0000254B"/>
    <w:rsid w:val="00003D31"/>
    <w:rsid w:val="000048EB"/>
    <w:rsid w:val="00010C36"/>
    <w:rsid w:val="0001193D"/>
    <w:rsid w:val="000124F3"/>
    <w:rsid w:val="00014204"/>
    <w:rsid w:val="00015DF6"/>
    <w:rsid w:val="00020203"/>
    <w:rsid w:val="00020382"/>
    <w:rsid w:val="00021372"/>
    <w:rsid w:val="00023E75"/>
    <w:rsid w:val="00024137"/>
    <w:rsid w:val="000248DB"/>
    <w:rsid w:val="00025B45"/>
    <w:rsid w:val="000265EA"/>
    <w:rsid w:val="0002714D"/>
    <w:rsid w:val="000302C2"/>
    <w:rsid w:val="000303CB"/>
    <w:rsid w:val="00030683"/>
    <w:rsid w:val="0003091A"/>
    <w:rsid w:val="00030F7A"/>
    <w:rsid w:val="00031155"/>
    <w:rsid w:val="00031480"/>
    <w:rsid w:val="00031C4E"/>
    <w:rsid w:val="0003343C"/>
    <w:rsid w:val="00034489"/>
    <w:rsid w:val="000404CA"/>
    <w:rsid w:val="00040620"/>
    <w:rsid w:val="00040E67"/>
    <w:rsid w:val="00042BF0"/>
    <w:rsid w:val="00043E7A"/>
    <w:rsid w:val="00043EA5"/>
    <w:rsid w:val="00045C25"/>
    <w:rsid w:val="00046662"/>
    <w:rsid w:val="0004782A"/>
    <w:rsid w:val="000501FF"/>
    <w:rsid w:val="000503AE"/>
    <w:rsid w:val="00050E9B"/>
    <w:rsid w:val="000524A3"/>
    <w:rsid w:val="000539CC"/>
    <w:rsid w:val="000552D5"/>
    <w:rsid w:val="000555D8"/>
    <w:rsid w:val="0005627C"/>
    <w:rsid w:val="00056EB0"/>
    <w:rsid w:val="00056EB7"/>
    <w:rsid w:val="00057829"/>
    <w:rsid w:val="00057B91"/>
    <w:rsid w:val="000600DE"/>
    <w:rsid w:val="00060C09"/>
    <w:rsid w:val="00061F0B"/>
    <w:rsid w:val="00062981"/>
    <w:rsid w:val="00062C80"/>
    <w:rsid w:val="0006308C"/>
    <w:rsid w:val="00063650"/>
    <w:rsid w:val="00064EEB"/>
    <w:rsid w:val="000660A8"/>
    <w:rsid w:val="000665DC"/>
    <w:rsid w:val="000675F1"/>
    <w:rsid w:val="00067806"/>
    <w:rsid w:val="00071B99"/>
    <w:rsid w:val="0007203A"/>
    <w:rsid w:val="0007265C"/>
    <w:rsid w:val="00074000"/>
    <w:rsid w:val="000746F7"/>
    <w:rsid w:val="00075673"/>
    <w:rsid w:val="0008038C"/>
    <w:rsid w:val="0008162C"/>
    <w:rsid w:val="000840DE"/>
    <w:rsid w:val="00084ACC"/>
    <w:rsid w:val="00086B08"/>
    <w:rsid w:val="00092C52"/>
    <w:rsid w:val="00095ACB"/>
    <w:rsid w:val="00096756"/>
    <w:rsid w:val="0009721B"/>
    <w:rsid w:val="00097260"/>
    <w:rsid w:val="00097293"/>
    <w:rsid w:val="0009737F"/>
    <w:rsid w:val="00097DA6"/>
    <w:rsid w:val="000A029C"/>
    <w:rsid w:val="000A39BB"/>
    <w:rsid w:val="000A61F7"/>
    <w:rsid w:val="000A69E1"/>
    <w:rsid w:val="000A6F17"/>
    <w:rsid w:val="000A7A59"/>
    <w:rsid w:val="000B0151"/>
    <w:rsid w:val="000B1635"/>
    <w:rsid w:val="000B38C3"/>
    <w:rsid w:val="000B39A3"/>
    <w:rsid w:val="000B3FAF"/>
    <w:rsid w:val="000B411F"/>
    <w:rsid w:val="000B4189"/>
    <w:rsid w:val="000B4B6D"/>
    <w:rsid w:val="000B5982"/>
    <w:rsid w:val="000B72E2"/>
    <w:rsid w:val="000B7CD5"/>
    <w:rsid w:val="000B7CF4"/>
    <w:rsid w:val="000C3893"/>
    <w:rsid w:val="000C3A50"/>
    <w:rsid w:val="000C43A5"/>
    <w:rsid w:val="000C4DEF"/>
    <w:rsid w:val="000D01D5"/>
    <w:rsid w:val="000D04B1"/>
    <w:rsid w:val="000D1B2B"/>
    <w:rsid w:val="000D1B83"/>
    <w:rsid w:val="000D285F"/>
    <w:rsid w:val="000D2DAA"/>
    <w:rsid w:val="000D4217"/>
    <w:rsid w:val="000D6CE4"/>
    <w:rsid w:val="000D71FD"/>
    <w:rsid w:val="000E0F17"/>
    <w:rsid w:val="000E18E3"/>
    <w:rsid w:val="000E1E4E"/>
    <w:rsid w:val="000E3539"/>
    <w:rsid w:val="000E3D0B"/>
    <w:rsid w:val="000E6D30"/>
    <w:rsid w:val="000E6F3E"/>
    <w:rsid w:val="000F096B"/>
    <w:rsid w:val="000F554A"/>
    <w:rsid w:val="000F6411"/>
    <w:rsid w:val="000F77A4"/>
    <w:rsid w:val="001003A9"/>
    <w:rsid w:val="001018C5"/>
    <w:rsid w:val="00103DC9"/>
    <w:rsid w:val="0010410A"/>
    <w:rsid w:val="00106320"/>
    <w:rsid w:val="00111EFC"/>
    <w:rsid w:val="00112100"/>
    <w:rsid w:val="00112542"/>
    <w:rsid w:val="00113220"/>
    <w:rsid w:val="0011394D"/>
    <w:rsid w:val="00113B5B"/>
    <w:rsid w:val="001154B2"/>
    <w:rsid w:val="001167D1"/>
    <w:rsid w:val="00116C13"/>
    <w:rsid w:val="001172B2"/>
    <w:rsid w:val="00120539"/>
    <w:rsid w:val="0012192A"/>
    <w:rsid w:val="00121AC0"/>
    <w:rsid w:val="00121FEE"/>
    <w:rsid w:val="00122462"/>
    <w:rsid w:val="0012251A"/>
    <w:rsid w:val="0012325A"/>
    <w:rsid w:val="00125E1D"/>
    <w:rsid w:val="00126543"/>
    <w:rsid w:val="0012750B"/>
    <w:rsid w:val="00127B7F"/>
    <w:rsid w:val="001309B7"/>
    <w:rsid w:val="0013113F"/>
    <w:rsid w:val="001311AC"/>
    <w:rsid w:val="001329F9"/>
    <w:rsid w:val="0013355B"/>
    <w:rsid w:val="001337E5"/>
    <w:rsid w:val="00135902"/>
    <w:rsid w:val="00140D2C"/>
    <w:rsid w:val="00142780"/>
    <w:rsid w:val="00143A08"/>
    <w:rsid w:val="00143C31"/>
    <w:rsid w:val="00144817"/>
    <w:rsid w:val="001458CF"/>
    <w:rsid w:val="00145C5B"/>
    <w:rsid w:val="001474AA"/>
    <w:rsid w:val="00147D61"/>
    <w:rsid w:val="00147DF3"/>
    <w:rsid w:val="00151C2B"/>
    <w:rsid w:val="00155735"/>
    <w:rsid w:val="00157598"/>
    <w:rsid w:val="001604FD"/>
    <w:rsid w:val="00160EB8"/>
    <w:rsid w:val="00161E4E"/>
    <w:rsid w:val="001621DC"/>
    <w:rsid w:val="001635C7"/>
    <w:rsid w:val="00165846"/>
    <w:rsid w:val="00165AAA"/>
    <w:rsid w:val="00165E72"/>
    <w:rsid w:val="001666CE"/>
    <w:rsid w:val="00167FE9"/>
    <w:rsid w:val="00170DB4"/>
    <w:rsid w:val="0017676F"/>
    <w:rsid w:val="001805A7"/>
    <w:rsid w:val="001805B4"/>
    <w:rsid w:val="00183C75"/>
    <w:rsid w:val="00184230"/>
    <w:rsid w:val="00184A34"/>
    <w:rsid w:val="001856B8"/>
    <w:rsid w:val="00185768"/>
    <w:rsid w:val="001857B0"/>
    <w:rsid w:val="00185DB6"/>
    <w:rsid w:val="00187169"/>
    <w:rsid w:val="001902FB"/>
    <w:rsid w:val="00193B8C"/>
    <w:rsid w:val="001940B1"/>
    <w:rsid w:val="00194AA1"/>
    <w:rsid w:val="00195255"/>
    <w:rsid w:val="00196263"/>
    <w:rsid w:val="001A01F6"/>
    <w:rsid w:val="001A2134"/>
    <w:rsid w:val="001A57B6"/>
    <w:rsid w:val="001A6975"/>
    <w:rsid w:val="001A71AA"/>
    <w:rsid w:val="001A741C"/>
    <w:rsid w:val="001A7736"/>
    <w:rsid w:val="001A7C59"/>
    <w:rsid w:val="001A7FDF"/>
    <w:rsid w:val="001B31DE"/>
    <w:rsid w:val="001B3671"/>
    <w:rsid w:val="001B4554"/>
    <w:rsid w:val="001B4FA4"/>
    <w:rsid w:val="001B5E31"/>
    <w:rsid w:val="001B6E69"/>
    <w:rsid w:val="001B73FA"/>
    <w:rsid w:val="001B7FE5"/>
    <w:rsid w:val="001C0F71"/>
    <w:rsid w:val="001C18E7"/>
    <w:rsid w:val="001C20F0"/>
    <w:rsid w:val="001C23F5"/>
    <w:rsid w:val="001C2F42"/>
    <w:rsid w:val="001C38A4"/>
    <w:rsid w:val="001C5930"/>
    <w:rsid w:val="001C7240"/>
    <w:rsid w:val="001C75B0"/>
    <w:rsid w:val="001D2011"/>
    <w:rsid w:val="001D3743"/>
    <w:rsid w:val="001D384C"/>
    <w:rsid w:val="001D5CFC"/>
    <w:rsid w:val="001E0524"/>
    <w:rsid w:val="001E1D18"/>
    <w:rsid w:val="001E3560"/>
    <w:rsid w:val="001E4C29"/>
    <w:rsid w:val="001E68E2"/>
    <w:rsid w:val="001E69F1"/>
    <w:rsid w:val="001E6E07"/>
    <w:rsid w:val="001E6EFB"/>
    <w:rsid w:val="001E7D8E"/>
    <w:rsid w:val="001F0B5E"/>
    <w:rsid w:val="001F4390"/>
    <w:rsid w:val="001F4808"/>
    <w:rsid w:val="001F7E57"/>
    <w:rsid w:val="00200134"/>
    <w:rsid w:val="0020251A"/>
    <w:rsid w:val="002045FC"/>
    <w:rsid w:val="00204F2D"/>
    <w:rsid w:val="00205482"/>
    <w:rsid w:val="00206366"/>
    <w:rsid w:val="00207AB7"/>
    <w:rsid w:val="00210634"/>
    <w:rsid w:val="00212847"/>
    <w:rsid w:val="00212B63"/>
    <w:rsid w:val="002144A6"/>
    <w:rsid w:val="002157EB"/>
    <w:rsid w:val="002158CC"/>
    <w:rsid w:val="00216415"/>
    <w:rsid w:val="00216DC0"/>
    <w:rsid w:val="0021790A"/>
    <w:rsid w:val="00217B9F"/>
    <w:rsid w:val="002202CA"/>
    <w:rsid w:val="00221D89"/>
    <w:rsid w:val="002237CF"/>
    <w:rsid w:val="002238FD"/>
    <w:rsid w:val="002239F1"/>
    <w:rsid w:val="00224AB0"/>
    <w:rsid w:val="002268E5"/>
    <w:rsid w:val="00227D7C"/>
    <w:rsid w:val="00230D71"/>
    <w:rsid w:val="00230EB2"/>
    <w:rsid w:val="00230FB7"/>
    <w:rsid w:val="00231538"/>
    <w:rsid w:val="00232198"/>
    <w:rsid w:val="00232F04"/>
    <w:rsid w:val="00234516"/>
    <w:rsid w:val="00234557"/>
    <w:rsid w:val="0023473B"/>
    <w:rsid w:val="00234A91"/>
    <w:rsid w:val="00236C65"/>
    <w:rsid w:val="00242501"/>
    <w:rsid w:val="00242F89"/>
    <w:rsid w:val="002432CE"/>
    <w:rsid w:val="00244A6A"/>
    <w:rsid w:val="00244B6D"/>
    <w:rsid w:val="002454D5"/>
    <w:rsid w:val="0024700C"/>
    <w:rsid w:val="002474D3"/>
    <w:rsid w:val="002476D4"/>
    <w:rsid w:val="00247E57"/>
    <w:rsid w:val="002512BF"/>
    <w:rsid w:val="002513B7"/>
    <w:rsid w:val="00251E3E"/>
    <w:rsid w:val="00251FA7"/>
    <w:rsid w:val="00252351"/>
    <w:rsid w:val="00254872"/>
    <w:rsid w:val="00257404"/>
    <w:rsid w:val="0026103A"/>
    <w:rsid w:val="002612B4"/>
    <w:rsid w:val="00261E75"/>
    <w:rsid w:val="002633BD"/>
    <w:rsid w:val="00265B90"/>
    <w:rsid w:val="00270F63"/>
    <w:rsid w:val="00271953"/>
    <w:rsid w:val="00271D97"/>
    <w:rsid w:val="00273C51"/>
    <w:rsid w:val="00273CE4"/>
    <w:rsid w:val="00274B65"/>
    <w:rsid w:val="00274FEF"/>
    <w:rsid w:val="0027516D"/>
    <w:rsid w:val="00275385"/>
    <w:rsid w:val="002802C8"/>
    <w:rsid w:val="00280C9F"/>
    <w:rsid w:val="00280EC4"/>
    <w:rsid w:val="00281251"/>
    <w:rsid w:val="00281C8B"/>
    <w:rsid w:val="00281D35"/>
    <w:rsid w:val="0028236B"/>
    <w:rsid w:val="002826D1"/>
    <w:rsid w:val="002846FF"/>
    <w:rsid w:val="00284AF4"/>
    <w:rsid w:val="00285003"/>
    <w:rsid w:val="00287642"/>
    <w:rsid w:val="00287CFF"/>
    <w:rsid w:val="00290E11"/>
    <w:rsid w:val="00291F17"/>
    <w:rsid w:val="00293D6E"/>
    <w:rsid w:val="00294A68"/>
    <w:rsid w:val="0029556A"/>
    <w:rsid w:val="00295D46"/>
    <w:rsid w:val="00296F84"/>
    <w:rsid w:val="002A173F"/>
    <w:rsid w:val="002A33EC"/>
    <w:rsid w:val="002A342F"/>
    <w:rsid w:val="002A3607"/>
    <w:rsid w:val="002A455D"/>
    <w:rsid w:val="002A7A72"/>
    <w:rsid w:val="002A7C7D"/>
    <w:rsid w:val="002B0639"/>
    <w:rsid w:val="002B1A07"/>
    <w:rsid w:val="002B2F43"/>
    <w:rsid w:val="002B42C3"/>
    <w:rsid w:val="002B4653"/>
    <w:rsid w:val="002B631C"/>
    <w:rsid w:val="002B7D6D"/>
    <w:rsid w:val="002C0761"/>
    <w:rsid w:val="002C240C"/>
    <w:rsid w:val="002C3117"/>
    <w:rsid w:val="002C50AF"/>
    <w:rsid w:val="002C5DF3"/>
    <w:rsid w:val="002C76DC"/>
    <w:rsid w:val="002D0413"/>
    <w:rsid w:val="002D25AC"/>
    <w:rsid w:val="002E0A2B"/>
    <w:rsid w:val="002E3A3B"/>
    <w:rsid w:val="002E43EB"/>
    <w:rsid w:val="002E4603"/>
    <w:rsid w:val="002E4D73"/>
    <w:rsid w:val="002E598A"/>
    <w:rsid w:val="002E5C70"/>
    <w:rsid w:val="002F42DF"/>
    <w:rsid w:val="002F47CB"/>
    <w:rsid w:val="002F4ECB"/>
    <w:rsid w:val="002F58FF"/>
    <w:rsid w:val="003018AF"/>
    <w:rsid w:val="00301DAC"/>
    <w:rsid w:val="003037D9"/>
    <w:rsid w:val="00304544"/>
    <w:rsid w:val="00304CA8"/>
    <w:rsid w:val="0030593F"/>
    <w:rsid w:val="0030783A"/>
    <w:rsid w:val="00307EBB"/>
    <w:rsid w:val="00310822"/>
    <w:rsid w:val="0031130F"/>
    <w:rsid w:val="003117E4"/>
    <w:rsid w:val="00311DA4"/>
    <w:rsid w:val="00313EB2"/>
    <w:rsid w:val="003140DE"/>
    <w:rsid w:val="00315B1F"/>
    <w:rsid w:val="003160C7"/>
    <w:rsid w:val="0031732B"/>
    <w:rsid w:val="003175F6"/>
    <w:rsid w:val="00320D9A"/>
    <w:rsid w:val="0032197D"/>
    <w:rsid w:val="00321A3B"/>
    <w:rsid w:val="00321AE9"/>
    <w:rsid w:val="00322089"/>
    <w:rsid w:val="0032220C"/>
    <w:rsid w:val="003226BD"/>
    <w:rsid w:val="00322744"/>
    <w:rsid w:val="00323FD4"/>
    <w:rsid w:val="00324483"/>
    <w:rsid w:val="003244DC"/>
    <w:rsid w:val="00325363"/>
    <w:rsid w:val="00325590"/>
    <w:rsid w:val="003263BE"/>
    <w:rsid w:val="00330F35"/>
    <w:rsid w:val="003322F5"/>
    <w:rsid w:val="00332A25"/>
    <w:rsid w:val="00332EBC"/>
    <w:rsid w:val="00334A43"/>
    <w:rsid w:val="003357C6"/>
    <w:rsid w:val="00336F8B"/>
    <w:rsid w:val="00341249"/>
    <w:rsid w:val="003412AA"/>
    <w:rsid w:val="0034176F"/>
    <w:rsid w:val="00341D84"/>
    <w:rsid w:val="00342261"/>
    <w:rsid w:val="003448A5"/>
    <w:rsid w:val="003451AE"/>
    <w:rsid w:val="0034584D"/>
    <w:rsid w:val="00345A2F"/>
    <w:rsid w:val="00345F65"/>
    <w:rsid w:val="0035053B"/>
    <w:rsid w:val="0035399A"/>
    <w:rsid w:val="00353E33"/>
    <w:rsid w:val="003542E9"/>
    <w:rsid w:val="00354339"/>
    <w:rsid w:val="00354B27"/>
    <w:rsid w:val="003560BB"/>
    <w:rsid w:val="00356351"/>
    <w:rsid w:val="00356AAA"/>
    <w:rsid w:val="00357686"/>
    <w:rsid w:val="00357961"/>
    <w:rsid w:val="00360E7E"/>
    <w:rsid w:val="00361062"/>
    <w:rsid w:val="0036122F"/>
    <w:rsid w:val="003620CC"/>
    <w:rsid w:val="00362CF7"/>
    <w:rsid w:val="003663F6"/>
    <w:rsid w:val="00367550"/>
    <w:rsid w:val="00370A1E"/>
    <w:rsid w:val="00370C90"/>
    <w:rsid w:val="00372E3A"/>
    <w:rsid w:val="003736A8"/>
    <w:rsid w:val="003737CD"/>
    <w:rsid w:val="0037619E"/>
    <w:rsid w:val="00380561"/>
    <w:rsid w:val="0038130D"/>
    <w:rsid w:val="00381A79"/>
    <w:rsid w:val="003823F4"/>
    <w:rsid w:val="0038290E"/>
    <w:rsid w:val="00383360"/>
    <w:rsid w:val="00385204"/>
    <w:rsid w:val="00387504"/>
    <w:rsid w:val="0038753D"/>
    <w:rsid w:val="00387BFA"/>
    <w:rsid w:val="00387D8B"/>
    <w:rsid w:val="00390B0A"/>
    <w:rsid w:val="00391322"/>
    <w:rsid w:val="00391E5A"/>
    <w:rsid w:val="003923EC"/>
    <w:rsid w:val="003926C1"/>
    <w:rsid w:val="0039486C"/>
    <w:rsid w:val="003953C3"/>
    <w:rsid w:val="003A04DA"/>
    <w:rsid w:val="003A0EC2"/>
    <w:rsid w:val="003A2A2B"/>
    <w:rsid w:val="003A2BFB"/>
    <w:rsid w:val="003A3295"/>
    <w:rsid w:val="003A4790"/>
    <w:rsid w:val="003A536A"/>
    <w:rsid w:val="003A5F0C"/>
    <w:rsid w:val="003A74DC"/>
    <w:rsid w:val="003A7F52"/>
    <w:rsid w:val="003B07CD"/>
    <w:rsid w:val="003B08AC"/>
    <w:rsid w:val="003B2636"/>
    <w:rsid w:val="003B2763"/>
    <w:rsid w:val="003B2D9C"/>
    <w:rsid w:val="003B3525"/>
    <w:rsid w:val="003B3ECB"/>
    <w:rsid w:val="003B47D0"/>
    <w:rsid w:val="003B48C4"/>
    <w:rsid w:val="003B49AF"/>
    <w:rsid w:val="003B56A2"/>
    <w:rsid w:val="003B6987"/>
    <w:rsid w:val="003B7635"/>
    <w:rsid w:val="003B7690"/>
    <w:rsid w:val="003B7E8D"/>
    <w:rsid w:val="003C0981"/>
    <w:rsid w:val="003C3118"/>
    <w:rsid w:val="003C33C8"/>
    <w:rsid w:val="003C48DC"/>
    <w:rsid w:val="003C5CE8"/>
    <w:rsid w:val="003C5EC7"/>
    <w:rsid w:val="003C65CE"/>
    <w:rsid w:val="003C6D69"/>
    <w:rsid w:val="003C750A"/>
    <w:rsid w:val="003D22BF"/>
    <w:rsid w:val="003D2945"/>
    <w:rsid w:val="003D2DEB"/>
    <w:rsid w:val="003D50DF"/>
    <w:rsid w:val="003D77BF"/>
    <w:rsid w:val="003E1ABB"/>
    <w:rsid w:val="003E2527"/>
    <w:rsid w:val="003E3A66"/>
    <w:rsid w:val="003E3C98"/>
    <w:rsid w:val="003E471B"/>
    <w:rsid w:val="003E539E"/>
    <w:rsid w:val="003E6F8B"/>
    <w:rsid w:val="003F132E"/>
    <w:rsid w:val="003F1F35"/>
    <w:rsid w:val="003F2960"/>
    <w:rsid w:val="003F44FF"/>
    <w:rsid w:val="003F4E96"/>
    <w:rsid w:val="003F4F41"/>
    <w:rsid w:val="003F5455"/>
    <w:rsid w:val="003F77DB"/>
    <w:rsid w:val="00400BBE"/>
    <w:rsid w:val="00402912"/>
    <w:rsid w:val="0040368E"/>
    <w:rsid w:val="004036B3"/>
    <w:rsid w:val="004037FD"/>
    <w:rsid w:val="00404246"/>
    <w:rsid w:val="00404F98"/>
    <w:rsid w:val="0040734E"/>
    <w:rsid w:val="0041073E"/>
    <w:rsid w:val="0041095A"/>
    <w:rsid w:val="00413B4B"/>
    <w:rsid w:val="00415DFF"/>
    <w:rsid w:val="004161A2"/>
    <w:rsid w:val="00416B1F"/>
    <w:rsid w:val="00416D70"/>
    <w:rsid w:val="00417A09"/>
    <w:rsid w:val="00417BD1"/>
    <w:rsid w:val="00417DF4"/>
    <w:rsid w:val="00423B25"/>
    <w:rsid w:val="00423E00"/>
    <w:rsid w:val="00424B7E"/>
    <w:rsid w:val="00425F26"/>
    <w:rsid w:val="00426B71"/>
    <w:rsid w:val="00430D83"/>
    <w:rsid w:val="00432298"/>
    <w:rsid w:val="00432513"/>
    <w:rsid w:val="004325F5"/>
    <w:rsid w:val="004332C2"/>
    <w:rsid w:val="00437038"/>
    <w:rsid w:val="0043719A"/>
    <w:rsid w:val="0044068D"/>
    <w:rsid w:val="004431ED"/>
    <w:rsid w:val="00443D60"/>
    <w:rsid w:val="00445278"/>
    <w:rsid w:val="00447112"/>
    <w:rsid w:val="004472BD"/>
    <w:rsid w:val="00447DA7"/>
    <w:rsid w:val="0045082D"/>
    <w:rsid w:val="00452D82"/>
    <w:rsid w:val="0045453A"/>
    <w:rsid w:val="004559F2"/>
    <w:rsid w:val="0046018D"/>
    <w:rsid w:val="004605E9"/>
    <w:rsid w:val="00460B03"/>
    <w:rsid w:val="00460BE8"/>
    <w:rsid w:val="00461932"/>
    <w:rsid w:val="00461CBE"/>
    <w:rsid w:val="00463909"/>
    <w:rsid w:val="00465A48"/>
    <w:rsid w:val="00465AD7"/>
    <w:rsid w:val="00467D07"/>
    <w:rsid w:val="00472A4D"/>
    <w:rsid w:val="00472AC7"/>
    <w:rsid w:val="004740BD"/>
    <w:rsid w:val="00475848"/>
    <w:rsid w:val="00476705"/>
    <w:rsid w:val="00476BAE"/>
    <w:rsid w:val="0048186F"/>
    <w:rsid w:val="00482080"/>
    <w:rsid w:val="0048295A"/>
    <w:rsid w:val="004838AF"/>
    <w:rsid w:val="0048419D"/>
    <w:rsid w:val="00484F1C"/>
    <w:rsid w:val="00487358"/>
    <w:rsid w:val="00490EF4"/>
    <w:rsid w:val="004911DB"/>
    <w:rsid w:val="00491672"/>
    <w:rsid w:val="00491C48"/>
    <w:rsid w:val="004926DD"/>
    <w:rsid w:val="00492D49"/>
    <w:rsid w:val="0049396D"/>
    <w:rsid w:val="004946A2"/>
    <w:rsid w:val="00494BEA"/>
    <w:rsid w:val="00495610"/>
    <w:rsid w:val="00495AA5"/>
    <w:rsid w:val="004970F7"/>
    <w:rsid w:val="004973AD"/>
    <w:rsid w:val="004978FD"/>
    <w:rsid w:val="004A0B66"/>
    <w:rsid w:val="004A2278"/>
    <w:rsid w:val="004A5FAF"/>
    <w:rsid w:val="004A6593"/>
    <w:rsid w:val="004A6A8F"/>
    <w:rsid w:val="004A7064"/>
    <w:rsid w:val="004B1D48"/>
    <w:rsid w:val="004B279F"/>
    <w:rsid w:val="004B3470"/>
    <w:rsid w:val="004B368F"/>
    <w:rsid w:val="004B484B"/>
    <w:rsid w:val="004B49DB"/>
    <w:rsid w:val="004B53F9"/>
    <w:rsid w:val="004B5859"/>
    <w:rsid w:val="004B5F4C"/>
    <w:rsid w:val="004B7E91"/>
    <w:rsid w:val="004C1158"/>
    <w:rsid w:val="004C2DA1"/>
    <w:rsid w:val="004C3664"/>
    <w:rsid w:val="004C3A14"/>
    <w:rsid w:val="004C3F7E"/>
    <w:rsid w:val="004C43C7"/>
    <w:rsid w:val="004C4835"/>
    <w:rsid w:val="004C490C"/>
    <w:rsid w:val="004C5382"/>
    <w:rsid w:val="004C6B90"/>
    <w:rsid w:val="004D0B01"/>
    <w:rsid w:val="004D1199"/>
    <w:rsid w:val="004D3E4B"/>
    <w:rsid w:val="004D4734"/>
    <w:rsid w:val="004D7E10"/>
    <w:rsid w:val="004E023F"/>
    <w:rsid w:val="004E32F8"/>
    <w:rsid w:val="004E352F"/>
    <w:rsid w:val="004E386F"/>
    <w:rsid w:val="004E414B"/>
    <w:rsid w:val="004E438B"/>
    <w:rsid w:val="004E4F26"/>
    <w:rsid w:val="004E5E5C"/>
    <w:rsid w:val="004E63C7"/>
    <w:rsid w:val="004E6410"/>
    <w:rsid w:val="004E64C3"/>
    <w:rsid w:val="004E6900"/>
    <w:rsid w:val="004E6991"/>
    <w:rsid w:val="004E6B05"/>
    <w:rsid w:val="004E6EB5"/>
    <w:rsid w:val="004E708E"/>
    <w:rsid w:val="004E720D"/>
    <w:rsid w:val="004E7CF8"/>
    <w:rsid w:val="004F05D4"/>
    <w:rsid w:val="004F0B84"/>
    <w:rsid w:val="004F3C53"/>
    <w:rsid w:val="004F3F4B"/>
    <w:rsid w:val="004F4575"/>
    <w:rsid w:val="004F619A"/>
    <w:rsid w:val="004F739C"/>
    <w:rsid w:val="00501BC7"/>
    <w:rsid w:val="00502B44"/>
    <w:rsid w:val="005038FE"/>
    <w:rsid w:val="005043D5"/>
    <w:rsid w:val="00505CFD"/>
    <w:rsid w:val="00510019"/>
    <w:rsid w:val="0051112D"/>
    <w:rsid w:val="00512876"/>
    <w:rsid w:val="00513EA6"/>
    <w:rsid w:val="00514106"/>
    <w:rsid w:val="0051518C"/>
    <w:rsid w:val="00515854"/>
    <w:rsid w:val="005160BB"/>
    <w:rsid w:val="005169FF"/>
    <w:rsid w:val="00517007"/>
    <w:rsid w:val="00517849"/>
    <w:rsid w:val="00517A7F"/>
    <w:rsid w:val="00517DED"/>
    <w:rsid w:val="005208BB"/>
    <w:rsid w:val="00520D5B"/>
    <w:rsid w:val="005218E9"/>
    <w:rsid w:val="00521B63"/>
    <w:rsid w:val="00522D7F"/>
    <w:rsid w:val="00525590"/>
    <w:rsid w:val="005256BC"/>
    <w:rsid w:val="00526B28"/>
    <w:rsid w:val="00526DC8"/>
    <w:rsid w:val="00527FB4"/>
    <w:rsid w:val="00530150"/>
    <w:rsid w:val="005308FC"/>
    <w:rsid w:val="005318FB"/>
    <w:rsid w:val="005330DF"/>
    <w:rsid w:val="0053518D"/>
    <w:rsid w:val="005364F0"/>
    <w:rsid w:val="005368E9"/>
    <w:rsid w:val="00537CF3"/>
    <w:rsid w:val="00543B6C"/>
    <w:rsid w:val="00543F71"/>
    <w:rsid w:val="0054490F"/>
    <w:rsid w:val="0055259F"/>
    <w:rsid w:val="00552BB5"/>
    <w:rsid w:val="005531D0"/>
    <w:rsid w:val="00553D0D"/>
    <w:rsid w:val="00554124"/>
    <w:rsid w:val="00560D87"/>
    <w:rsid w:val="005616D7"/>
    <w:rsid w:val="00562BAC"/>
    <w:rsid w:val="00562BEE"/>
    <w:rsid w:val="00564F2C"/>
    <w:rsid w:val="00570059"/>
    <w:rsid w:val="00570773"/>
    <w:rsid w:val="00570EC2"/>
    <w:rsid w:val="00571357"/>
    <w:rsid w:val="00571D7F"/>
    <w:rsid w:val="00572414"/>
    <w:rsid w:val="00572757"/>
    <w:rsid w:val="00573148"/>
    <w:rsid w:val="00573C5C"/>
    <w:rsid w:val="005754E5"/>
    <w:rsid w:val="0057655D"/>
    <w:rsid w:val="00576D8B"/>
    <w:rsid w:val="005774B9"/>
    <w:rsid w:val="0058085E"/>
    <w:rsid w:val="005849F7"/>
    <w:rsid w:val="00585177"/>
    <w:rsid w:val="0058751A"/>
    <w:rsid w:val="005945B2"/>
    <w:rsid w:val="00595DA7"/>
    <w:rsid w:val="00596E0C"/>
    <w:rsid w:val="005973F7"/>
    <w:rsid w:val="0059745F"/>
    <w:rsid w:val="00597481"/>
    <w:rsid w:val="005A7825"/>
    <w:rsid w:val="005B14A8"/>
    <w:rsid w:val="005B1623"/>
    <w:rsid w:val="005B1BC3"/>
    <w:rsid w:val="005B1F19"/>
    <w:rsid w:val="005B2221"/>
    <w:rsid w:val="005B354F"/>
    <w:rsid w:val="005B37CA"/>
    <w:rsid w:val="005B3CC3"/>
    <w:rsid w:val="005B4382"/>
    <w:rsid w:val="005B6A57"/>
    <w:rsid w:val="005B6C07"/>
    <w:rsid w:val="005B7C1A"/>
    <w:rsid w:val="005C1D46"/>
    <w:rsid w:val="005C1DF5"/>
    <w:rsid w:val="005C2838"/>
    <w:rsid w:val="005C3B58"/>
    <w:rsid w:val="005C56D3"/>
    <w:rsid w:val="005C59C7"/>
    <w:rsid w:val="005C63D8"/>
    <w:rsid w:val="005C7852"/>
    <w:rsid w:val="005D02B2"/>
    <w:rsid w:val="005D1006"/>
    <w:rsid w:val="005D188A"/>
    <w:rsid w:val="005D1D08"/>
    <w:rsid w:val="005D3462"/>
    <w:rsid w:val="005D37BD"/>
    <w:rsid w:val="005D37EF"/>
    <w:rsid w:val="005D3B32"/>
    <w:rsid w:val="005D4695"/>
    <w:rsid w:val="005D4980"/>
    <w:rsid w:val="005D5460"/>
    <w:rsid w:val="005D68B1"/>
    <w:rsid w:val="005D6D2D"/>
    <w:rsid w:val="005D72AA"/>
    <w:rsid w:val="005E2898"/>
    <w:rsid w:val="005E67D5"/>
    <w:rsid w:val="005E731B"/>
    <w:rsid w:val="005E7501"/>
    <w:rsid w:val="005F5C6B"/>
    <w:rsid w:val="00600D00"/>
    <w:rsid w:val="00601079"/>
    <w:rsid w:val="00602CE4"/>
    <w:rsid w:val="00602FB4"/>
    <w:rsid w:val="00606707"/>
    <w:rsid w:val="006075A3"/>
    <w:rsid w:val="00610408"/>
    <w:rsid w:val="0061094B"/>
    <w:rsid w:val="00610B06"/>
    <w:rsid w:val="00610DDC"/>
    <w:rsid w:val="00611908"/>
    <w:rsid w:val="006168B2"/>
    <w:rsid w:val="00621D06"/>
    <w:rsid w:val="00622CBF"/>
    <w:rsid w:val="00625B95"/>
    <w:rsid w:val="00631D32"/>
    <w:rsid w:val="006328AF"/>
    <w:rsid w:val="00633CBC"/>
    <w:rsid w:val="0063414D"/>
    <w:rsid w:val="00634222"/>
    <w:rsid w:val="00634AA2"/>
    <w:rsid w:val="00636B3E"/>
    <w:rsid w:val="006415F0"/>
    <w:rsid w:val="00642F0F"/>
    <w:rsid w:val="00643288"/>
    <w:rsid w:val="00645D1E"/>
    <w:rsid w:val="00647D91"/>
    <w:rsid w:val="00647DD4"/>
    <w:rsid w:val="006510B2"/>
    <w:rsid w:val="00651538"/>
    <w:rsid w:val="00652F4F"/>
    <w:rsid w:val="00653744"/>
    <w:rsid w:val="00653C13"/>
    <w:rsid w:val="006553C4"/>
    <w:rsid w:val="00656481"/>
    <w:rsid w:val="006567C1"/>
    <w:rsid w:val="00656D21"/>
    <w:rsid w:val="006575E5"/>
    <w:rsid w:val="00657CF7"/>
    <w:rsid w:val="006600E1"/>
    <w:rsid w:val="00660637"/>
    <w:rsid w:val="0066141B"/>
    <w:rsid w:val="00661756"/>
    <w:rsid w:val="00661992"/>
    <w:rsid w:val="00662049"/>
    <w:rsid w:val="006634EE"/>
    <w:rsid w:val="00664D8F"/>
    <w:rsid w:val="00664F35"/>
    <w:rsid w:val="00665139"/>
    <w:rsid w:val="006656D0"/>
    <w:rsid w:val="0066647D"/>
    <w:rsid w:val="00670BB8"/>
    <w:rsid w:val="006712CC"/>
    <w:rsid w:val="00672C82"/>
    <w:rsid w:val="006734FA"/>
    <w:rsid w:val="00673B36"/>
    <w:rsid w:val="0067580C"/>
    <w:rsid w:val="006767EF"/>
    <w:rsid w:val="006835C5"/>
    <w:rsid w:val="006836FC"/>
    <w:rsid w:val="00684CD2"/>
    <w:rsid w:val="00685040"/>
    <w:rsid w:val="00685821"/>
    <w:rsid w:val="0068686F"/>
    <w:rsid w:val="00687D09"/>
    <w:rsid w:val="0069039E"/>
    <w:rsid w:val="006905E2"/>
    <w:rsid w:val="00690E0D"/>
    <w:rsid w:val="006920D5"/>
    <w:rsid w:val="00694016"/>
    <w:rsid w:val="00694834"/>
    <w:rsid w:val="00695AE0"/>
    <w:rsid w:val="0069683D"/>
    <w:rsid w:val="00697076"/>
    <w:rsid w:val="006A084D"/>
    <w:rsid w:val="006A09CC"/>
    <w:rsid w:val="006A0CC7"/>
    <w:rsid w:val="006A267E"/>
    <w:rsid w:val="006A3B5D"/>
    <w:rsid w:val="006A3BB3"/>
    <w:rsid w:val="006A4259"/>
    <w:rsid w:val="006A56B3"/>
    <w:rsid w:val="006A5C50"/>
    <w:rsid w:val="006A6114"/>
    <w:rsid w:val="006A75E1"/>
    <w:rsid w:val="006B1FB3"/>
    <w:rsid w:val="006B21FD"/>
    <w:rsid w:val="006B29DA"/>
    <w:rsid w:val="006B5653"/>
    <w:rsid w:val="006B5E04"/>
    <w:rsid w:val="006B6DA0"/>
    <w:rsid w:val="006B7293"/>
    <w:rsid w:val="006B765D"/>
    <w:rsid w:val="006B79C6"/>
    <w:rsid w:val="006C0841"/>
    <w:rsid w:val="006C0D14"/>
    <w:rsid w:val="006C26E2"/>
    <w:rsid w:val="006C4D83"/>
    <w:rsid w:val="006C6283"/>
    <w:rsid w:val="006C63AB"/>
    <w:rsid w:val="006C6C86"/>
    <w:rsid w:val="006C70CE"/>
    <w:rsid w:val="006C7B85"/>
    <w:rsid w:val="006C7CF2"/>
    <w:rsid w:val="006C7ED2"/>
    <w:rsid w:val="006D0236"/>
    <w:rsid w:val="006D23D8"/>
    <w:rsid w:val="006D35D9"/>
    <w:rsid w:val="006D4D40"/>
    <w:rsid w:val="006D521F"/>
    <w:rsid w:val="006D5388"/>
    <w:rsid w:val="006D7494"/>
    <w:rsid w:val="006E0441"/>
    <w:rsid w:val="006E167D"/>
    <w:rsid w:val="006E1FFD"/>
    <w:rsid w:val="006E2066"/>
    <w:rsid w:val="006E225F"/>
    <w:rsid w:val="006E2967"/>
    <w:rsid w:val="006E350F"/>
    <w:rsid w:val="006E4052"/>
    <w:rsid w:val="006E564C"/>
    <w:rsid w:val="006E6A44"/>
    <w:rsid w:val="006E7E79"/>
    <w:rsid w:val="006F2801"/>
    <w:rsid w:val="006F2F7B"/>
    <w:rsid w:val="006F3167"/>
    <w:rsid w:val="006F4C41"/>
    <w:rsid w:val="006F5103"/>
    <w:rsid w:val="006F5745"/>
    <w:rsid w:val="006F6BC7"/>
    <w:rsid w:val="00700594"/>
    <w:rsid w:val="00700714"/>
    <w:rsid w:val="00700F82"/>
    <w:rsid w:val="00701587"/>
    <w:rsid w:val="007052F0"/>
    <w:rsid w:val="00706331"/>
    <w:rsid w:val="00706589"/>
    <w:rsid w:val="007079FA"/>
    <w:rsid w:val="00710C76"/>
    <w:rsid w:val="00710D14"/>
    <w:rsid w:val="00712720"/>
    <w:rsid w:val="00712E3E"/>
    <w:rsid w:val="00714125"/>
    <w:rsid w:val="007146FE"/>
    <w:rsid w:val="00720C1E"/>
    <w:rsid w:val="0072267F"/>
    <w:rsid w:val="00722D86"/>
    <w:rsid w:val="007259EA"/>
    <w:rsid w:val="00726066"/>
    <w:rsid w:val="00730282"/>
    <w:rsid w:val="00732668"/>
    <w:rsid w:val="00733658"/>
    <w:rsid w:val="007339A8"/>
    <w:rsid w:val="00733E51"/>
    <w:rsid w:val="00737016"/>
    <w:rsid w:val="007408F8"/>
    <w:rsid w:val="00740DD6"/>
    <w:rsid w:val="00742938"/>
    <w:rsid w:val="007436D6"/>
    <w:rsid w:val="00745887"/>
    <w:rsid w:val="00745C8A"/>
    <w:rsid w:val="00745E9D"/>
    <w:rsid w:val="007501A2"/>
    <w:rsid w:val="00750B54"/>
    <w:rsid w:val="00751112"/>
    <w:rsid w:val="00752842"/>
    <w:rsid w:val="00753656"/>
    <w:rsid w:val="00755605"/>
    <w:rsid w:val="00755A60"/>
    <w:rsid w:val="007567A9"/>
    <w:rsid w:val="00756901"/>
    <w:rsid w:val="00756A46"/>
    <w:rsid w:val="00757D7B"/>
    <w:rsid w:val="00760445"/>
    <w:rsid w:val="00762C29"/>
    <w:rsid w:val="00762CA6"/>
    <w:rsid w:val="00763A8A"/>
    <w:rsid w:val="00764739"/>
    <w:rsid w:val="00765671"/>
    <w:rsid w:val="00765E3F"/>
    <w:rsid w:val="0076756A"/>
    <w:rsid w:val="00767C7A"/>
    <w:rsid w:val="00770AA6"/>
    <w:rsid w:val="00770BDD"/>
    <w:rsid w:val="00771390"/>
    <w:rsid w:val="0077289D"/>
    <w:rsid w:val="00773310"/>
    <w:rsid w:val="007748DF"/>
    <w:rsid w:val="00775727"/>
    <w:rsid w:val="00776E20"/>
    <w:rsid w:val="00777F90"/>
    <w:rsid w:val="00780AE6"/>
    <w:rsid w:val="00781B74"/>
    <w:rsid w:val="00782378"/>
    <w:rsid w:val="00782619"/>
    <w:rsid w:val="00782652"/>
    <w:rsid w:val="00782EB6"/>
    <w:rsid w:val="007836A8"/>
    <w:rsid w:val="007837E4"/>
    <w:rsid w:val="007837E9"/>
    <w:rsid w:val="00783CF6"/>
    <w:rsid w:val="00783F18"/>
    <w:rsid w:val="007854C8"/>
    <w:rsid w:val="0078691A"/>
    <w:rsid w:val="00786D8A"/>
    <w:rsid w:val="00786EA4"/>
    <w:rsid w:val="00787881"/>
    <w:rsid w:val="00792080"/>
    <w:rsid w:val="00794080"/>
    <w:rsid w:val="00794A51"/>
    <w:rsid w:val="007953DF"/>
    <w:rsid w:val="00796FA1"/>
    <w:rsid w:val="007975C9"/>
    <w:rsid w:val="00797A46"/>
    <w:rsid w:val="007A0B56"/>
    <w:rsid w:val="007A2570"/>
    <w:rsid w:val="007A39BB"/>
    <w:rsid w:val="007A3DA9"/>
    <w:rsid w:val="007A467C"/>
    <w:rsid w:val="007A5518"/>
    <w:rsid w:val="007A5B4A"/>
    <w:rsid w:val="007A5C53"/>
    <w:rsid w:val="007A71E7"/>
    <w:rsid w:val="007B01B3"/>
    <w:rsid w:val="007B07E5"/>
    <w:rsid w:val="007B22EA"/>
    <w:rsid w:val="007B3893"/>
    <w:rsid w:val="007B4503"/>
    <w:rsid w:val="007B4D26"/>
    <w:rsid w:val="007B60A5"/>
    <w:rsid w:val="007B6797"/>
    <w:rsid w:val="007B68D0"/>
    <w:rsid w:val="007B76D2"/>
    <w:rsid w:val="007B7F48"/>
    <w:rsid w:val="007C2897"/>
    <w:rsid w:val="007C3100"/>
    <w:rsid w:val="007C3717"/>
    <w:rsid w:val="007C4696"/>
    <w:rsid w:val="007C46F5"/>
    <w:rsid w:val="007C51A6"/>
    <w:rsid w:val="007C5392"/>
    <w:rsid w:val="007C7043"/>
    <w:rsid w:val="007C736A"/>
    <w:rsid w:val="007C740F"/>
    <w:rsid w:val="007D0916"/>
    <w:rsid w:val="007D165C"/>
    <w:rsid w:val="007D1723"/>
    <w:rsid w:val="007D2644"/>
    <w:rsid w:val="007D2D54"/>
    <w:rsid w:val="007D4073"/>
    <w:rsid w:val="007D63C9"/>
    <w:rsid w:val="007D7228"/>
    <w:rsid w:val="007E3FFE"/>
    <w:rsid w:val="007E56D1"/>
    <w:rsid w:val="007E7C2B"/>
    <w:rsid w:val="007F21D0"/>
    <w:rsid w:val="007F2AA1"/>
    <w:rsid w:val="007F4C4B"/>
    <w:rsid w:val="007F64A1"/>
    <w:rsid w:val="007F6765"/>
    <w:rsid w:val="007F691E"/>
    <w:rsid w:val="007F6D5B"/>
    <w:rsid w:val="00800479"/>
    <w:rsid w:val="00800575"/>
    <w:rsid w:val="00800A2C"/>
    <w:rsid w:val="00800F5D"/>
    <w:rsid w:val="00801CC9"/>
    <w:rsid w:val="00802344"/>
    <w:rsid w:val="00802598"/>
    <w:rsid w:val="0080287B"/>
    <w:rsid w:val="00802C8A"/>
    <w:rsid w:val="00803841"/>
    <w:rsid w:val="00804A58"/>
    <w:rsid w:val="008058A8"/>
    <w:rsid w:val="00805BB1"/>
    <w:rsid w:val="00811948"/>
    <w:rsid w:val="0081372E"/>
    <w:rsid w:val="00813F40"/>
    <w:rsid w:val="008145C0"/>
    <w:rsid w:val="00814C20"/>
    <w:rsid w:val="008155C2"/>
    <w:rsid w:val="008178DF"/>
    <w:rsid w:val="00817B42"/>
    <w:rsid w:val="00820441"/>
    <w:rsid w:val="0082127D"/>
    <w:rsid w:val="0082155E"/>
    <w:rsid w:val="00825F24"/>
    <w:rsid w:val="008268A2"/>
    <w:rsid w:val="00831609"/>
    <w:rsid w:val="00833CEA"/>
    <w:rsid w:val="00834AC7"/>
    <w:rsid w:val="00835A3A"/>
    <w:rsid w:val="00837E53"/>
    <w:rsid w:val="008400CA"/>
    <w:rsid w:val="0084065F"/>
    <w:rsid w:val="008406EC"/>
    <w:rsid w:val="00841BC5"/>
    <w:rsid w:val="00843257"/>
    <w:rsid w:val="00844515"/>
    <w:rsid w:val="00846F03"/>
    <w:rsid w:val="008515A7"/>
    <w:rsid w:val="00855F44"/>
    <w:rsid w:val="00856705"/>
    <w:rsid w:val="008569CB"/>
    <w:rsid w:val="008573D3"/>
    <w:rsid w:val="00857FAB"/>
    <w:rsid w:val="00860D06"/>
    <w:rsid w:val="0086272D"/>
    <w:rsid w:val="0086401B"/>
    <w:rsid w:val="008662A3"/>
    <w:rsid w:val="00867017"/>
    <w:rsid w:val="008701BC"/>
    <w:rsid w:val="00870A9C"/>
    <w:rsid w:val="00872D09"/>
    <w:rsid w:val="00872DFB"/>
    <w:rsid w:val="008730B2"/>
    <w:rsid w:val="008734DB"/>
    <w:rsid w:val="008757C5"/>
    <w:rsid w:val="0087689E"/>
    <w:rsid w:val="00882AE1"/>
    <w:rsid w:val="008830A9"/>
    <w:rsid w:val="008842CF"/>
    <w:rsid w:val="008854E9"/>
    <w:rsid w:val="00886AC5"/>
    <w:rsid w:val="00887836"/>
    <w:rsid w:val="00887AAF"/>
    <w:rsid w:val="008910D4"/>
    <w:rsid w:val="00893097"/>
    <w:rsid w:val="00894800"/>
    <w:rsid w:val="0089628E"/>
    <w:rsid w:val="0089643F"/>
    <w:rsid w:val="00896874"/>
    <w:rsid w:val="00896D48"/>
    <w:rsid w:val="00897577"/>
    <w:rsid w:val="0089786E"/>
    <w:rsid w:val="008A13F3"/>
    <w:rsid w:val="008A1A00"/>
    <w:rsid w:val="008A310E"/>
    <w:rsid w:val="008A4EFA"/>
    <w:rsid w:val="008A71AA"/>
    <w:rsid w:val="008A7650"/>
    <w:rsid w:val="008A7CBF"/>
    <w:rsid w:val="008B1293"/>
    <w:rsid w:val="008B12A4"/>
    <w:rsid w:val="008B149B"/>
    <w:rsid w:val="008B15A9"/>
    <w:rsid w:val="008B18B0"/>
    <w:rsid w:val="008B1C7A"/>
    <w:rsid w:val="008B215C"/>
    <w:rsid w:val="008B27EC"/>
    <w:rsid w:val="008B28D8"/>
    <w:rsid w:val="008B3CB4"/>
    <w:rsid w:val="008B4BF0"/>
    <w:rsid w:val="008B5174"/>
    <w:rsid w:val="008B6BA7"/>
    <w:rsid w:val="008B7404"/>
    <w:rsid w:val="008B74B4"/>
    <w:rsid w:val="008B7583"/>
    <w:rsid w:val="008C0277"/>
    <w:rsid w:val="008C0711"/>
    <w:rsid w:val="008C0D2C"/>
    <w:rsid w:val="008C31B8"/>
    <w:rsid w:val="008C378E"/>
    <w:rsid w:val="008C4C15"/>
    <w:rsid w:val="008C51D4"/>
    <w:rsid w:val="008C588D"/>
    <w:rsid w:val="008C66D9"/>
    <w:rsid w:val="008C67B7"/>
    <w:rsid w:val="008C6824"/>
    <w:rsid w:val="008D06A9"/>
    <w:rsid w:val="008D0CFC"/>
    <w:rsid w:val="008D135A"/>
    <w:rsid w:val="008D25FB"/>
    <w:rsid w:val="008D2F3C"/>
    <w:rsid w:val="008D6756"/>
    <w:rsid w:val="008D7134"/>
    <w:rsid w:val="008E0F1B"/>
    <w:rsid w:val="008E0F4A"/>
    <w:rsid w:val="008E1584"/>
    <w:rsid w:val="008E1722"/>
    <w:rsid w:val="008E1C89"/>
    <w:rsid w:val="008E1CAC"/>
    <w:rsid w:val="008E1D2B"/>
    <w:rsid w:val="008E44D3"/>
    <w:rsid w:val="008E4F08"/>
    <w:rsid w:val="008E5004"/>
    <w:rsid w:val="008E5270"/>
    <w:rsid w:val="008E553A"/>
    <w:rsid w:val="008E63AB"/>
    <w:rsid w:val="008E63EF"/>
    <w:rsid w:val="008F026A"/>
    <w:rsid w:val="008F0891"/>
    <w:rsid w:val="008F0A3C"/>
    <w:rsid w:val="008F0B2D"/>
    <w:rsid w:val="008F1A76"/>
    <w:rsid w:val="008F408A"/>
    <w:rsid w:val="008F589A"/>
    <w:rsid w:val="008F6DF8"/>
    <w:rsid w:val="008F6F36"/>
    <w:rsid w:val="008F76DB"/>
    <w:rsid w:val="008F7B66"/>
    <w:rsid w:val="008F7BF1"/>
    <w:rsid w:val="0090096D"/>
    <w:rsid w:val="00900C06"/>
    <w:rsid w:val="00902232"/>
    <w:rsid w:val="00902F2A"/>
    <w:rsid w:val="009039E4"/>
    <w:rsid w:val="00904649"/>
    <w:rsid w:val="00904846"/>
    <w:rsid w:val="009059B2"/>
    <w:rsid w:val="00905AA6"/>
    <w:rsid w:val="00913AD9"/>
    <w:rsid w:val="00914E19"/>
    <w:rsid w:val="00915BE4"/>
    <w:rsid w:val="00916C72"/>
    <w:rsid w:val="00921CCC"/>
    <w:rsid w:val="009226ED"/>
    <w:rsid w:val="009237AD"/>
    <w:rsid w:val="00923901"/>
    <w:rsid w:val="00924C76"/>
    <w:rsid w:val="009260B8"/>
    <w:rsid w:val="00926E73"/>
    <w:rsid w:val="0092728A"/>
    <w:rsid w:val="00927411"/>
    <w:rsid w:val="00927539"/>
    <w:rsid w:val="0093024A"/>
    <w:rsid w:val="00931678"/>
    <w:rsid w:val="00931EDC"/>
    <w:rsid w:val="009323A0"/>
    <w:rsid w:val="009324E6"/>
    <w:rsid w:val="009330B8"/>
    <w:rsid w:val="00933284"/>
    <w:rsid w:val="00933B87"/>
    <w:rsid w:val="009350C3"/>
    <w:rsid w:val="0093521F"/>
    <w:rsid w:val="009357F2"/>
    <w:rsid w:val="0093634D"/>
    <w:rsid w:val="00936781"/>
    <w:rsid w:val="009371C0"/>
    <w:rsid w:val="0093731D"/>
    <w:rsid w:val="00937590"/>
    <w:rsid w:val="00937745"/>
    <w:rsid w:val="0094018E"/>
    <w:rsid w:val="0094140D"/>
    <w:rsid w:val="00941858"/>
    <w:rsid w:val="00942353"/>
    <w:rsid w:val="0094321F"/>
    <w:rsid w:val="009448B9"/>
    <w:rsid w:val="00946E5A"/>
    <w:rsid w:val="00947947"/>
    <w:rsid w:val="00950817"/>
    <w:rsid w:val="00951BA7"/>
    <w:rsid w:val="00951D99"/>
    <w:rsid w:val="0095264D"/>
    <w:rsid w:val="00953438"/>
    <w:rsid w:val="009557E3"/>
    <w:rsid w:val="0095686F"/>
    <w:rsid w:val="00956F48"/>
    <w:rsid w:val="00957796"/>
    <w:rsid w:val="00957947"/>
    <w:rsid w:val="0096159C"/>
    <w:rsid w:val="00961814"/>
    <w:rsid w:val="009618F3"/>
    <w:rsid w:val="00963246"/>
    <w:rsid w:val="00963327"/>
    <w:rsid w:val="0096333D"/>
    <w:rsid w:val="0096361B"/>
    <w:rsid w:val="00967345"/>
    <w:rsid w:val="00967AA5"/>
    <w:rsid w:val="0097014E"/>
    <w:rsid w:val="009733F1"/>
    <w:rsid w:val="00974388"/>
    <w:rsid w:val="00976029"/>
    <w:rsid w:val="009760F6"/>
    <w:rsid w:val="00980DDB"/>
    <w:rsid w:val="009836B5"/>
    <w:rsid w:val="00984E88"/>
    <w:rsid w:val="00987601"/>
    <w:rsid w:val="009902CC"/>
    <w:rsid w:val="00990AA6"/>
    <w:rsid w:val="00991316"/>
    <w:rsid w:val="00992B28"/>
    <w:rsid w:val="0099368E"/>
    <w:rsid w:val="00993B49"/>
    <w:rsid w:val="00994239"/>
    <w:rsid w:val="0099469E"/>
    <w:rsid w:val="009954FD"/>
    <w:rsid w:val="0099588B"/>
    <w:rsid w:val="00995EDD"/>
    <w:rsid w:val="00996114"/>
    <w:rsid w:val="009969A0"/>
    <w:rsid w:val="009978C4"/>
    <w:rsid w:val="009A07DF"/>
    <w:rsid w:val="009A16A7"/>
    <w:rsid w:val="009A1C27"/>
    <w:rsid w:val="009A2085"/>
    <w:rsid w:val="009A25C0"/>
    <w:rsid w:val="009A294E"/>
    <w:rsid w:val="009A38D3"/>
    <w:rsid w:val="009A4750"/>
    <w:rsid w:val="009A6133"/>
    <w:rsid w:val="009B0956"/>
    <w:rsid w:val="009B19F8"/>
    <w:rsid w:val="009B2675"/>
    <w:rsid w:val="009B2AE1"/>
    <w:rsid w:val="009B4674"/>
    <w:rsid w:val="009B483E"/>
    <w:rsid w:val="009B5BC5"/>
    <w:rsid w:val="009B603A"/>
    <w:rsid w:val="009B730E"/>
    <w:rsid w:val="009C00E2"/>
    <w:rsid w:val="009C05E4"/>
    <w:rsid w:val="009C0935"/>
    <w:rsid w:val="009C1002"/>
    <w:rsid w:val="009C1042"/>
    <w:rsid w:val="009C1A7A"/>
    <w:rsid w:val="009C1BE9"/>
    <w:rsid w:val="009C2339"/>
    <w:rsid w:val="009C243C"/>
    <w:rsid w:val="009C35D6"/>
    <w:rsid w:val="009C491D"/>
    <w:rsid w:val="009C4DA8"/>
    <w:rsid w:val="009C5C38"/>
    <w:rsid w:val="009C67C1"/>
    <w:rsid w:val="009C7FB7"/>
    <w:rsid w:val="009D0CC6"/>
    <w:rsid w:val="009D3154"/>
    <w:rsid w:val="009D3376"/>
    <w:rsid w:val="009D393F"/>
    <w:rsid w:val="009E00B2"/>
    <w:rsid w:val="009E03D5"/>
    <w:rsid w:val="009E0F59"/>
    <w:rsid w:val="009E2613"/>
    <w:rsid w:val="009E2AF9"/>
    <w:rsid w:val="009E2FAB"/>
    <w:rsid w:val="009E3FB5"/>
    <w:rsid w:val="009E5D37"/>
    <w:rsid w:val="009E6988"/>
    <w:rsid w:val="009F074E"/>
    <w:rsid w:val="009F0D25"/>
    <w:rsid w:val="009F0F3C"/>
    <w:rsid w:val="009F1527"/>
    <w:rsid w:val="009F1721"/>
    <w:rsid w:val="009F2885"/>
    <w:rsid w:val="009F508F"/>
    <w:rsid w:val="009F5430"/>
    <w:rsid w:val="009F7C21"/>
    <w:rsid w:val="00A00719"/>
    <w:rsid w:val="00A00F7F"/>
    <w:rsid w:val="00A01D8B"/>
    <w:rsid w:val="00A02267"/>
    <w:rsid w:val="00A0233D"/>
    <w:rsid w:val="00A03BFB"/>
    <w:rsid w:val="00A04506"/>
    <w:rsid w:val="00A05825"/>
    <w:rsid w:val="00A06F45"/>
    <w:rsid w:val="00A11AE3"/>
    <w:rsid w:val="00A11F24"/>
    <w:rsid w:val="00A13B47"/>
    <w:rsid w:val="00A16BB9"/>
    <w:rsid w:val="00A17B71"/>
    <w:rsid w:val="00A201A3"/>
    <w:rsid w:val="00A209F2"/>
    <w:rsid w:val="00A2173E"/>
    <w:rsid w:val="00A217C6"/>
    <w:rsid w:val="00A21DDD"/>
    <w:rsid w:val="00A2480E"/>
    <w:rsid w:val="00A266E6"/>
    <w:rsid w:val="00A26F1B"/>
    <w:rsid w:val="00A279FC"/>
    <w:rsid w:val="00A30450"/>
    <w:rsid w:val="00A30A76"/>
    <w:rsid w:val="00A32095"/>
    <w:rsid w:val="00A32BBC"/>
    <w:rsid w:val="00A33AAD"/>
    <w:rsid w:val="00A34486"/>
    <w:rsid w:val="00A34BBF"/>
    <w:rsid w:val="00A35313"/>
    <w:rsid w:val="00A354E8"/>
    <w:rsid w:val="00A3704A"/>
    <w:rsid w:val="00A37486"/>
    <w:rsid w:val="00A374BE"/>
    <w:rsid w:val="00A37CA7"/>
    <w:rsid w:val="00A37CDD"/>
    <w:rsid w:val="00A40A9A"/>
    <w:rsid w:val="00A41650"/>
    <w:rsid w:val="00A41E86"/>
    <w:rsid w:val="00A429B4"/>
    <w:rsid w:val="00A43699"/>
    <w:rsid w:val="00A4476E"/>
    <w:rsid w:val="00A4571E"/>
    <w:rsid w:val="00A513B7"/>
    <w:rsid w:val="00A61674"/>
    <w:rsid w:val="00A61E3B"/>
    <w:rsid w:val="00A627C4"/>
    <w:rsid w:val="00A6296F"/>
    <w:rsid w:val="00A62F40"/>
    <w:rsid w:val="00A6305F"/>
    <w:rsid w:val="00A6339A"/>
    <w:rsid w:val="00A63556"/>
    <w:rsid w:val="00A6558C"/>
    <w:rsid w:val="00A6653D"/>
    <w:rsid w:val="00A66608"/>
    <w:rsid w:val="00A66B06"/>
    <w:rsid w:val="00A700F2"/>
    <w:rsid w:val="00A7361F"/>
    <w:rsid w:val="00A74EFD"/>
    <w:rsid w:val="00A770DF"/>
    <w:rsid w:val="00A775DF"/>
    <w:rsid w:val="00A77737"/>
    <w:rsid w:val="00A8078A"/>
    <w:rsid w:val="00A8141A"/>
    <w:rsid w:val="00A831B7"/>
    <w:rsid w:val="00A85D3C"/>
    <w:rsid w:val="00A863FF"/>
    <w:rsid w:val="00A87893"/>
    <w:rsid w:val="00A90258"/>
    <w:rsid w:val="00A90277"/>
    <w:rsid w:val="00A91762"/>
    <w:rsid w:val="00A91F26"/>
    <w:rsid w:val="00A92C07"/>
    <w:rsid w:val="00A95119"/>
    <w:rsid w:val="00A95510"/>
    <w:rsid w:val="00A965FB"/>
    <w:rsid w:val="00A96997"/>
    <w:rsid w:val="00AA0340"/>
    <w:rsid w:val="00AA0A8D"/>
    <w:rsid w:val="00AA1E2C"/>
    <w:rsid w:val="00AA2E18"/>
    <w:rsid w:val="00AA2EE0"/>
    <w:rsid w:val="00AA458C"/>
    <w:rsid w:val="00AA55BA"/>
    <w:rsid w:val="00AA6098"/>
    <w:rsid w:val="00AA6AEA"/>
    <w:rsid w:val="00AA6C1A"/>
    <w:rsid w:val="00AA7510"/>
    <w:rsid w:val="00AA7A05"/>
    <w:rsid w:val="00AB13BB"/>
    <w:rsid w:val="00AB17D6"/>
    <w:rsid w:val="00AB226E"/>
    <w:rsid w:val="00AB439C"/>
    <w:rsid w:val="00AB46CB"/>
    <w:rsid w:val="00AB7E0A"/>
    <w:rsid w:val="00AC022F"/>
    <w:rsid w:val="00AC05DC"/>
    <w:rsid w:val="00AC08E7"/>
    <w:rsid w:val="00AC241C"/>
    <w:rsid w:val="00AC4971"/>
    <w:rsid w:val="00AC4F84"/>
    <w:rsid w:val="00AC5255"/>
    <w:rsid w:val="00AC5560"/>
    <w:rsid w:val="00AC5B0F"/>
    <w:rsid w:val="00AD036E"/>
    <w:rsid w:val="00AD1484"/>
    <w:rsid w:val="00AD1510"/>
    <w:rsid w:val="00AD151F"/>
    <w:rsid w:val="00AD3D84"/>
    <w:rsid w:val="00AD3FBE"/>
    <w:rsid w:val="00AD4755"/>
    <w:rsid w:val="00AD47DE"/>
    <w:rsid w:val="00AD4F53"/>
    <w:rsid w:val="00AD5166"/>
    <w:rsid w:val="00AD7B2A"/>
    <w:rsid w:val="00AE2E06"/>
    <w:rsid w:val="00AE3159"/>
    <w:rsid w:val="00AE3EB6"/>
    <w:rsid w:val="00AE5C87"/>
    <w:rsid w:val="00AE6114"/>
    <w:rsid w:val="00AE67E1"/>
    <w:rsid w:val="00AE6F45"/>
    <w:rsid w:val="00AF115B"/>
    <w:rsid w:val="00AF2644"/>
    <w:rsid w:val="00AF2D2B"/>
    <w:rsid w:val="00AF35AE"/>
    <w:rsid w:val="00AF3B8D"/>
    <w:rsid w:val="00AF452D"/>
    <w:rsid w:val="00AF5DC1"/>
    <w:rsid w:val="00AF6C21"/>
    <w:rsid w:val="00B00201"/>
    <w:rsid w:val="00B01DF7"/>
    <w:rsid w:val="00B034C8"/>
    <w:rsid w:val="00B03C8D"/>
    <w:rsid w:val="00B041A8"/>
    <w:rsid w:val="00B04BE6"/>
    <w:rsid w:val="00B04CA8"/>
    <w:rsid w:val="00B04CD8"/>
    <w:rsid w:val="00B0579D"/>
    <w:rsid w:val="00B07201"/>
    <w:rsid w:val="00B079C5"/>
    <w:rsid w:val="00B112BE"/>
    <w:rsid w:val="00B13791"/>
    <w:rsid w:val="00B13F62"/>
    <w:rsid w:val="00B15109"/>
    <w:rsid w:val="00B21349"/>
    <w:rsid w:val="00B2258D"/>
    <w:rsid w:val="00B23021"/>
    <w:rsid w:val="00B24C7D"/>
    <w:rsid w:val="00B261BF"/>
    <w:rsid w:val="00B26C23"/>
    <w:rsid w:val="00B27019"/>
    <w:rsid w:val="00B27A9F"/>
    <w:rsid w:val="00B27C2D"/>
    <w:rsid w:val="00B32523"/>
    <w:rsid w:val="00B32AB2"/>
    <w:rsid w:val="00B33529"/>
    <w:rsid w:val="00B3609E"/>
    <w:rsid w:val="00B36EFF"/>
    <w:rsid w:val="00B378F6"/>
    <w:rsid w:val="00B41CCF"/>
    <w:rsid w:val="00B41D2C"/>
    <w:rsid w:val="00B42AC6"/>
    <w:rsid w:val="00B43888"/>
    <w:rsid w:val="00B4497C"/>
    <w:rsid w:val="00B44BF5"/>
    <w:rsid w:val="00B44D5B"/>
    <w:rsid w:val="00B45A58"/>
    <w:rsid w:val="00B50B29"/>
    <w:rsid w:val="00B5109B"/>
    <w:rsid w:val="00B5226E"/>
    <w:rsid w:val="00B5346A"/>
    <w:rsid w:val="00B53913"/>
    <w:rsid w:val="00B55641"/>
    <w:rsid w:val="00B61221"/>
    <w:rsid w:val="00B61A9F"/>
    <w:rsid w:val="00B626DB"/>
    <w:rsid w:val="00B64894"/>
    <w:rsid w:val="00B65145"/>
    <w:rsid w:val="00B65F40"/>
    <w:rsid w:val="00B66D90"/>
    <w:rsid w:val="00B66FD1"/>
    <w:rsid w:val="00B70B15"/>
    <w:rsid w:val="00B70F83"/>
    <w:rsid w:val="00B74287"/>
    <w:rsid w:val="00B75051"/>
    <w:rsid w:val="00B80168"/>
    <w:rsid w:val="00B823C9"/>
    <w:rsid w:val="00B82809"/>
    <w:rsid w:val="00B844B0"/>
    <w:rsid w:val="00B847F8"/>
    <w:rsid w:val="00B85509"/>
    <w:rsid w:val="00B85866"/>
    <w:rsid w:val="00B86D06"/>
    <w:rsid w:val="00B874BD"/>
    <w:rsid w:val="00B87DAD"/>
    <w:rsid w:val="00B9096E"/>
    <w:rsid w:val="00B92843"/>
    <w:rsid w:val="00B93195"/>
    <w:rsid w:val="00B93E17"/>
    <w:rsid w:val="00B969BD"/>
    <w:rsid w:val="00B96B89"/>
    <w:rsid w:val="00B96C88"/>
    <w:rsid w:val="00B97842"/>
    <w:rsid w:val="00BA0438"/>
    <w:rsid w:val="00BA047D"/>
    <w:rsid w:val="00BA331C"/>
    <w:rsid w:val="00BA3486"/>
    <w:rsid w:val="00BB0BD4"/>
    <w:rsid w:val="00BB34B0"/>
    <w:rsid w:val="00BB383C"/>
    <w:rsid w:val="00BB411B"/>
    <w:rsid w:val="00BB6761"/>
    <w:rsid w:val="00BB6D59"/>
    <w:rsid w:val="00BC214B"/>
    <w:rsid w:val="00BC3C65"/>
    <w:rsid w:val="00BC49AB"/>
    <w:rsid w:val="00BC665D"/>
    <w:rsid w:val="00BD02BC"/>
    <w:rsid w:val="00BD11B7"/>
    <w:rsid w:val="00BD3E9F"/>
    <w:rsid w:val="00BD4CB9"/>
    <w:rsid w:val="00BD4E0E"/>
    <w:rsid w:val="00BD5043"/>
    <w:rsid w:val="00BD5C8D"/>
    <w:rsid w:val="00BD611D"/>
    <w:rsid w:val="00BD6601"/>
    <w:rsid w:val="00BD6902"/>
    <w:rsid w:val="00BE0E5B"/>
    <w:rsid w:val="00BE376B"/>
    <w:rsid w:val="00BE3E65"/>
    <w:rsid w:val="00BE4405"/>
    <w:rsid w:val="00BE667C"/>
    <w:rsid w:val="00BE6D56"/>
    <w:rsid w:val="00BF22DB"/>
    <w:rsid w:val="00BF2681"/>
    <w:rsid w:val="00BF2D05"/>
    <w:rsid w:val="00BF419C"/>
    <w:rsid w:val="00BF5057"/>
    <w:rsid w:val="00BF51A6"/>
    <w:rsid w:val="00BF55EF"/>
    <w:rsid w:val="00BF7D2D"/>
    <w:rsid w:val="00C01AC3"/>
    <w:rsid w:val="00C021B7"/>
    <w:rsid w:val="00C0243C"/>
    <w:rsid w:val="00C0635E"/>
    <w:rsid w:val="00C070D7"/>
    <w:rsid w:val="00C0764D"/>
    <w:rsid w:val="00C115FD"/>
    <w:rsid w:val="00C14BC3"/>
    <w:rsid w:val="00C150A2"/>
    <w:rsid w:val="00C162A6"/>
    <w:rsid w:val="00C17DA4"/>
    <w:rsid w:val="00C17F73"/>
    <w:rsid w:val="00C2004B"/>
    <w:rsid w:val="00C21F69"/>
    <w:rsid w:val="00C225A5"/>
    <w:rsid w:val="00C25E61"/>
    <w:rsid w:val="00C30465"/>
    <w:rsid w:val="00C3179B"/>
    <w:rsid w:val="00C3298C"/>
    <w:rsid w:val="00C32A41"/>
    <w:rsid w:val="00C3403E"/>
    <w:rsid w:val="00C3511F"/>
    <w:rsid w:val="00C37877"/>
    <w:rsid w:val="00C406D3"/>
    <w:rsid w:val="00C40DF7"/>
    <w:rsid w:val="00C43C2C"/>
    <w:rsid w:val="00C44106"/>
    <w:rsid w:val="00C44558"/>
    <w:rsid w:val="00C45291"/>
    <w:rsid w:val="00C45A7A"/>
    <w:rsid w:val="00C51860"/>
    <w:rsid w:val="00C52ABC"/>
    <w:rsid w:val="00C52DEA"/>
    <w:rsid w:val="00C53F76"/>
    <w:rsid w:val="00C544C5"/>
    <w:rsid w:val="00C54FCC"/>
    <w:rsid w:val="00C5744B"/>
    <w:rsid w:val="00C61ECC"/>
    <w:rsid w:val="00C621D9"/>
    <w:rsid w:val="00C627E2"/>
    <w:rsid w:val="00C63FA7"/>
    <w:rsid w:val="00C645FB"/>
    <w:rsid w:val="00C64BF7"/>
    <w:rsid w:val="00C67708"/>
    <w:rsid w:val="00C6781D"/>
    <w:rsid w:val="00C7041C"/>
    <w:rsid w:val="00C72460"/>
    <w:rsid w:val="00C74727"/>
    <w:rsid w:val="00C751C7"/>
    <w:rsid w:val="00C76FAA"/>
    <w:rsid w:val="00C772CA"/>
    <w:rsid w:val="00C77865"/>
    <w:rsid w:val="00C77D9E"/>
    <w:rsid w:val="00C81A88"/>
    <w:rsid w:val="00C83D57"/>
    <w:rsid w:val="00C84690"/>
    <w:rsid w:val="00C846E6"/>
    <w:rsid w:val="00C8522C"/>
    <w:rsid w:val="00C85411"/>
    <w:rsid w:val="00C85F56"/>
    <w:rsid w:val="00C87903"/>
    <w:rsid w:val="00C91244"/>
    <w:rsid w:val="00C91E2E"/>
    <w:rsid w:val="00C92404"/>
    <w:rsid w:val="00C93E7F"/>
    <w:rsid w:val="00C9472F"/>
    <w:rsid w:val="00C955B2"/>
    <w:rsid w:val="00C959C8"/>
    <w:rsid w:val="00C96833"/>
    <w:rsid w:val="00C968FC"/>
    <w:rsid w:val="00CA025E"/>
    <w:rsid w:val="00CA2463"/>
    <w:rsid w:val="00CA2B98"/>
    <w:rsid w:val="00CA3480"/>
    <w:rsid w:val="00CA397A"/>
    <w:rsid w:val="00CA39C9"/>
    <w:rsid w:val="00CA4E67"/>
    <w:rsid w:val="00CA50DE"/>
    <w:rsid w:val="00CA585F"/>
    <w:rsid w:val="00CA7675"/>
    <w:rsid w:val="00CA7C0B"/>
    <w:rsid w:val="00CB1A84"/>
    <w:rsid w:val="00CB30BB"/>
    <w:rsid w:val="00CB4589"/>
    <w:rsid w:val="00CB52FA"/>
    <w:rsid w:val="00CB52FE"/>
    <w:rsid w:val="00CB6E61"/>
    <w:rsid w:val="00CB7298"/>
    <w:rsid w:val="00CB7563"/>
    <w:rsid w:val="00CB7865"/>
    <w:rsid w:val="00CB7B0F"/>
    <w:rsid w:val="00CC1AD2"/>
    <w:rsid w:val="00CC217F"/>
    <w:rsid w:val="00CC25DD"/>
    <w:rsid w:val="00CC2A1F"/>
    <w:rsid w:val="00CC4C9E"/>
    <w:rsid w:val="00CC520E"/>
    <w:rsid w:val="00CC6C40"/>
    <w:rsid w:val="00CC7542"/>
    <w:rsid w:val="00CD02E9"/>
    <w:rsid w:val="00CD0528"/>
    <w:rsid w:val="00CD0C7E"/>
    <w:rsid w:val="00CD522A"/>
    <w:rsid w:val="00CD758B"/>
    <w:rsid w:val="00CD7640"/>
    <w:rsid w:val="00CE0348"/>
    <w:rsid w:val="00CE14CC"/>
    <w:rsid w:val="00CE155A"/>
    <w:rsid w:val="00CE1F25"/>
    <w:rsid w:val="00CE4AFB"/>
    <w:rsid w:val="00CE4E05"/>
    <w:rsid w:val="00CE4ED9"/>
    <w:rsid w:val="00CE6D50"/>
    <w:rsid w:val="00CE763E"/>
    <w:rsid w:val="00CF0B94"/>
    <w:rsid w:val="00CF3744"/>
    <w:rsid w:val="00CF42FC"/>
    <w:rsid w:val="00CF67C3"/>
    <w:rsid w:val="00CF6D33"/>
    <w:rsid w:val="00CF7C29"/>
    <w:rsid w:val="00D00EA1"/>
    <w:rsid w:val="00D02069"/>
    <w:rsid w:val="00D035F7"/>
    <w:rsid w:val="00D036C4"/>
    <w:rsid w:val="00D065BA"/>
    <w:rsid w:val="00D10233"/>
    <w:rsid w:val="00D11C79"/>
    <w:rsid w:val="00D12912"/>
    <w:rsid w:val="00D1456D"/>
    <w:rsid w:val="00D14D78"/>
    <w:rsid w:val="00D164E3"/>
    <w:rsid w:val="00D16532"/>
    <w:rsid w:val="00D1698A"/>
    <w:rsid w:val="00D169C6"/>
    <w:rsid w:val="00D17F5A"/>
    <w:rsid w:val="00D2214F"/>
    <w:rsid w:val="00D23679"/>
    <w:rsid w:val="00D23B8C"/>
    <w:rsid w:val="00D24D09"/>
    <w:rsid w:val="00D24F21"/>
    <w:rsid w:val="00D25558"/>
    <w:rsid w:val="00D2651A"/>
    <w:rsid w:val="00D276FA"/>
    <w:rsid w:val="00D30E3E"/>
    <w:rsid w:val="00D312CF"/>
    <w:rsid w:val="00D31683"/>
    <w:rsid w:val="00D31C28"/>
    <w:rsid w:val="00D31C6F"/>
    <w:rsid w:val="00D3282E"/>
    <w:rsid w:val="00D32DC0"/>
    <w:rsid w:val="00D34A50"/>
    <w:rsid w:val="00D34BA7"/>
    <w:rsid w:val="00D356B9"/>
    <w:rsid w:val="00D3575A"/>
    <w:rsid w:val="00D4009E"/>
    <w:rsid w:val="00D404C3"/>
    <w:rsid w:val="00D40989"/>
    <w:rsid w:val="00D40BF7"/>
    <w:rsid w:val="00D413A4"/>
    <w:rsid w:val="00D44ECD"/>
    <w:rsid w:val="00D461C6"/>
    <w:rsid w:val="00D47811"/>
    <w:rsid w:val="00D512FD"/>
    <w:rsid w:val="00D51B5B"/>
    <w:rsid w:val="00D532CF"/>
    <w:rsid w:val="00D54506"/>
    <w:rsid w:val="00D55679"/>
    <w:rsid w:val="00D572DD"/>
    <w:rsid w:val="00D604F3"/>
    <w:rsid w:val="00D60B56"/>
    <w:rsid w:val="00D612C4"/>
    <w:rsid w:val="00D6132F"/>
    <w:rsid w:val="00D618D0"/>
    <w:rsid w:val="00D61D13"/>
    <w:rsid w:val="00D62ED0"/>
    <w:rsid w:val="00D634FA"/>
    <w:rsid w:val="00D6417A"/>
    <w:rsid w:val="00D653F8"/>
    <w:rsid w:val="00D6585F"/>
    <w:rsid w:val="00D65988"/>
    <w:rsid w:val="00D662ED"/>
    <w:rsid w:val="00D6701A"/>
    <w:rsid w:val="00D67B53"/>
    <w:rsid w:val="00D709F5"/>
    <w:rsid w:val="00D7111E"/>
    <w:rsid w:val="00D71993"/>
    <w:rsid w:val="00D719CC"/>
    <w:rsid w:val="00D71EB7"/>
    <w:rsid w:val="00D72F44"/>
    <w:rsid w:val="00D737B6"/>
    <w:rsid w:val="00D7427F"/>
    <w:rsid w:val="00D7463E"/>
    <w:rsid w:val="00D75590"/>
    <w:rsid w:val="00D776B9"/>
    <w:rsid w:val="00D77E6A"/>
    <w:rsid w:val="00D8121C"/>
    <w:rsid w:val="00D81268"/>
    <w:rsid w:val="00D8411A"/>
    <w:rsid w:val="00D84D57"/>
    <w:rsid w:val="00D922B6"/>
    <w:rsid w:val="00D936D4"/>
    <w:rsid w:val="00D93784"/>
    <w:rsid w:val="00D94573"/>
    <w:rsid w:val="00D9492E"/>
    <w:rsid w:val="00DA02E1"/>
    <w:rsid w:val="00DA0FDD"/>
    <w:rsid w:val="00DA10B4"/>
    <w:rsid w:val="00DA1E1D"/>
    <w:rsid w:val="00DA3118"/>
    <w:rsid w:val="00DA376F"/>
    <w:rsid w:val="00DA3DE3"/>
    <w:rsid w:val="00DA43AD"/>
    <w:rsid w:val="00DA4715"/>
    <w:rsid w:val="00DA578D"/>
    <w:rsid w:val="00DA6B92"/>
    <w:rsid w:val="00DA6EC4"/>
    <w:rsid w:val="00DA728A"/>
    <w:rsid w:val="00DB087D"/>
    <w:rsid w:val="00DB4DAE"/>
    <w:rsid w:val="00DB725F"/>
    <w:rsid w:val="00DC146C"/>
    <w:rsid w:val="00DC1786"/>
    <w:rsid w:val="00DC2819"/>
    <w:rsid w:val="00DC6945"/>
    <w:rsid w:val="00DC74FD"/>
    <w:rsid w:val="00DC779B"/>
    <w:rsid w:val="00DD0079"/>
    <w:rsid w:val="00DD173F"/>
    <w:rsid w:val="00DD202C"/>
    <w:rsid w:val="00DD2570"/>
    <w:rsid w:val="00DD3026"/>
    <w:rsid w:val="00DD370F"/>
    <w:rsid w:val="00DD3A2A"/>
    <w:rsid w:val="00DD5919"/>
    <w:rsid w:val="00DD6453"/>
    <w:rsid w:val="00DD675D"/>
    <w:rsid w:val="00DD7738"/>
    <w:rsid w:val="00DE0B39"/>
    <w:rsid w:val="00DE32D9"/>
    <w:rsid w:val="00DE34CB"/>
    <w:rsid w:val="00DE4C1F"/>
    <w:rsid w:val="00DE5EF9"/>
    <w:rsid w:val="00DE7420"/>
    <w:rsid w:val="00DE7D4B"/>
    <w:rsid w:val="00DE7F09"/>
    <w:rsid w:val="00DF00D2"/>
    <w:rsid w:val="00DF0F9D"/>
    <w:rsid w:val="00DF4068"/>
    <w:rsid w:val="00DF4C19"/>
    <w:rsid w:val="00DF5894"/>
    <w:rsid w:val="00DF678C"/>
    <w:rsid w:val="00E0004A"/>
    <w:rsid w:val="00E01C10"/>
    <w:rsid w:val="00E044C1"/>
    <w:rsid w:val="00E04EA5"/>
    <w:rsid w:val="00E06BA2"/>
    <w:rsid w:val="00E10876"/>
    <w:rsid w:val="00E129D2"/>
    <w:rsid w:val="00E13581"/>
    <w:rsid w:val="00E13715"/>
    <w:rsid w:val="00E145C1"/>
    <w:rsid w:val="00E16D98"/>
    <w:rsid w:val="00E16DE0"/>
    <w:rsid w:val="00E2094B"/>
    <w:rsid w:val="00E2231F"/>
    <w:rsid w:val="00E23740"/>
    <w:rsid w:val="00E247C4"/>
    <w:rsid w:val="00E24D00"/>
    <w:rsid w:val="00E25C51"/>
    <w:rsid w:val="00E264D4"/>
    <w:rsid w:val="00E272DF"/>
    <w:rsid w:val="00E272E1"/>
    <w:rsid w:val="00E2796C"/>
    <w:rsid w:val="00E301B0"/>
    <w:rsid w:val="00E30526"/>
    <w:rsid w:val="00E30BA5"/>
    <w:rsid w:val="00E3158C"/>
    <w:rsid w:val="00E328C4"/>
    <w:rsid w:val="00E3724E"/>
    <w:rsid w:val="00E37C0D"/>
    <w:rsid w:val="00E40E96"/>
    <w:rsid w:val="00E419E0"/>
    <w:rsid w:val="00E41D67"/>
    <w:rsid w:val="00E43ED6"/>
    <w:rsid w:val="00E44131"/>
    <w:rsid w:val="00E47AE6"/>
    <w:rsid w:val="00E47B05"/>
    <w:rsid w:val="00E47DF2"/>
    <w:rsid w:val="00E51F6F"/>
    <w:rsid w:val="00E526A2"/>
    <w:rsid w:val="00E5369D"/>
    <w:rsid w:val="00E53BE8"/>
    <w:rsid w:val="00E5432F"/>
    <w:rsid w:val="00E57887"/>
    <w:rsid w:val="00E612EA"/>
    <w:rsid w:val="00E614CE"/>
    <w:rsid w:val="00E61E01"/>
    <w:rsid w:val="00E62249"/>
    <w:rsid w:val="00E650AD"/>
    <w:rsid w:val="00E6627D"/>
    <w:rsid w:val="00E70405"/>
    <w:rsid w:val="00E704A3"/>
    <w:rsid w:val="00E70DE1"/>
    <w:rsid w:val="00E70ED7"/>
    <w:rsid w:val="00E7699B"/>
    <w:rsid w:val="00E769D7"/>
    <w:rsid w:val="00E77B9C"/>
    <w:rsid w:val="00E77E2B"/>
    <w:rsid w:val="00E81907"/>
    <w:rsid w:val="00E8196C"/>
    <w:rsid w:val="00E81D5A"/>
    <w:rsid w:val="00E82E35"/>
    <w:rsid w:val="00E85E42"/>
    <w:rsid w:val="00E8649F"/>
    <w:rsid w:val="00E86FE8"/>
    <w:rsid w:val="00E87291"/>
    <w:rsid w:val="00E877F4"/>
    <w:rsid w:val="00E90794"/>
    <w:rsid w:val="00E90ECE"/>
    <w:rsid w:val="00E91197"/>
    <w:rsid w:val="00E91764"/>
    <w:rsid w:val="00E92A1A"/>
    <w:rsid w:val="00E943D3"/>
    <w:rsid w:val="00E94D2C"/>
    <w:rsid w:val="00E95845"/>
    <w:rsid w:val="00E96139"/>
    <w:rsid w:val="00E96882"/>
    <w:rsid w:val="00EA02B4"/>
    <w:rsid w:val="00EA06E3"/>
    <w:rsid w:val="00EA1E36"/>
    <w:rsid w:val="00EA1ED8"/>
    <w:rsid w:val="00EA2837"/>
    <w:rsid w:val="00EA3836"/>
    <w:rsid w:val="00EA3D30"/>
    <w:rsid w:val="00EA7A09"/>
    <w:rsid w:val="00EB173B"/>
    <w:rsid w:val="00EB321A"/>
    <w:rsid w:val="00EB6103"/>
    <w:rsid w:val="00EB7091"/>
    <w:rsid w:val="00EC0201"/>
    <w:rsid w:val="00EC0C35"/>
    <w:rsid w:val="00EC158C"/>
    <w:rsid w:val="00EC171C"/>
    <w:rsid w:val="00EC222E"/>
    <w:rsid w:val="00EC27EE"/>
    <w:rsid w:val="00EC361A"/>
    <w:rsid w:val="00EC45D1"/>
    <w:rsid w:val="00EC53AE"/>
    <w:rsid w:val="00EC5FDD"/>
    <w:rsid w:val="00EC6696"/>
    <w:rsid w:val="00EC6B62"/>
    <w:rsid w:val="00EC6C85"/>
    <w:rsid w:val="00ED0037"/>
    <w:rsid w:val="00ED4B4D"/>
    <w:rsid w:val="00ED69EB"/>
    <w:rsid w:val="00ED79DE"/>
    <w:rsid w:val="00ED7EE1"/>
    <w:rsid w:val="00EE0576"/>
    <w:rsid w:val="00EE06E2"/>
    <w:rsid w:val="00EE1046"/>
    <w:rsid w:val="00EE2188"/>
    <w:rsid w:val="00EE3AD6"/>
    <w:rsid w:val="00EE49A2"/>
    <w:rsid w:val="00EE53F3"/>
    <w:rsid w:val="00EE7B5F"/>
    <w:rsid w:val="00EF004C"/>
    <w:rsid w:val="00EF01F4"/>
    <w:rsid w:val="00EF16BE"/>
    <w:rsid w:val="00EF2216"/>
    <w:rsid w:val="00EF40F9"/>
    <w:rsid w:val="00EF6A41"/>
    <w:rsid w:val="00EF7FCF"/>
    <w:rsid w:val="00F0083D"/>
    <w:rsid w:val="00F00E97"/>
    <w:rsid w:val="00F0375C"/>
    <w:rsid w:val="00F057DA"/>
    <w:rsid w:val="00F0648F"/>
    <w:rsid w:val="00F07455"/>
    <w:rsid w:val="00F07B53"/>
    <w:rsid w:val="00F07EB8"/>
    <w:rsid w:val="00F10959"/>
    <w:rsid w:val="00F10CFE"/>
    <w:rsid w:val="00F11C26"/>
    <w:rsid w:val="00F13342"/>
    <w:rsid w:val="00F13712"/>
    <w:rsid w:val="00F148A9"/>
    <w:rsid w:val="00F160C6"/>
    <w:rsid w:val="00F16898"/>
    <w:rsid w:val="00F16BFC"/>
    <w:rsid w:val="00F20A15"/>
    <w:rsid w:val="00F2236A"/>
    <w:rsid w:val="00F2269D"/>
    <w:rsid w:val="00F2365D"/>
    <w:rsid w:val="00F24C9F"/>
    <w:rsid w:val="00F25E3E"/>
    <w:rsid w:val="00F25EF3"/>
    <w:rsid w:val="00F269FA"/>
    <w:rsid w:val="00F27079"/>
    <w:rsid w:val="00F27D14"/>
    <w:rsid w:val="00F30534"/>
    <w:rsid w:val="00F31B29"/>
    <w:rsid w:val="00F323DD"/>
    <w:rsid w:val="00F340F8"/>
    <w:rsid w:val="00F36146"/>
    <w:rsid w:val="00F36A7F"/>
    <w:rsid w:val="00F37B86"/>
    <w:rsid w:val="00F407A0"/>
    <w:rsid w:val="00F4202E"/>
    <w:rsid w:val="00F4204C"/>
    <w:rsid w:val="00F42B8E"/>
    <w:rsid w:val="00F445E7"/>
    <w:rsid w:val="00F45F24"/>
    <w:rsid w:val="00F46A84"/>
    <w:rsid w:val="00F46D85"/>
    <w:rsid w:val="00F472ED"/>
    <w:rsid w:val="00F60775"/>
    <w:rsid w:val="00F6242A"/>
    <w:rsid w:val="00F62C1B"/>
    <w:rsid w:val="00F6422A"/>
    <w:rsid w:val="00F65CA0"/>
    <w:rsid w:val="00F66075"/>
    <w:rsid w:val="00F66C0E"/>
    <w:rsid w:val="00F66F6E"/>
    <w:rsid w:val="00F67406"/>
    <w:rsid w:val="00F7049B"/>
    <w:rsid w:val="00F7097C"/>
    <w:rsid w:val="00F70A61"/>
    <w:rsid w:val="00F70DDD"/>
    <w:rsid w:val="00F716AD"/>
    <w:rsid w:val="00F71705"/>
    <w:rsid w:val="00F73E6C"/>
    <w:rsid w:val="00F73FF4"/>
    <w:rsid w:val="00F74205"/>
    <w:rsid w:val="00F754E5"/>
    <w:rsid w:val="00F76082"/>
    <w:rsid w:val="00F7649D"/>
    <w:rsid w:val="00F81E18"/>
    <w:rsid w:val="00F82A99"/>
    <w:rsid w:val="00F83F56"/>
    <w:rsid w:val="00F844E1"/>
    <w:rsid w:val="00F85B6C"/>
    <w:rsid w:val="00F864D6"/>
    <w:rsid w:val="00F86AAF"/>
    <w:rsid w:val="00F92D9C"/>
    <w:rsid w:val="00F9366D"/>
    <w:rsid w:val="00F93CF8"/>
    <w:rsid w:val="00F93F72"/>
    <w:rsid w:val="00F948FA"/>
    <w:rsid w:val="00F96112"/>
    <w:rsid w:val="00F9641C"/>
    <w:rsid w:val="00F9694A"/>
    <w:rsid w:val="00F97008"/>
    <w:rsid w:val="00F97880"/>
    <w:rsid w:val="00F97945"/>
    <w:rsid w:val="00FA00A4"/>
    <w:rsid w:val="00FA0F67"/>
    <w:rsid w:val="00FA1FAC"/>
    <w:rsid w:val="00FA3924"/>
    <w:rsid w:val="00FA3AAD"/>
    <w:rsid w:val="00FA4B3D"/>
    <w:rsid w:val="00FA6A1A"/>
    <w:rsid w:val="00FA729B"/>
    <w:rsid w:val="00FA7B19"/>
    <w:rsid w:val="00FB0885"/>
    <w:rsid w:val="00FB11A5"/>
    <w:rsid w:val="00FB327F"/>
    <w:rsid w:val="00FB3BEC"/>
    <w:rsid w:val="00FB3F45"/>
    <w:rsid w:val="00FB4B55"/>
    <w:rsid w:val="00FB514A"/>
    <w:rsid w:val="00FB51EE"/>
    <w:rsid w:val="00FB60FC"/>
    <w:rsid w:val="00FC33F3"/>
    <w:rsid w:val="00FC35D2"/>
    <w:rsid w:val="00FC40B1"/>
    <w:rsid w:val="00FC4DF1"/>
    <w:rsid w:val="00FC54FF"/>
    <w:rsid w:val="00FC55BA"/>
    <w:rsid w:val="00FD337F"/>
    <w:rsid w:val="00FD5561"/>
    <w:rsid w:val="00FE013E"/>
    <w:rsid w:val="00FE11B5"/>
    <w:rsid w:val="00FE50E8"/>
    <w:rsid w:val="00FF164C"/>
    <w:rsid w:val="00FF1CBF"/>
    <w:rsid w:val="00FF1E38"/>
    <w:rsid w:val="00FF2B99"/>
    <w:rsid w:val="00FF2F42"/>
    <w:rsid w:val="00FF46B5"/>
    <w:rsid w:val="00FF6DCC"/>
    <w:rsid w:val="00FF7E45"/>
    <w:rsid w:val="00FF7E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32D962"/>
  <w15:docId w15:val="{ADEC35BE-9AB6-41DC-8C9B-B51CF2C43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76F"/>
  </w:style>
  <w:style w:type="paragraph" w:styleId="Heading1">
    <w:name w:val="heading 1"/>
    <w:basedOn w:val="Normal"/>
    <w:next w:val="Normal"/>
    <w:link w:val="Heading1Char"/>
    <w:uiPriority w:val="9"/>
    <w:qFormat/>
    <w:rsid w:val="000C3A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417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F7D2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176F"/>
    <w:pPr>
      <w:ind w:left="720"/>
      <w:contextualSpacing/>
    </w:pPr>
  </w:style>
  <w:style w:type="character" w:styleId="Hyperlink">
    <w:name w:val="Hyperlink"/>
    <w:basedOn w:val="DefaultParagraphFont"/>
    <w:uiPriority w:val="99"/>
    <w:unhideWhenUsed/>
    <w:rsid w:val="0034176F"/>
    <w:rPr>
      <w:color w:val="0563C1" w:themeColor="hyperlink"/>
      <w:u w:val="single"/>
    </w:rPr>
  </w:style>
  <w:style w:type="paragraph" w:customStyle="1" w:styleId="EndNoteBibliographyTitle">
    <w:name w:val="EndNote Bibliography Title"/>
    <w:basedOn w:val="Normal"/>
    <w:link w:val="EndNoteBibliographyTitleChar"/>
    <w:rsid w:val="003417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4176F"/>
    <w:rPr>
      <w:rFonts w:ascii="Calibri" w:hAnsi="Calibri" w:cs="Calibri"/>
      <w:noProof/>
    </w:rPr>
  </w:style>
  <w:style w:type="paragraph" w:customStyle="1" w:styleId="EndNoteBibliography">
    <w:name w:val="EndNote Bibliography"/>
    <w:basedOn w:val="Normal"/>
    <w:link w:val="EndNoteBibliographyChar"/>
    <w:rsid w:val="0034176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4176F"/>
    <w:rPr>
      <w:rFonts w:ascii="Calibri" w:hAnsi="Calibri" w:cs="Calibri"/>
      <w:noProof/>
    </w:rPr>
  </w:style>
  <w:style w:type="character" w:customStyle="1" w:styleId="Heading2Char">
    <w:name w:val="Heading 2 Char"/>
    <w:basedOn w:val="DefaultParagraphFont"/>
    <w:link w:val="Heading2"/>
    <w:uiPriority w:val="9"/>
    <w:rsid w:val="0034176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F7D2D"/>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0C3A50"/>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757D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842CF"/>
    <w:rPr>
      <w:sz w:val="16"/>
      <w:szCs w:val="16"/>
    </w:rPr>
  </w:style>
  <w:style w:type="paragraph" w:styleId="CommentText">
    <w:name w:val="annotation text"/>
    <w:basedOn w:val="Normal"/>
    <w:link w:val="CommentTextChar"/>
    <w:uiPriority w:val="99"/>
    <w:unhideWhenUsed/>
    <w:rsid w:val="008842CF"/>
    <w:pPr>
      <w:spacing w:line="240" w:lineRule="auto"/>
    </w:pPr>
    <w:rPr>
      <w:sz w:val="20"/>
      <w:szCs w:val="20"/>
    </w:rPr>
  </w:style>
  <w:style w:type="character" w:customStyle="1" w:styleId="CommentTextChar">
    <w:name w:val="Comment Text Char"/>
    <w:basedOn w:val="DefaultParagraphFont"/>
    <w:link w:val="CommentText"/>
    <w:uiPriority w:val="99"/>
    <w:rsid w:val="008842CF"/>
    <w:rPr>
      <w:sz w:val="20"/>
      <w:szCs w:val="20"/>
    </w:rPr>
  </w:style>
  <w:style w:type="paragraph" w:styleId="CommentSubject">
    <w:name w:val="annotation subject"/>
    <w:basedOn w:val="CommentText"/>
    <w:next w:val="CommentText"/>
    <w:link w:val="CommentSubjectChar"/>
    <w:uiPriority w:val="99"/>
    <w:semiHidden/>
    <w:unhideWhenUsed/>
    <w:rsid w:val="008842CF"/>
    <w:rPr>
      <w:b/>
      <w:bCs/>
    </w:rPr>
  </w:style>
  <w:style w:type="character" w:customStyle="1" w:styleId="CommentSubjectChar">
    <w:name w:val="Comment Subject Char"/>
    <w:basedOn w:val="CommentTextChar"/>
    <w:link w:val="CommentSubject"/>
    <w:uiPriority w:val="99"/>
    <w:semiHidden/>
    <w:rsid w:val="008842CF"/>
    <w:rPr>
      <w:b/>
      <w:bCs/>
      <w:sz w:val="20"/>
      <w:szCs w:val="20"/>
    </w:rPr>
  </w:style>
  <w:style w:type="character" w:customStyle="1" w:styleId="UnresolvedMention1">
    <w:name w:val="Unresolved Mention1"/>
    <w:basedOn w:val="DefaultParagraphFont"/>
    <w:uiPriority w:val="99"/>
    <w:semiHidden/>
    <w:unhideWhenUsed/>
    <w:rsid w:val="00755605"/>
    <w:rPr>
      <w:color w:val="605E5C"/>
      <w:shd w:val="clear" w:color="auto" w:fill="E1DFDD"/>
    </w:rPr>
  </w:style>
  <w:style w:type="paragraph" w:styleId="Header">
    <w:name w:val="header"/>
    <w:basedOn w:val="Normal"/>
    <w:link w:val="HeaderChar"/>
    <w:uiPriority w:val="99"/>
    <w:unhideWhenUsed/>
    <w:rsid w:val="002A36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3607"/>
  </w:style>
  <w:style w:type="paragraph" w:styleId="Footer">
    <w:name w:val="footer"/>
    <w:basedOn w:val="Normal"/>
    <w:link w:val="FooterChar"/>
    <w:uiPriority w:val="99"/>
    <w:unhideWhenUsed/>
    <w:rsid w:val="002A36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3607"/>
  </w:style>
  <w:style w:type="paragraph" w:styleId="BalloonText">
    <w:name w:val="Balloon Text"/>
    <w:basedOn w:val="Normal"/>
    <w:link w:val="BalloonTextChar"/>
    <w:uiPriority w:val="99"/>
    <w:semiHidden/>
    <w:unhideWhenUsed/>
    <w:rsid w:val="003357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7C6"/>
    <w:rPr>
      <w:rFonts w:ascii="Tahoma" w:hAnsi="Tahoma" w:cs="Tahoma"/>
      <w:sz w:val="16"/>
      <w:szCs w:val="16"/>
    </w:rPr>
  </w:style>
  <w:style w:type="character" w:styleId="FollowedHyperlink">
    <w:name w:val="FollowedHyperlink"/>
    <w:basedOn w:val="DefaultParagraphFont"/>
    <w:uiPriority w:val="99"/>
    <w:semiHidden/>
    <w:unhideWhenUsed/>
    <w:rsid w:val="00753656"/>
    <w:rPr>
      <w:color w:val="954F72" w:themeColor="followedHyperlink"/>
      <w:u w:val="single"/>
    </w:rPr>
  </w:style>
  <w:style w:type="paragraph" w:styleId="Revision">
    <w:name w:val="Revision"/>
    <w:hidden/>
    <w:uiPriority w:val="99"/>
    <w:semiHidden/>
    <w:rsid w:val="00914E19"/>
    <w:pPr>
      <w:spacing w:after="0" w:line="240" w:lineRule="auto"/>
    </w:pPr>
  </w:style>
  <w:style w:type="character" w:styleId="UnresolvedMention">
    <w:name w:val="Unresolved Mention"/>
    <w:basedOn w:val="DefaultParagraphFont"/>
    <w:uiPriority w:val="99"/>
    <w:semiHidden/>
    <w:unhideWhenUsed/>
    <w:rsid w:val="001B3671"/>
    <w:rPr>
      <w:color w:val="605E5C"/>
      <w:shd w:val="clear" w:color="auto" w:fill="E1DFDD"/>
    </w:rPr>
  </w:style>
  <w:style w:type="character" w:customStyle="1" w:styleId="cf01">
    <w:name w:val="cf01"/>
    <w:basedOn w:val="DefaultParagraphFont"/>
    <w:rsid w:val="004E6EB5"/>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35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wright@soton.ac.uk" TargetMode="External"/><Relationship Id="rId13" Type="http://schemas.openxmlformats.org/officeDocument/2006/relationships/hyperlink" Target="mailto:jokotto@hotmail.com" TargetMode="External"/><Relationship Id="rId18" Type="http://schemas.openxmlformats.org/officeDocument/2006/relationships/image" Target="media/image5.emf"/><Relationship Id="rId26" Type="http://schemas.openxmlformats.org/officeDocument/2006/relationships/hyperlink" Target="https://washdata.org/data/household" TargetMode="External"/><Relationship Id="rId3" Type="http://schemas.openxmlformats.org/officeDocument/2006/relationships/styles" Target="styles.xml"/><Relationship Id="rId21" Type="http://schemas.openxmlformats.org/officeDocument/2006/relationships/hyperlink" Target="https://www2.statsghana.gov.gh/nada/index.php/catalog/97" TargetMode="External"/><Relationship Id="rId7" Type="http://schemas.openxmlformats.org/officeDocument/2006/relationships/endnotes" Target="endnotes.xml"/><Relationship Id="rId12" Type="http://schemas.openxmlformats.org/officeDocument/2006/relationships/hyperlink" Target="mailto:lgokotto@yahoo.com" TargetMode="External"/><Relationship Id="rId17" Type="http://schemas.openxmlformats.org/officeDocument/2006/relationships/image" Target="media/image4.png"/><Relationship Id="rId25" Type="http://schemas.openxmlformats.org/officeDocument/2006/relationships/hyperlink" Target="https://www.malindikenya.net/en/articles/news/last-news/kilifi--county-want-to-ban-baby-diapers.html"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2.statsghana.gov.gh/nada/index.php/catalog/72/study-description"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h4e10@soton.ac.uk" TargetMode="External"/><Relationship Id="rId24" Type="http://schemas.openxmlformats.org/officeDocument/2006/relationships/hyperlink" Target="https://washdata.org/"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statistics.knbs.or.ke/nada/index.php/catalog/13/study-description" TargetMode="External"/><Relationship Id="rId28" Type="http://schemas.openxmlformats.org/officeDocument/2006/relationships/footer" Target="footer1.xml"/><Relationship Id="rId10" Type="http://schemas.openxmlformats.org/officeDocument/2006/relationships/hyperlink" Target="mailto:mdzodzomenyo@ug.edu.gh" TargetMode="Externa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mailto:p.j.shaw@soton.ac.uk" TargetMode="External"/><Relationship Id="rId14" Type="http://schemas.openxmlformats.org/officeDocument/2006/relationships/image" Target="media/image1.jpeg"/><Relationship Id="rId22" Type="http://schemas.openxmlformats.org/officeDocument/2006/relationships/hyperlink" Target="https://www.nigerianstat.gov.ng/nada/index.php/catalog/68/study-description" TargetMode="External"/><Relationship Id="rId27" Type="http://schemas.openxmlformats.org/officeDocument/2006/relationships/hyperlink" Target="https://sdginterlinkages.iges.jp/visualisationtool.ht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CFACD-EC5F-4C2C-9796-6F0FCB657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20098</Words>
  <Characters>114559</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89</CharactersWithSpaces>
  <SharedDoc>false</SharedDoc>
  <HLinks>
    <vt:vector size="66" baseType="variant">
      <vt:variant>
        <vt:i4>1048584</vt:i4>
      </vt:variant>
      <vt:variant>
        <vt:i4>181</vt:i4>
      </vt:variant>
      <vt:variant>
        <vt:i4>0</vt:i4>
      </vt:variant>
      <vt:variant>
        <vt:i4>5</vt:i4>
      </vt:variant>
      <vt:variant>
        <vt:lpwstr>https://washdata.org/</vt:lpwstr>
      </vt:variant>
      <vt:variant>
        <vt:lpwstr/>
      </vt:variant>
      <vt:variant>
        <vt:i4>5701644</vt:i4>
      </vt:variant>
      <vt:variant>
        <vt:i4>178</vt:i4>
      </vt:variant>
      <vt:variant>
        <vt:i4>0</vt:i4>
      </vt:variant>
      <vt:variant>
        <vt:i4>5</vt:i4>
      </vt:variant>
      <vt:variant>
        <vt:lpwstr>https://statistics.knbs.or.ke/nada/index.php/catalog/13/study-description</vt:lpwstr>
      </vt:variant>
      <vt:variant>
        <vt:lpwstr/>
      </vt:variant>
      <vt:variant>
        <vt:i4>262144</vt:i4>
      </vt:variant>
      <vt:variant>
        <vt:i4>175</vt:i4>
      </vt:variant>
      <vt:variant>
        <vt:i4>0</vt:i4>
      </vt:variant>
      <vt:variant>
        <vt:i4>5</vt:i4>
      </vt:variant>
      <vt:variant>
        <vt:lpwstr>https://www2.statsghana.gov.gh/nada/index.php/catalog/97</vt:lpwstr>
      </vt:variant>
      <vt:variant>
        <vt:lpwstr/>
      </vt:variant>
      <vt:variant>
        <vt:i4>6094853</vt:i4>
      </vt:variant>
      <vt:variant>
        <vt:i4>21</vt:i4>
      </vt:variant>
      <vt:variant>
        <vt:i4>0</vt:i4>
      </vt:variant>
      <vt:variant>
        <vt:i4>5</vt:i4>
      </vt:variant>
      <vt:variant>
        <vt:lpwstr>https://www.icevirtuallibrary.com/doi/full/10.1680/warm.12.00005</vt:lpwstr>
      </vt:variant>
      <vt:variant>
        <vt:lpwstr/>
      </vt:variant>
      <vt:variant>
        <vt:i4>5046297</vt:i4>
      </vt:variant>
      <vt:variant>
        <vt:i4>18</vt:i4>
      </vt:variant>
      <vt:variant>
        <vt:i4>0</vt:i4>
      </vt:variant>
      <vt:variant>
        <vt:i4>5</vt:i4>
      </vt:variant>
      <vt:variant>
        <vt:lpwstr>https://bmcpublichealth.biomedcentral.com/articles/10.1186/s12889-016-3948-2</vt:lpwstr>
      </vt:variant>
      <vt:variant>
        <vt:lpwstr/>
      </vt:variant>
      <vt:variant>
        <vt:i4>5570653</vt:i4>
      </vt:variant>
      <vt:variant>
        <vt:i4>15</vt:i4>
      </vt:variant>
      <vt:variant>
        <vt:i4>0</vt:i4>
      </vt:variant>
      <vt:variant>
        <vt:i4>5</vt:i4>
      </vt:variant>
      <vt:variant>
        <vt:lpwstr>https://link.springer.com/content/pdf/10.1038/s41598-020-71916-9.pdf</vt:lpwstr>
      </vt:variant>
      <vt:variant>
        <vt:lpwstr/>
      </vt:variant>
      <vt:variant>
        <vt:i4>1310734</vt:i4>
      </vt:variant>
      <vt:variant>
        <vt:i4>12</vt:i4>
      </vt:variant>
      <vt:variant>
        <vt:i4>0</vt:i4>
      </vt:variant>
      <vt:variant>
        <vt:i4>5</vt:i4>
      </vt:variant>
      <vt:variant>
        <vt:lpwstr>https://www.nature.com/articles/s41599-019-0335-5</vt:lpwstr>
      </vt:variant>
      <vt:variant>
        <vt:lpwstr/>
      </vt:variant>
      <vt:variant>
        <vt:i4>1835028</vt:i4>
      </vt:variant>
      <vt:variant>
        <vt:i4>9</vt:i4>
      </vt:variant>
      <vt:variant>
        <vt:i4>0</vt:i4>
      </vt:variant>
      <vt:variant>
        <vt:i4>5</vt:i4>
      </vt:variant>
      <vt:variant>
        <vt:lpwstr>https://agupubs.onlinelibrary.wiley.com/doi/full/10.1002/2017EF000632</vt:lpwstr>
      </vt:variant>
      <vt:variant>
        <vt:lpwstr/>
      </vt:variant>
      <vt:variant>
        <vt:i4>2424937</vt:i4>
      </vt:variant>
      <vt:variant>
        <vt:i4>6</vt:i4>
      </vt:variant>
      <vt:variant>
        <vt:i4>0</vt:i4>
      </vt:variant>
      <vt:variant>
        <vt:i4>5</vt:i4>
      </vt:variant>
      <vt:variant>
        <vt:lpwstr>https://www.frontiersin.org/articles/10.3389/fenvs.2018.00112/full</vt:lpwstr>
      </vt:variant>
      <vt:variant>
        <vt:lpwstr/>
      </vt:variant>
      <vt:variant>
        <vt:i4>4587605</vt:i4>
      </vt:variant>
      <vt:variant>
        <vt:i4>3</vt:i4>
      </vt:variant>
      <vt:variant>
        <vt:i4>0</vt:i4>
      </vt:variant>
      <vt:variant>
        <vt:i4>5</vt:i4>
      </vt:variant>
      <vt:variant>
        <vt:lpwstr>https://doi.org/10.14324%2F111.444%2Fucloe.000016</vt:lpwstr>
      </vt:variant>
      <vt:variant>
        <vt:lpwstr/>
      </vt:variant>
      <vt:variant>
        <vt:i4>4128865</vt:i4>
      </vt:variant>
      <vt:variant>
        <vt:i4>0</vt:i4>
      </vt:variant>
      <vt:variant>
        <vt:i4>0</vt:i4>
      </vt:variant>
      <vt:variant>
        <vt:i4>5</vt:i4>
      </vt:variant>
      <vt:variant>
        <vt:lpwstr>https://www.elsevier.com/journals/environmental-development/2211-4645/guide-for-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Wright</dc:creator>
  <cp:lastModifiedBy>Jim Wright</cp:lastModifiedBy>
  <cp:revision>3</cp:revision>
  <cp:lastPrinted>2023-08-10T11:39:00Z</cp:lastPrinted>
  <dcterms:created xsi:type="dcterms:W3CDTF">2024-04-16T09:35:00Z</dcterms:created>
  <dcterms:modified xsi:type="dcterms:W3CDTF">2024-04-16T09:35:00Z</dcterms:modified>
</cp:coreProperties>
</file>